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D5738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2975B6">
        <w:rPr>
          <w:rFonts w:asciiTheme="minorHAnsi" w:hAnsiTheme="minorHAnsi"/>
        </w:rPr>
        <w:instrText xml:space="preserve"> TOC \o "1-4" \h \z \u </w:instrText>
      </w:r>
      <w:r w:rsidRPr="00CE6380">
        <w:rPr>
          <w:rFonts w:asciiTheme="minorHAnsi" w:hAnsiTheme="minorHAnsi"/>
        </w:rPr>
        <w:fldChar w:fldCharType="separate"/>
      </w:r>
      <w:hyperlink w:anchor="_Toc475659187" w:history="1">
        <w:r w:rsidR="00D5738B" w:rsidRPr="00D1791A">
          <w:rPr>
            <w:rStyle w:val="Hyperlink"/>
            <w:rFonts w:ascii="Tahoma" w:hAnsi="Tahoma" w:cs="Tahoma"/>
            <w:noProof/>
          </w:rPr>
          <w:t>1.</w:t>
        </w:r>
        <w:r w:rsidR="00D5738B">
          <w:rPr>
            <w:rFonts w:asciiTheme="minorHAnsi" w:eastAsiaTheme="minorEastAsia" w:hAnsiTheme="minorHAnsi"/>
            <w:b w:val="0"/>
            <w:bCs w:val="0"/>
            <w:caps w:val="0"/>
            <w:noProof/>
            <w:sz w:val="22"/>
            <w:szCs w:val="22"/>
            <w:lang w:eastAsia="de-DE"/>
          </w:rPr>
          <w:tab/>
        </w:r>
        <w:r w:rsidR="00D5738B" w:rsidRPr="00D1791A">
          <w:rPr>
            <w:rStyle w:val="Hyperlink"/>
            <w:noProof/>
          </w:rPr>
          <w:t>Einleitung</w:t>
        </w:r>
        <w:r w:rsidR="00D5738B">
          <w:rPr>
            <w:noProof/>
            <w:webHidden/>
          </w:rPr>
          <w:tab/>
        </w:r>
        <w:r w:rsidR="00D5738B">
          <w:rPr>
            <w:noProof/>
            <w:webHidden/>
          </w:rPr>
          <w:fldChar w:fldCharType="begin"/>
        </w:r>
        <w:r w:rsidR="00D5738B">
          <w:rPr>
            <w:noProof/>
            <w:webHidden/>
          </w:rPr>
          <w:instrText xml:space="preserve"> PAGEREF _Toc475659187 \h </w:instrText>
        </w:r>
        <w:r w:rsidR="00D5738B">
          <w:rPr>
            <w:noProof/>
            <w:webHidden/>
          </w:rPr>
        </w:r>
        <w:r w:rsidR="00D5738B">
          <w:rPr>
            <w:noProof/>
            <w:webHidden/>
          </w:rPr>
          <w:fldChar w:fldCharType="separate"/>
        </w:r>
        <w:r w:rsidR="00D5738B">
          <w:rPr>
            <w:noProof/>
            <w:webHidden/>
          </w:rPr>
          <w:t>1</w:t>
        </w:r>
        <w:r w:rsidR="00D5738B">
          <w:rPr>
            <w:noProof/>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188" w:history="1">
        <w:r w:rsidRPr="00D1791A">
          <w:rPr>
            <w:rStyle w:val="Hyperlink"/>
            <w:rFonts w:ascii="Tahoma" w:hAnsi="Tahoma" w:cs="Tahoma"/>
            <w:noProof/>
          </w:rPr>
          <w:t>2.</w:t>
        </w:r>
        <w:r>
          <w:rPr>
            <w:rFonts w:asciiTheme="minorHAnsi" w:eastAsiaTheme="minorEastAsia" w:hAnsiTheme="minorHAnsi"/>
            <w:b w:val="0"/>
            <w:bCs w:val="0"/>
            <w:caps w:val="0"/>
            <w:noProof/>
            <w:sz w:val="22"/>
            <w:szCs w:val="22"/>
            <w:lang w:eastAsia="de-DE"/>
          </w:rPr>
          <w:tab/>
        </w:r>
        <w:r w:rsidRPr="00D1791A">
          <w:rPr>
            <w:rStyle w:val="Hyperlink"/>
            <w:noProof/>
          </w:rPr>
          <w:t>Grundlagen</w:t>
        </w:r>
        <w:r>
          <w:rPr>
            <w:noProof/>
            <w:webHidden/>
          </w:rPr>
          <w:tab/>
        </w:r>
        <w:r>
          <w:rPr>
            <w:noProof/>
            <w:webHidden/>
          </w:rPr>
          <w:fldChar w:fldCharType="begin"/>
        </w:r>
        <w:r>
          <w:rPr>
            <w:noProof/>
            <w:webHidden/>
          </w:rPr>
          <w:instrText xml:space="preserve"> PAGEREF _Toc475659188 \h </w:instrText>
        </w:r>
        <w:r>
          <w:rPr>
            <w:noProof/>
            <w:webHidden/>
          </w:rPr>
        </w:r>
        <w:r>
          <w:rPr>
            <w:noProof/>
            <w:webHidden/>
          </w:rPr>
          <w:fldChar w:fldCharType="separate"/>
        </w:r>
        <w:r>
          <w:rPr>
            <w:noProof/>
            <w:webHidden/>
          </w:rPr>
          <w:t>1</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189" w:history="1">
        <w:r w:rsidRPr="00D1791A">
          <w:rPr>
            <w:rStyle w:val="Hyperlink"/>
            <w:noProof/>
          </w:rPr>
          <w:t>2.1.</w:t>
        </w:r>
        <w:r>
          <w:rPr>
            <w:rFonts w:eastAsiaTheme="minorEastAsia"/>
            <w:b w:val="0"/>
            <w:bCs w:val="0"/>
            <w:noProof/>
            <w:sz w:val="22"/>
            <w:szCs w:val="22"/>
            <w:lang w:eastAsia="de-DE"/>
          </w:rPr>
          <w:tab/>
        </w:r>
        <w:r w:rsidRPr="00D1791A">
          <w:rPr>
            <w:rStyle w:val="Hyperlink"/>
            <w:noProof/>
          </w:rPr>
          <w:t>Morphologie von Pflanzen</w:t>
        </w:r>
        <w:r>
          <w:rPr>
            <w:noProof/>
            <w:webHidden/>
          </w:rPr>
          <w:tab/>
        </w:r>
        <w:r>
          <w:rPr>
            <w:noProof/>
            <w:webHidden/>
          </w:rPr>
          <w:fldChar w:fldCharType="begin"/>
        </w:r>
        <w:r>
          <w:rPr>
            <w:noProof/>
            <w:webHidden/>
          </w:rPr>
          <w:instrText xml:space="preserve"> PAGEREF _Toc475659189 \h </w:instrText>
        </w:r>
        <w:r>
          <w:rPr>
            <w:noProof/>
            <w:webHidden/>
          </w:rPr>
        </w:r>
        <w:r>
          <w:rPr>
            <w:noProof/>
            <w:webHidden/>
          </w:rPr>
          <w:fldChar w:fldCharType="separate"/>
        </w:r>
        <w:r>
          <w:rPr>
            <w:noProof/>
            <w:webHidden/>
          </w:rPr>
          <w:t>1</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190" w:history="1">
        <w:r w:rsidRPr="00D1791A">
          <w:rPr>
            <w:rStyle w:val="Hyperlink"/>
          </w:rPr>
          <w:t>2.1.1.</w:t>
        </w:r>
        <w:r>
          <w:rPr>
            <w:rFonts w:eastAsiaTheme="minorEastAsia"/>
            <w:b w:val="0"/>
            <w:sz w:val="22"/>
            <w:szCs w:val="22"/>
            <w:lang w:eastAsia="de-DE"/>
          </w:rPr>
          <w:tab/>
        </w:r>
        <w:r w:rsidRPr="00D1791A">
          <w:rPr>
            <w:rStyle w:val="Hyperlink"/>
          </w:rPr>
          <w:t>Bestimmungsmerkmale höherer Pflanzen</w:t>
        </w:r>
        <w:r>
          <w:rPr>
            <w:webHidden/>
          </w:rPr>
          <w:tab/>
        </w:r>
        <w:r>
          <w:rPr>
            <w:webHidden/>
          </w:rPr>
          <w:fldChar w:fldCharType="begin"/>
        </w:r>
        <w:r>
          <w:rPr>
            <w:webHidden/>
          </w:rPr>
          <w:instrText xml:space="preserve"> PAGEREF _Toc475659190 \h </w:instrText>
        </w:r>
        <w:r>
          <w:rPr>
            <w:webHidden/>
          </w:rPr>
        </w:r>
        <w:r>
          <w:rPr>
            <w:webHidden/>
          </w:rPr>
          <w:fldChar w:fldCharType="separate"/>
        </w:r>
        <w:r>
          <w:rPr>
            <w:webHidden/>
          </w:rPr>
          <w:t>1</w:t>
        </w:r>
        <w:r>
          <w:rPr>
            <w:webHidden/>
          </w:rPr>
          <w:fldChar w:fldCharType="end"/>
        </w:r>
      </w:hyperlink>
    </w:p>
    <w:p w:rsidR="00D5738B" w:rsidRDefault="00D5738B">
      <w:pPr>
        <w:pStyle w:val="Verzeichnis3"/>
        <w:rPr>
          <w:rFonts w:eastAsiaTheme="minorEastAsia"/>
          <w:b w:val="0"/>
          <w:sz w:val="22"/>
          <w:szCs w:val="22"/>
          <w:lang w:eastAsia="de-DE"/>
        </w:rPr>
      </w:pPr>
      <w:hyperlink w:anchor="_Toc475659191" w:history="1">
        <w:r w:rsidRPr="00D1791A">
          <w:rPr>
            <w:rStyle w:val="Hyperlink"/>
          </w:rPr>
          <w:t>2.1.2.</w:t>
        </w:r>
        <w:r>
          <w:rPr>
            <w:rFonts w:eastAsiaTheme="minorEastAsia"/>
            <w:b w:val="0"/>
            <w:sz w:val="22"/>
            <w:szCs w:val="22"/>
            <w:lang w:eastAsia="de-DE"/>
          </w:rPr>
          <w:tab/>
        </w:r>
        <w:r w:rsidRPr="00D1791A">
          <w:rPr>
            <w:rStyle w:val="Hyperlink"/>
          </w:rPr>
          <w:t>Morphologie des Blattes</w:t>
        </w:r>
        <w:r>
          <w:rPr>
            <w:webHidden/>
          </w:rPr>
          <w:tab/>
        </w:r>
        <w:r>
          <w:rPr>
            <w:webHidden/>
          </w:rPr>
          <w:fldChar w:fldCharType="begin"/>
        </w:r>
        <w:r>
          <w:rPr>
            <w:webHidden/>
          </w:rPr>
          <w:instrText xml:space="preserve"> PAGEREF _Toc475659191 \h </w:instrText>
        </w:r>
        <w:r>
          <w:rPr>
            <w:webHidden/>
          </w:rPr>
        </w:r>
        <w:r>
          <w:rPr>
            <w:webHidden/>
          </w:rPr>
          <w:fldChar w:fldCharType="separate"/>
        </w:r>
        <w:r>
          <w:rPr>
            <w:webHidden/>
          </w:rPr>
          <w:t>2</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192" w:history="1">
        <w:r w:rsidRPr="00D1791A">
          <w:rPr>
            <w:rStyle w:val="Hyperlink"/>
            <w:noProof/>
          </w:rPr>
          <w:t>2.1.2.1.</w:t>
        </w:r>
        <w:r>
          <w:rPr>
            <w:rFonts w:eastAsiaTheme="minorEastAsia"/>
            <w:noProof/>
            <w:sz w:val="22"/>
            <w:szCs w:val="22"/>
            <w:lang w:eastAsia="de-DE"/>
          </w:rPr>
          <w:tab/>
        </w:r>
        <w:r w:rsidRPr="00D1791A">
          <w:rPr>
            <w:rStyle w:val="Hyperlink"/>
            <w:noProof/>
          </w:rPr>
          <w:t>Funktion und Aufbau des Blattes</w:t>
        </w:r>
        <w:r>
          <w:rPr>
            <w:noProof/>
            <w:webHidden/>
          </w:rPr>
          <w:tab/>
        </w:r>
        <w:r>
          <w:rPr>
            <w:noProof/>
            <w:webHidden/>
          </w:rPr>
          <w:fldChar w:fldCharType="begin"/>
        </w:r>
        <w:r>
          <w:rPr>
            <w:noProof/>
            <w:webHidden/>
          </w:rPr>
          <w:instrText xml:space="preserve"> PAGEREF _Toc475659192 \h </w:instrText>
        </w:r>
        <w:r>
          <w:rPr>
            <w:noProof/>
            <w:webHidden/>
          </w:rPr>
        </w:r>
        <w:r>
          <w:rPr>
            <w:noProof/>
            <w:webHidden/>
          </w:rPr>
          <w:fldChar w:fldCharType="separate"/>
        </w:r>
        <w:r>
          <w:rPr>
            <w:noProof/>
            <w:webHidden/>
          </w:rPr>
          <w:t>2</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193" w:history="1">
        <w:r w:rsidRPr="00D1791A">
          <w:rPr>
            <w:rStyle w:val="Hyperlink"/>
            <w:noProof/>
          </w:rPr>
          <w:t>2.1.2.2.</w:t>
        </w:r>
        <w:r>
          <w:rPr>
            <w:rFonts w:eastAsiaTheme="minorEastAsia"/>
            <w:noProof/>
            <w:sz w:val="22"/>
            <w:szCs w:val="22"/>
            <w:lang w:eastAsia="de-DE"/>
          </w:rPr>
          <w:tab/>
        </w:r>
        <w:r w:rsidRPr="00D1791A">
          <w:rPr>
            <w:rStyle w:val="Hyperlink"/>
            <w:noProof/>
          </w:rPr>
          <w:t>Blattformen</w:t>
        </w:r>
        <w:r>
          <w:rPr>
            <w:noProof/>
            <w:webHidden/>
          </w:rPr>
          <w:tab/>
        </w:r>
        <w:r>
          <w:rPr>
            <w:noProof/>
            <w:webHidden/>
          </w:rPr>
          <w:fldChar w:fldCharType="begin"/>
        </w:r>
        <w:r>
          <w:rPr>
            <w:noProof/>
            <w:webHidden/>
          </w:rPr>
          <w:instrText xml:space="preserve"> PAGEREF _Toc475659193 \h </w:instrText>
        </w:r>
        <w:r>
          <w:rPr>
            <w:noProof/>
            <w:webHidden/>
          </w:rPr>
        </w:r>
        <w:r>
          <w:rPr>
            <w:noProof/>
            <w:webHidden/>
          </w:rPr>
          <w:fldChar w:fldCharType="separate"/>
        </w:r>
        <w:r>
          <w:rPr>
            <w:noProof/>
            <w:webHidden/>
          </w:rPr>
          <w:t>3</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194" w:history="1">
        <w:r w:rsidRPr="00D1791A">
          <w:rPr>
            <w:rStyle w:val="Hyperlink"/>
            <w:noProof/>
          </w:rPr>
          <w:t>2.1.2.3.</w:t>
        </w:r>
        <w:r>
          <w:rPr>
            <w:rFonts w:eastAsiaTheme="minorEastAsia"/>
            <w:noProof/>
            <w:sz w:val="22"/>
            <w:szCs w:val="22"/>
            <w:lang w:eastAsia="de-DE"/>
          </w:rPr>
          <w:tab/>
        </w:r>
        <w:r w:rsidRPr="00D1791A">
          <w:rPr>
            <w:rStyle w:val="Hyperlink"/>
            <w:noProof/>
          </w:rPr>
          <w:t>Blattnervatur</w:t>
        </w:r>
        <w:r>
          <w:rPr>
            <w:noProof/>
            <w:webHidden/>
          </w:rPr>
          <w:tab/>
        </w:r>
        <w:r>
          <w:rPr>
            <w:noProof/>
            <w:webHidden/>
          </w:rPr>
          <w:fldChar w:fldCharType="begin"/>
        </w:r>
        <w:r>
          <w:rPr>
            <w:noProof/>
            <w:webHidden/>
          </w:rPr>
          <w:instrText xml:space="preserve"> PAGEREF _Toc475659194 \h </w:instrText>
        </w:r>
        <w:r>
          <w:rPr>
            <w:noProof/>
            <w:webHidden/>
          </w:rPr>
        </w:r>
        <w:r>
          <w:rPr>
            <w:noProof/>
            <w:webHidden/>
          </w:rPr>
          <w:fldChar w:fldCharType="separate"/>
        </w:r>
        <w:r>
          <w:rPr>
            <w:noProof/>
            <w:webHidden/>
          </w:rPr>
          <w:t>3</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195" w:history="1">
        <w:r w:rsidRPr="00D1791A">
          <w:rPr>
            <w:rStyle w:val="Hyperlink"/>
            <w:noProof/>
          </w:rPr>
          <w:t>2.2.</w:t>
        </w:r>
        <w:r>
          <w:rPr>
            <w:rFonts w:eastAsiaTheme="minorEastAsia"/>
            <w:b w:val="0"/>
            <w:bCs w:val="0"/>
            <w:noProof/>
            <w:sz w:val="22"/>
            <w:szCs w:val="22"/>
            <w:lang w:eastAsia="de-DE"/>
          </w:rPr>
          <w:tab/>
        </w:r>
        <w:r w:rsidRPr="00D1791A">
          <w:rPr>
            <w:rStyle w:val="Hyperlink"/>
            <w:noProof/>
          </w:rPr>
          <w:t>Digitale Bildverarbeitung</w:t>
        </w:r>
        <w:r>
          <w:rPr>
            <w:noProof/>
            <w:webHidden/>
          </w:rPr>
          <w:tab/>
        </w:r>
        <w:r>
          <w:rPr>
            <w:noProof/>
            <w:webHidden/>
          </w:rPr>
          <w:fldChar w:fldCharType="begin"/>
        </w:r>
        <w:r>
          <w:rPr>
            <w:noProof/>
            <w:webHidden/>
          </w:rPr>
          <w:instrText xml:space="preserve"> PAGEREF _Toc475659195 \h </w:instrText>
        </w:r>
        <w:r>
          <w:rPr>
            <w:noProof/>
            <w:webHidden/>
          </w:rPr>
        </w:r>
        <w:r>
          <w:rPr>
            <w:noProof/>
            <w:webHidden/>
          </w:rPr>
          <w:fldChar w:fldCharType="separate"/>
        </w:r>
        <w:r>
          <w:rPr>
            <w:noProof/>
            <w:webHidden/>
          </w:rPr>
          <w:t>4</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196" w:history="1">
        <w:r w:rsidRPr="00D1791A">
          <w:rPr>
            <w:rStyle w:val="Hyperlink"/>
          </w:rPr>
          <w:t>2.2.1.</w:t>
        </w:r>
        <w:r>
          <w:rPr>
            <w:rFonts w:eastAsiaTheme="minorEastAsia"/>
            <w:b w:val="0"/>
            <w:sz w:val="22"/>
            <w:szCs w:val="22"/>
            <w:lang w:eastAsia="de-DE"/>
          </w:rPr>
          <w:tab/>
        </w:r>
        <w:r w:rsidRPr="00D1791A">
          <w:rPr>
            <w:rStyle w:val="Hyperlink"/>
          </w:rPr>
          <w:t>Diskrete Bildrepräsentation</w:t>
        </w:r>
        <w:r>
          <w:rPr>
            <w:webHidden/>
          </w:rPr>
          <w:tab/>
        </w:r>
        <w:r>
          <w:rPr>
            <w:webHidden/>
          </w:rPr>
          <w:fldChar w:fldCharType="begin"/>
        </w:r>
        <w:r>
          <w:rPr>
            <w:webHidden/>
          </w:rPr>
          <w:instrText xml:space="preserve"> PAGEREF _Toc475659196 \h </w:instrText>
        </w:r>
        <w:r>
          <w:rPr>
            <w:webHidden/>
          </w:rPr>
        </w:r>
        <w:r>
          <w:rPr>
            <w:webHidden/>
          </w:rPr>
          <w:fldChar w:fldCharType="separate"/>
        </w:r>
        <w:r>
          <w:rPr>
            <w:webHidden/>
          </w:rPr>
          <w:t>4</w:t>
        </w:r>
        <w:r>
          <w:rPr>
            <w:webHidden/>
          </w:rPr>
          <w:fldChar w:fldCharType="end"/>
        </w:r>
      </w:hyperlink>
    </w:p>
    <w:p w:rsidR="00D5738B" w:rsidRDefault="00D5738B">
      <w:pPr>
        <w:pStyle w:val="Verzeichnis3"/>
        <w:rPr>
          <w:rFonts w:eastAsiaTheme="minorEastAsia"/>
          <w:b w:val="0"/>
          <w:sz w:val="22"/>
          <w:szCs w:val="22"/>
          <w:lang w:eastAsia="de-DE"/>
        </w:rPr>
      </w:pPr>
      <w:hyperlink w:anchor="_Toc475659197" w:history="1">
        <w:r w:rsidRPr="00D1791A">
          <w:rPr>
            <w:rStyle w:val="Hyperlink"/>
          </w:rPr>
          <w:t>2.2.2.</w:t>
        </w:r>
        <w:r>
          <w:rPr>
            <w:rFonts w:eastAsiaTheme="minorEastAsia"/>
            <w:b w:val="0"/>
            <w:sz w:val="22"/>
            <w:szCs w:val="22"/>
            <w:lang w:eastAsia="de-DE"/>
          </w:rPr>
          <w:tab/>
        </w:r>
        <w:r w:rsidRPr="00D1791A">
          <w:rPr>
            <w:rStyle w:val="Hyperlink"/>
          </w:rPr>
          <w:t>Binarisierung</w:t>
        </w:r>
        <w:r>
          <w:rPr>
            <w:webHidden/>
          </w:rPr>
          <w:tab/>
        </w:r>
        <w:r>
          <w:rPr>
            <w:webHidden/>
          </w:rPr>
          <w:fldChar w:fldCharType="begin"/>
        </w:r>
        <w:r>
          <w:rPr>
            <w:webHidden/>
          </w:rPr>
          <w:instrText xml:space="preserve"> PAGEREF _Toc475659197 \h </w:instrText>
        </w:r>
        <w:r>
          <w:rPr>
            <w:webHidden/>
          </w:rPr>
        </w:r>
        <w:r>
          <w:rPr>
            <w:webHidden/>
          </w:rPr>
          <w:fldChar w:fldCharType="separate"/>
        </w:r>
        <w:r>
          <w:rPr>
            <w:webHidden/>
          </w:rPr>
          <w:t>5</w:t>
        </w:r>
        <w:r>
          <w:rPr>
            <w:webHidden/>
          </w:rPr>
          <w:fldChar w:fldCharType="end"/>
        </w:r>
      </w:hyperlink>
    </w:p>
    <w:p w:rsidR="00D5738B" w:rsidRDefault="00D5738B">
      <w:pPr>
        <w:pStyle w:val="Verzeichnis3"/>
        <w:rPr>
          <w:rFonts w:eastAsiaTheme="minorEastAsia"/>
          <w:b w:val="0"/>
          <w:sz w:val="22"/>
          <w:szCs w:val="22"/>
          <w:lang w:eastAsia="de-DE"/>
        </w:rPr>
      </w:pPr>
      <w:hyperlink w:anchor="_Toc475659198" w:history="1">
        <w:r w:rsidRPr="00D1791A">
          <w:rPr>
            <w:rStyle w:val="Hyperlink"/>
          </w:rPr>
          <w:t>2.2.3.</w:t>
        </w:r>
        <w:r>
          <w:rPr>
            <w:rFonts w:eastAsiaTheme="minorEastAsia"/>
            <w:b w:val="0"/>
            <w:sz w:val="22"/>
            <w:szCs w:val="22"/>
            <w:lang w:eastAsia="de-DE"/>
          </w:rPr>
          <w:tab/>
        </w:r>
        <w:r w:rsidRPr="00D1791A">
          <w:rPr>
            <w:rStyle w:val="Hyperlink"/>
          </w:rPr>
          <w:t>Filter</w:t>
        </w:r>
        <w:r>
          <w:rPr>
            <w:webHidden/>
          </w:rPr>
          <w:tab/>
        </w:r>
        <w:r>
          <w:rPr>
            <w:webHidden/>
          </w:rPr>
          <w:fldChar w:fldCharType="begin"/>
        </w:r>
        <w:r>
          <w:rPr>
            <w:webHidden/>
          </w:rPr>
          <w:instrText xml:space="preserve"> PAGEREF _Toc475659198 \h </w:instrText>
        </w:r>
        <w:r>
          <w:rPr>
            <w:webHidden/>
          </w:rPr>
        </w:r>
        <w:r>
          <w:rPr>
            <w:webHidden/>
          </w:rPr>
          <w:fldChar w:fldCharType="separate"/>
        </w:r>
        <w:r>
          <w:rPr>
            <w:webHidden/>
          </w:rPr>
          <w:t>7</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199" w:history="1">
        <w:r w:rsidRPr="00D1791A">
          <w:rPr>
            <w:rStyle w:val="Hyperlink"/>
            <w:noProof/>
          </w:rPr>
          <w:t>2.2.3.1.</w:t>
        </w:r>
        <w:r>
          <w:rPr>
            <w:rFonts w:eastAsiaTheme="minorEastAsia"/>
            <w:noProof/>
            <w:sz w:val="22"/>
            <w:szCs w:val="22"/>
            <w:lang w:eastAsia="de-DE"/>
          </w:rPr>
          <w:tab/>
        </w:r>
        <w:r w:rsidRPr="00D1791A">
          <w:rPr>
            <w:rStyle w:val="Hyperlink"/>
            <w:noProof/>
          </w:rPr>
          <w:t>Allgemeine Definition</w:t>
        </w:r>
        <w:r>
          <w:rPr>
            <w:noProof/>
            <w:webHidden/>
          </w:rPr>
          <w:tab/>
        </w:r>
        <w:r>
          <w:rPr>
            <w:noProof/>
            <w:webHidden/>
          </w:rPr>
          <w:fldChar w:fldCharType="begin"/>
        </w:r>
        <w:r>
          <w:rPr>
            <w:noProof/>
            <w:webHidden/>
          </w:rPr>
          <w:instrText xml:space="preserve"> PAGEREF _Toc475659199 \h </w:instrText>
        </w:r>
        <w:r>
          <w:rPr>
            <w:noProof/>
            <w:webHidden/>
          </w:rPr>
        </w:r>
        <w:r>
          <w:rPr>
            <w:noProof/>
            <w:webHidden/>
          </w:rPr>
          <w:fldChar w:fldCharType="separate"/>
        </w:r>
        <w:r>
          <w:rPr>
            <w:noProof/>
            <w:webHidden/>
          </w:rPr>
          <w:t>7</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00" w:history="1">
        <w:r w:rsidRPr="00D1791A">
          <w:rPr>
            <w:rStyle w:val="Hyperlink"/>
            <w:noProof/>
          </w:rPr>
          <w:t>2.2.3.2.</w:t>
        </w:r>
        <w:r>
          <w:rPr>
            <w:rFonts w:eastAsiaTheme="minorEastAsia"/>
            <w:noProof/>
            <w:sz w:val="22"/>
            <w:szCs w:val="22"/>
            <w:lang w:eastAsia="de-DE"/>
          </w:rPr>
          <w:tab/>
        </w:r>
        <w:r w:rsidRPr="00D1791A">
          <w:rPr>
            <w:rStyle w:val="Hyperlink"/>
            <w:noProof/>
          </w:rPr>
          <w:t>Lineare Filter</w:t>
        </w:r>
        <w:r>
          <w:rPr>
            <w:noProof/>
            <w:webHidden/>
          </w:rPr>
          <w:tab/>
        </w:r>
        <w:r>
          <w:rPr>
            <w:noProof/>
            <w:webHidden/>
          </w:rPr>
          <w:fldChar w:fldCharType="begin"/>
        </w:r>
        <w:r>
          <w:rPr>
            <w:noProof/>
            <w:webHidden/>
          </w:rPr>
          <w:instrText xml:space="preserve"> PAGEREF _Toc475659200 \h </w:instrText>
        </w:r>
        <w:r>
          <w:rPr>
            <w:noProof/>
            <w:webHidden/>
          </w:rPr>
        </w:r>
        <w:r>
          <w:rPr>
            <w:noProof/>
            <w:webHidden/>
          </w:rPr>
          <w:fldChar w:fldCharType="separate"/>
        </w:r>
        <w:r>
          <w:rPr>
            <w:noProof/>
            <w:webHidden/>
          </w:rPr>
          <w:t>8</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01" w:history="1">
        <w:r w:rsidRPr="00D1791A">
          <w:rPr>
            <w:rStyle w:val="Hyperlink"/>
            <w:noProof/>
          </w:rPr>
          <w:t>2.2.3.3.</w:t>
        </w:r>
        <w:r>
          <w:rPr>
            <w:rFonts w:eastAsiaTheme="minorEastAsia"/>
            <w:noProof/>
            <w:sz w:val="22"/>
            <w:szCs w:val="22"/>
            <w:lang w:eastAsia="de-DE"/>
          </w:rPr>
          <w:tab/>
        </w:r>
        <w:r w:rsidRPr="00D1791A">
          <w:rPr>
            <w:rStyle w:val="Hyperlink"/>
            <w:noProof/>
          </w:rPr>
          <w:t>Kantenerkennung</w:t>
        </w:r>
        <w:r>
          <w:rPr>
            <w:noProof/>
            <w:webHidden/>
          </w:rPr>
          <w:tab/>
        </w:r>
        <w:r>
          <w:rPr>
            <w:noProof/>
            <w:webHidden/>
          </w:rPr>
          <w:fldChar w:fldCharType="begin"/>
        </w:r>
        <w:r>
          <w:rPr>
            <w:noProof/>
            <w:webHidden/>
          </w:rPr>
          <w:instrText xml:space="preserve"> PAGEREF _Toc475659201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02" w:history="1">
        <w:r w:rsidRPr="00D1791A">
          <w:rPr>
            <w:rStyle w:val="Hyperlink"/>
            <w:noProof/>
          </w:rPr>
          <w:t>2.2.3.4.</w:t>
        </w:r>
        <w:r>
          <w:rPr>
            <w:rFonts w:eastAsiaTheme="minorEastAsia"/>
            <w:noProof/>
            <w:sz w:val="22"/>
            <w:szCs w:val="22"/>
            <w:lang w:eastAsia="de-DE"/>
          </w:rPr>
          <w:tab/>
        </w:r>
        <w:r w:rsidRPr="00D1791A">
          <w:rPr>
            <w:rStyle w:val="Hyperlink"/>
            <w:noProof/>
          </w:rPr>
          <w:t>Morphologische Filter</w:t>
        </w:r>
        <w:r>
          <w:rPr>
            <w:noProof/>
            <w:webHidden/>
          </w:rPr>
          <w:tab/>
        </w:r>
        <w:r>
          <w:rPr>
            <w:noProof/>
            <w:webHidden/>
          </w:rPr>
          <w:fldChar w:fldCharType="begin"/>
        </w:r>
        <w:r>
          <w:rPr>
            <w:noProof/>
            <w:webHidden/>
          </w:rPr>
          <w:instrText xml:space="preserve"> PAGEREF _Toc475659202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03" w:history="1">
        <w:r w:rsidRPr="00D1791A">
          <w:rPr>
            <w:rStyle w:val="Hyperlink"/>
          </w:rPr>
          <w:t>2.2.4.</w:t>
        </w:r>
        <w:r>
          <w:rPr>
            <w:rFonts w:eastAsiaTheme="minorEastAsia"/>
            <w:b w:val="0"/>
            <w:sz w:val="22"/>
            <w:szCs w:val="22"/>
            <w:lang w:eastAsia="de-DE"/>
          </w:rPr>
          <w:tab/>
        </w:r>
        <w:r w:rsidRPr="00D1791A">
          <w:rPr>
            <w:rStyle w:val="Hyperlink"/>
          </w:rPr>
          <w:t>Filter</w:t>
        </w:r>
        <w:r>
          <w:rPr>
            <w:webHidden/>
          </w:rPr>
          <w:tab/>
        </w:r>
        <w:r>
          <w:rPr>
            <w:webHidden/>
          </w:rPr>
          <w:fldChar w:fldCharType="begin"/>
        </w:r>
        <w:r>
          <w:rPr>
            <w:webHidden/>
          </w:rPr>
          <w:instrText xml:space="preserve"> PAGEREF _Toc475659203 \h </w:instrText>
        </w:r>
        <w:r>
          <w:rPr>
            <w:webHidden/>
          </w:rPr>
        </w:r>
        <w:r>
          <w:rPr>
            <w:webHidden/>
          </w:rPr>
          <w:fldChar w:fldCharType="separate"/>
        </w:r>
        <w:r>
          <w:rPr>
            <w:webHidden/>
          </w:rPr>
          <w:t>10</w:t>
        </w:r>
        <w:r>
          <w:rPr>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04" w:history="1">
        <w:r w:rsidRPr="00D1791A">
          <w:rPr>
            <w:rStyle w:val="Hyperlink"/>
            <w:noProof/>
          </w:rPr>
          <w:t>2.3.</w:t>
        </w:r>
        <w:r>
          <w:rPr>
            <w:rFonts w:eastAsiaTheme="minorEastAsia"/>
            <w:b w:val="0"/>
            <w:bCs w:val="0"/>
            <w:noProof/>
            <w:sz w:val="22"/>
            <w:szCs w:val="22"/>
            <w:lang w:eastAsia="de-DE"/>
          </w:rPr>
          <w:tab/>
        </w:r>
        <w:r w:rsidRPr="00D1791A">
          <w:rPr>
            <w:rStyle w:val="Hyperlink"/>
            <w:noProof/>
          </w:rPr>
          <w:t>Maschinelles Lernen</w:t>
        </w:r>
        <w:r>
          <w:rPr>
            <w:noProof/>
            <w:webHidden/>
          </w:rPr>
          <w:tab/>
        </w:r>
        <w:r>
          <w:rPr>
            <w:noProof/>
            <w:webHidden/>
          </w:rPr>
          <w:fldChar w:fldCharType="begin"/>
        </w:r>
        <w:r>
          <w:rPr>
            <w:noProof/>
            <w:webHidden/>
          </w:rPr>
          <w:instrText xml:space="preserve"> PAGEREF _Toc475659204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05" w:history="1">
        <w:r w:rsidRPr="00D1791A">
          <w:rPr>
            <w:rStyle w:val="Hyperlink"/>
          </w:rPr>
          <w:t>2.3.1.</w:t>
        </w:r>
        <w:r>
          <w:rPr>
            <w:rFonts w:eastAsiaTheme="minorEastAsia"/>
            <w:b w:val="0"/>
            <w:sz w:val="22"/>
            <w:szCs w:val="22"/>
            <w:lang w:eastAsia="de-DE"/>
          </w:rPr>
          <w:tab/>
        </w:r>
        <w:r w:rsidRPr="00D1791A">
          <w:rPr>
            <w:rStyle w:val="Hyperlink"/>
          </w:rPr>
          <w:t>Grundlagen</w:t>
        </w:r>
        <w:r>
          <w:rPr>
            <w:webHidden/>
          </w:rPr>
          <w:tab/>
        </w:r>
        <w:r>
          <w:rPr>
            <w:webHidden/>
          </w:rPr>
          <w:fldChar w:fldCharType="begin"/>
        </w:r>
        <w:r>
          <w:rPr>
            <w:webHidden/>
          </w:rPr>
          <w:instrText xml:space="preserve"> PAGEREF _Toc475659205 \h </w:instrText>
        </w:r>
        <w:r>
          <w:rPr>
            <w:webHidden/>
          </w:rPr>
        </w:r>
        <w:r>
          <w:rPr>
            <w:webHidden/>
          </w:rPr>
          <w:fldChar w:fldCharType="separate"/>
        </w:r>
        <w:r>
          <w:rPr>
            <w:webHidden/>
          </w:rPr>
          <w:t>10</w:t>
        </w:r>
        <w:r>
          <w:rPr>
            <w:webHidden/>
          </w:rPr>
          <w:fldChar w:fldCharType="end"/>
        </w:r>
      </w:hyperlink>
    </w:p>
    <w:p w:rsidR="00D5738B" w:rsidRDefault="00D5738B">
      <w:pPr>
        <w:pStyle w:val="Verzeichnis3"/>
        <w:rPr>
          <w:rFonts w:eastAsiaTheme="minorEastAsia"/>
          <w:b w:val="0"/>
          <w:sz w:val="22"/>
          <w:szCs w:val="22"/>
          <w:lang w:eastAsia="de-DE"/>
        </w:rPr>
      </w:pPr>
      <w:hyperlink w:anchor="_Toc475659206" w:history="1">
        <w:r w:rsidRPr="00D1791A">
          <w:rPr>
            <w:rStyle w:val="Hyperlink"/>
          </w:rPr>
          <w:t>2.3.2.</w:t>
        </w:r>
        <w:r>
          <w:rPr>
            <w:rFonts w:eastAsiaTheme="minorEastAsia"/>
            <w:b w:val="0"/>
            <w:sz w:val="22"/>
            <w:szCs w:val="22"/>
            <w:lang w:eastAsia="de-DE"/>
          </w:rPr>
          <w:tab/>
        </w:r>
        <w:r w:rsidRPr="00D1791A">
          <w:rPr>
            <w:rStyle w:val="Hyperlink"/>
          </w:rPr>
          <w:t>Features</w:t>
        </w:r>
        <w:r>
          <w:rPr>
            <w:webHidden/>
          </w:rPr>
          <w:tab/>
        </w:r>
        <w:r>
          <w:rPr>
            <w:webHidden/>
          </w:rPr>
          <w:fldChar w:fldCharType="begin"/>
        </w:r>
        <w:r>
          <w:rPr>
            <w:webHidden/>
          </w:rPr>
          <w:instrText xml:space="preserve"> PAGEREF _Toc475659206 \h </w:instrText>
        </w:r>
        <w:r>
          <w:rPr>
            <w:webHidden/>
          </w:rPr>
        </w:r>
        <w:r>
          <w:rPr>
            <w:webHidden/>
          </w:rPr>
          <w:fldChar w:fldCharType="separate"/>
        </w:r>
        <w:r>
          <w:rPr>
            <w:webHidden/>
          </w:rPr>
          <w:t>10</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07" w:history="1">
        <w:r w:rsidRPr="00D1791A">
          <w:rPr>
            <w:rStyle w:val="Hyperlink"/>
            <w:noProof/>
          </w:rPr>
          <w:t>2.3.2.1.</w:t>
        </w:r>
        <w:r>
          <w:rPr>
            <w:rFonts w:eastAsiaTheme="minorEastAsia"/>
            <w:noProof/>
            <w:sz w:val="22"/>
            <w:szCs w:val="22"/>
            <w:lang w:eastAsia="de-DE"/>
          </w:rPr>
          <w:tab/>
        </w:r>
        <w:r w:rsidRPr="00D1791A">
          <w:rPr>
            <w:rStyle w:val="Hyperlink"/>
            <w:noProof/>
          </w:rPr>
          <w:t>Momentenbasierte geometrische Merkmale</w:t>
        </w:r>
        <w:r>
          <w:rPr>
            <w:noProof/>
            <w:webHidden/>
          </w:rPr>
          <w:tab/>
        </w:r>
        <w:r>
          <w:rPr>
            <w:noProof/>
            <w:webHidden/>
          </w:rPr>
          <w:fldChar w:fldCharType="begin"/>
        </w:r>
        <w:r>
          <w:rPr>
            <w:noProof/>
            <w:webHidden/>
          </w:rPr>
          <w:instrText xml:space="preserve"> PAGEREF _Toc475659207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08" w:history="1">
        <w:r w:rsidRPr="00D1791A">
          <w:rPr>
            <w:rStyle w:val="Hyperlink"/>
          </w:rPr>
          <w:t>2.3.3.</w:t>
        </w:r>
        <w:r>
          <w:rPr>
            <w:rFonts w:eastAsiaTheme="minorEastAsia"/>
            <w:b w:val="0"/>
            <w:sz w:val="22"/>
            <w:szCs w:val="22"/>
            <w:lang w:eastAsia="de-DE"/>
          </w:rPr>
          <w:tab/>
        </w:r>
        <w:r w:rsidRPr="00D1791A">
          <w:rPr>
            <w:rStyle w:val="Hyperlink"/>
          </w:rPr>
          <w:t>Fourier-Transformation</w:t>
        </w:r>
        <w:r>
          <w:rPr>
            <w:webHidden/>
          </w:rPr>
          <w:tab/>
        </w:r>
        <w:r>
          <w:rPr>
            <w:webHidden/>
          </w:rPr>
          <w:fldChar w:fldCharType="begin"/>
        </w:r>
        <w:r>
          <w:rPr>
            <w:webHidden/>
          </w:rPr>
          <w:instrText xml:space="preserve"> PAGEREF _Toc475659208 \h </w:instrText>
        </w:r>
        <w:r>
          <w:rPr>
            <w:webHidden/>
          </w:rPr>
        </w:r>
        <w:r>
          <w:rPr>
            <w:webHidden/>
          </w:rPr>
          <w:fldChar w:fldCharType="separate"/>
        </w:r>
        <w:r>
          <w:rPr>
            <w:webHidden/>
          </w:rPr>
          <w:t>10</w:t>
        </w:r>
        <w:r>
          <w:rPr>
            <w:webHidden/>
          </w:rPr>
          <w:fldChar w:fldCharType="end"/>
        </w:r>
      </w:hyperlink>
    </w:p>
    <w:p w:rsidR="00D5738B" w:rsidRDefault="00D5738B">
      <w:pPr>
        <w:pStyle w:val="Verzeichnis3"/>
        <w:rPr>
          <w:rFonts w:eastAsiaTheme="minorEastAsia"/>
          <w:b w:val="0"/>
          <w:sz w:val="22"/>
          <w:szCs w:val="22"/>
          <w:lang w:eastAsia="de-DE"/>
        </w:rPr>
      </w:pPr>
      <w:hyperlink w:anchor="_Toc475659209" w:history="1">
        <w:r w:rsidRPr="00D1791A">
          <w:rPr>
            <w:rStyle w:val="Hyperlink"/>
          </w:rPr>
          <w:t>2.3.4.</w:t>
        </w:r>
        <w:r>
          <w:rPr>
            <w:rFonts w:eastAsiaTheme="minorEastAsia"/>
            <w:b w:val="0"/>
            <w:sz w:val="22"/>
            <w:szCs w:val="22"/>
            <w:lang w:eastAsia="de-DE"/>
          </w:rPr>
          <w:tab/>
        </w:r>
        <w:r w:rsidRPr="00D1791A">
          <w:rPr>
            <w:rStyle w:val="Hyperlink"/>
          </w:rPr>
          <w:t>Hauptkomponentenanalyse</w:t>
        </w:r>
        <w:r>
          <w:rPr>
            <w:webHidden/>
          </w:rPr>
          <w:tab/>
        </w:r>
        <w:r>
          <w:rPr>
            <w:webHidden/>
          </w:rPr>
          <w:fldChar w:fldCharType="begin"/>
        </w:r>
        <w:r>
          <w:rPr>
            <w:webHidden/>
          </w:rPr>
          <w:instrText xml:space="preserve"> PAGEREF _Toc475659209 \h </w:instrText>
        </w:r>
        <w:r>
          <w:rPr>
            <w:webHidden/>
          </w:rPr>
        </w:r>
        <w:r>
          <w:rPr>
            <w:webHidden/>
          </w:rPr>
          <w:fldChar w:fldCharType="separate"/>
        </w:r>
        <w:r>
          <w:rPr>
            <w:webHidden/>
          </w:rPr>
          <w:t>10</w:t>
        </w:r>
        <w:r>
          <w:rPr>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10" w:history="1">
        <w:r w:rsidRPr="00D1791A">
          <w:rPr>
            <w:rStyle w:val="Hyperlink"/>
            <w:noProof/>
          </w:rPr>
          <w:t>2.4.</w:t>
        </w:r>
        <w:r>
          <w:rPr>
            <w:rFonts w:eastAsiaTheme="minorEastAsia"/>
            <w:b w:val="0"/>
            <w:bCs w:val="0"/>
            <w:noProof/>
            <w:sz w:val="22"/>
            <w:szCs w:val="22"/>
            <w:lang w:eastAsia="de-DE"/>
          </w:rPr>
          <w:tab/>
        </w:r>
        <w:r w:rsidRPr="00D1791A">
          <w:rPr>
            <w:rStyle w:val="Hyperlink"/>
            <w:noProof/>
          </w:rPr>
          <w:t>Maschinelle Lernverfahren</w:t>
        </w:r>
        <w:r>
          <w:rPr>
            <w:noProof/>
            <w:webHidden/>
          </w:rPr>
          <w:tab/>
        </w:r>
        <w:r>
          <w:rPr>
            <w:noProof/>
            <w:webHidden/>
          </w:rPr>
          <w:fldChar w:fldCharType="begin"/>
        </w:r>
        <w:r>
          <w:rPr>
            <w:noProof/>
            <w:webHidden/>
          </w:rPr>
          <w:instrText xml:space="preserve"> PAGEREF _Toc475659210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11" w:history="1">
        <w:r w:rsidRPr="00D1791A">
          <w:rPr>
            <w:rStyle w:val="Hyperlink"/>
          </w:rPr>
          <w:t>2.4.1.</w:t>
        </w:r>
        <w:r>
          <w:rPr>
            <w:rFonts w:eastAsiaTheme="minorEastAsia"/>
            <w:b w:val="0"/>
            <w:sz w:val="22"/>
            <w:szCs w:val="22"/>
            <w:lang w:eastAsia="de-DE"/>
          </w:rPr>
          <w:tab/>
        </w:r>
        <w:r w:rsidRPr="00D1791A">
          <w:rPr>
            <w:rStyle w:val="Hyperlink"/>
          </w:rPr>
          <w:t>Klassifikatoren</w:t>
        </w:r>
        <w:r>
          <w:rPr>
            <w:webHidden/>
          </w:rPr>
          <w:tab/>
        </w:r>
        <w:r>
          <w:rPr>
            <w:webHidden/>
          </w:rPr>
          <w:fldChar w:fldCharType="begin"/>
        </w:r>
        <w:r>
          <w:rPr>
            <w:webHidden/>
          </w:rPr>
          <w:instrText xml:space="preserve"> PAGEREF _Toc475659211 \h </w:instrText>
        </w:r>
        <w:r>
          <w:rPr>
            <w:webHidden/>
          </w:rPr>
        </w:r>
        <w:r>
          <w:rPr>
            <w:webHidden/>
          </w:rPr>
          <w:fldChar w:fldCharType="separate"/>
        </w:r>
        <w:r>
          <w:rPr>
            <w:webHidden/>
          </w:rPr>
          <w:t>10</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12" w:history="1">
        <w:r w:rsidRPr="00D1791A">
          <w:rPr>
            <w:rStyle w:val="Hyperlink"/>
            <w:noProof/>
          </w:rPr>
          <w:t>2.4.1.1.</w:t>
        </w:r>
        <w:r>
          <w:rPr>
            <w:rFonts w:eastAsiaTheme="minorEastAsia"/>
            <w:noProof/>
            <w:sz w:val="22"/>
            <w:szCs w:val="22"/>
            <w:lang w:eastAsia="de-DE"/>
          </w:rPr>
          <w:tab/>
        </w:r>
        <w:r w:rsidRPr="00D1791A">
          <w:rPr>
            <w:rStyle w:val="Hyperlink"/>
            <w:noProof/>
          </w:rPr>
          <w:t>MMC Hypersphere???</w:t>
        </w:r>
        <w:r>
          <w:rPr>
            <w:noProof/>
            <w:webHidden/>
          </w:rPr>
          <w:tab/>
        </w:r>
        <w:r>
          <w:rPr>
            <w:noProof/>
            <w:webHidden/>
          </w:rPr>
          <w:fldChar w:fldCharType="begin"/>
        </w:r>
        <w:r>
          <w:rPr>
            <w:noProof/>
            <w:webHidden/>
          </w:rPr>
          <w:instrText xml:space="preserve"> PAGEREF _Toc475659212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13" w:history="1">
        <w:r w:rsidRPr="00D1791A">
          <w:rPr>
            <w:rStyle w:val="Hyperlink"/>
            <w:noProof/>
          </w:rPr>
          <w:t>2.4.1.2.</w:t>
        </w:r>
        <w:r>
          <w:rPr>
            <w:rFonts w:eastAsiaTheme="minorEastAsia"/>
            <w:noProof/>
            <w:sz w:val="22"/>
            <w:szCs w:val="22"/>
            <w:lang w:eastAsia="de-DE"/>
          </w:rPr>
          <w:tab/>
        </w:r>
        <w:r w:rsidRPr="00D1791A">
          <w:rPr>
            <w:rStyle w:val="Hyperlink"/>
            <w:noProof/>
          </w:rPr>
          <w:t>Support Vector Machine</w:t>
        </w:r>
        <w:r>
          <w:rPr>
            <w:noProof/>
            <w:webHidden/>
          </w:rPr>
          <w:tab/>
        </w:r>
        <w:r>
          <w:rPr>
            <w:noProof/>
            <w:webHidden/>
          </w:rPr>
          <w:fldChar w:fldCharType="begin"/>
        </w:r>
        <w:r>
          <w:rPr>
            <w:noProof/>
            <w:webHidden/>
          </w:rPr>
          <w:instrText xml:space="preserve"> PAGEREF _Toc475659213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14" w:history="1">
        <w:r w:rsidRPr="00D1791A">
          <w:rPr>
            <w:rStyle w:val="Hyperlink"/>
            <w:noProof/>
          </w:rPr>
          <w:t>2.4.1.3.</w:t>
        </w:r>
        <w:r>
          <w:rPr>
            <w:rFonts w:eastAsiaTheme="minorEastAsia"/>
            <w:noProof/>
            <w:sz w:val="22"/>
            <w:szCs w:val="22"/>
            <w:lang w:eastAsia="de-DE"/>
          </w:rPr>
          <w:tab/>
        </w:r>
        <w:r w:rsidRPr="00D1791A">
          <w:rPr>
            <w:rStyle w:val="Hyperlink"/>
            <w:noProof/>
          </w:rPr>
          <w:t>k-nearest neighbours</w:t>
        </w:r>
        <w:r>
          <w:rPr>
            <w:noProof/>
            <w:webHidden/>
          </w:rPr>
          <w:tab/>
        </w:r>
        <w:r>
          <w:rPr>
            <w:noProof/>
            <w:webHidden/>
          </w:rPr>
          <w:fldChar w:fldCharType="begin"/>
        </w:r>
        <w:r>
          <w:rPr>
            <w:noProof/>
            <w:webHidden/>
          </w:rPr>
          <w:instrText xml:space="preserve"> PAGEREF _Toc475659214 \h </w:instrText>
        </w:r>
        <w:r>
          <w:rPr>
            <w:noProof/>
            <w:webHidden/>
          </w:rPr>
        </w:r>
        <w:r>
          <w:rPr>
            <w:noProof/>
            <w:webHidden/>
          </w:rPr>
          <w:fldChar w:fldCharType="separate"/>
        </w:r>
        <w:r>
          <w:rPr>
            <w:noProof/>
            <w:webHidden/>
          </w:rPr>
          <w:t>10</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15" w:history="1">
        <w:r w:rsidRPr="00D1791A">
          <w:rPr>
            <w:rStyle w:val="Hyperlink"/>
          </w:rPr>
          <w:t>2.4.2.</w:t>
        </w:r>
        <w:r>
          <w:rPr>
            <w:rFonts w:eastAsiaTheme="minorEastAsia"/>
            <w:b w:val="0"/>
            <w:sz w:val="22"/>
            <w:szCs w:val="22"/>
            <w:lang w:eastAsia="de-DE"/>
          </w:rPr>
          <w:tab/>
        </w:r>
        <w:r w:rsidRPr="00D1791A">
          <w:rPr>
            <w:rStyle w:val="Hyperlink"/>
          </w:rPr>
          <w:t>Künstliche Neuronale Netze (teilweise auch Klassifikatoren?)</w:t>
        </w:r>
        <w:r>
          <w:rPr>
            <w:webHidden/>
          </w:rPr>
          <w:tab/>
        </w:r>
        <w:r>
          <w:rPr>
            <w:webHidden/>
          </w:rPr>
          <w:fldChar w:fldCharType="begin"/>
        </w:r>
        <w:r>
          <w:rPr>
            <w:webHidden/>
          </w:rPr>
          <w:instrText xml:space="preserve"> PAGEREF _Toc475659215 \h </w:instrText>
        </w:r>
        <w:r>
          <w:rPr>
            <w:webHidden/>
          </w:rPr>
        </w:r>
        <w:r>
          <w:rPr>
            <w:webHidden/>
          </w:rPr>
          <w:fldChar w:fldCharType="separate"/>
        </w:r>
        <w:r>
          <w:rPr>
            <w:webHidden/>
          </w:rPr>
          <w:t>11</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16" w:history="1">
        <w:r w:rsidRPr="00D1791A">
          <w:rPr>
            <w:rStyle w:val="Hyperlink"/>
            <w:noProof/>
          </w:rPr>
          <w:t>2.4.2.1.</w:t>
        </w:r>
        <w:r>
          <w:rPr>
            <w:rFonts w:eastAsiaTheme="minorEastAsia"/>
            <w:noProof/>
            <w:sz w:val="22"/>
            <w:szCs w:val="22"/>
            <w:lang w:eastAsia="de-DE"/>
          </w:rPr>
          <w:tab/>
        </w:r>
        <w:r w:rsidRPr="00D1791A">
          <w:rPr>
            <w:rStyle w:val="Hyperlink"/>
            <w:noProof/>
          </w:rPr>
          <w:t>MultiLayerPerceptrons</w:t>
        </w:r>
        <w:r>
          <w:rPr>
            <w:noProof/>
            <w:webHidden/>
          </w:rPr>
          <w:tab/>
        </w:r>
        <w:r>
          <w:rPr>
            <w:noProof/>
            <w:webHidden/>
          </w:rPr>
          <w:fldChar w:fldCharType="begin"/>
        </w:r>
        <w:r>
          <w:rPr>
            <w:noProof/>
            <w:webHidden/>
          </w:rPr>
          <w:instrText xml:space="preserve"> PAGEREF _Toc475659216 \h </w:instrText>
        </w:r>
        <w:r>
          <w:rPr>
            <w:noProof/>
            <w:webHidden/>
          </w:rPr>
        </w:r>
        <w:r>
          <w:rPr>
            <w:noProof/>
            <w:webHidden/>
          </w:rPr>
          <w:fldChar w:fldCharType="separate"/>
        </w:r>
        <w:r>
          <w:rPr>
            <w:noProof/>
            <w:webHidden/>
          </w:rPr>
          <w:t>11</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17" w:history="1">
        <w:r w:rsidRPr="00D1791A">
          <w:rPr>
            <w:rStyle w:val="Hyperlink"/>
            <w:noProof/>
          </w:rPr>
          <w:t>2.4.2.2.</w:t>
        </w:r>
        <w:r>
          <w:rPr>
            <w:rFonts w:eastAsiaTheme="minorEastAsia"/>
            <w:noProof/>
            <w:sz w:val="22"/>
            <w:szCs w:val="22"/>
            <w:lang w:eastAsia="de-DE"/>
          </w:rPr>
          <w:tab/>
        </w:r>
        <w:r w:rsidRPr="00D1791A">
          <w:rPr>
            <w:rStyle w:val="Hyperlink"/>
            <w:noProof/>
          </w:rPr>
          <w:t>PNN</w:t>
        </w:r>
        <w:r>
          <w:rPr>
            <w:noProof/>
            <w:webHidden/>
          </w:rPr>
          <w:tab/>
        </w:r>
        <w:r>
          <w:rPr>
            <w:noProof/>
            <w:webHidden/>
          </w:rPr>
          <w:fldChar w:fldCharType="begin"/>
        </w:r>
        <w:r>
          <w:rPr>
            <w:noProof/>
            <w:webHidden/>
          </w:rPr>
          <w:instrText xml:space="preserve"> PAGEREF _Toc475659217 \h </w:instrText>
        </w:r>
        <w:r>
          <w:rPr>
            <w:noProof/>
            <w:webHidden/>
          </w:rPr>
        </w:r>
        <w:r>
          <w:rPr>
            <w:noProof/>
            <w:webHidden/>
          </w:rPr>
          <w:fldChar w:fldCharType="separate"/>
        </w:r>
        <w:r>
          <w:rPr>
            <w:noProof/>
            <w:webHidden/>
          </w:rPr>
          <w:t>11</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18" w:history="1">
        <w:r w:rsidRPr="00D1791A">
          <w:rPr>
            <w:rStyle w:val="Hyperlink"/>
            <w:noProof/>
          </w:rPr>
          <w:t>2.4.2.3.</w:t>
        </w:r>
        <w:r>
          <w:rPr>
            <w:rFonts w:eastAsiaTheme="minorEastAsia"/>
            <w:noProof/>
            <w:sz w:val="22"/>
            <w:szCs w:val="22"/>
            <w:lang w:eastAsia="de-DE"/>
          </w:rPr>
          <w:tab/>
        </w:r>
        <w:r w:rsidRPr="00D1791A">
          <w:rPr>
            <w:rStyle w:val="Hyperlink"/>
            <w:noProof/>
          </w:rPr>
          <w:t>PCNN</w:t>
        </w:r>
        <w:r>
          <w:rPr>
            <w:noProof/>
            <w:webHidden/>
          </w:rPr>
          <w:tab/>
        </w:r>
        <w:r>
          <w:rPr>
            <w:noProof/>
            <w:webHidden/>
          </w:rPr>
          <w:fldChar w:fldCharType="begin"/>
        </w:r>
        <w:r>
          <w:rPr>
            <w:noProof/>
            <w:webHidden/>
          </w:rPr>
          <w:instrText xml:space="preserve"> PAGEREF _Toc475659218 \h </w:instrText>
        </w:r>
        <w:r>
          <w:rPr>
            <w:noProof/>
            <w:webHidden/>
          </w:rPr>
        </w:r>
        <w:r>
          <w:rPr>
            <w:noProof/>
            <w:webHidden/>
          </w:rPr>
          <w:fldChar w:fldCharType="separate"/>
        </w:r>
        <w:r>
          <w:rPr>
            <w:noProof/>
            <w:webHidden/>
          </w:rPr>
          <w:t>11</w:t>
        </w:r>
        <w:r>
          <w:rPr>
            <w:noProof/>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19" w:history="1">
        <w:r w:rsidRPr="00D1791A">
          <w:rPr>
            <w:rStyle w:val="Hyperlink"/>
            <w:rFonts w:ascii="Tahoma" w:hAnsi="Tahoma" w:cs="Tahoma"/>
            <w:noProof/>
          </w:rPr>
          <w:t>3.</w:t>
        </w:r>
        <w:r>
          <w:rPr>
            <w:rFonts w:asciiTheme="minorHAnsi" w:eastAsiaTheme="minorEastAsia" w:hAnsiTheme="minorHAnsi"/>
            <w:b w:val="0"/>
            <w:bCs w:val="0"/>
            <w:caps w:val="0"/>
            <w:noProof/>
            <w:sz w:val="22"/>
            <w:szCs w:val="22"/>
            <w:lang w:eastAsia="de-DE"/>
          </w:rPr>
          <w:tab/>
        </w:r>
        <w:r w:rsidRPr="00D1791A">
          <w:rPr>
            <w:rStyle w:val="Hyperlink"/>
            <w:noProof/>
          </w:rPr>
          <w:t>Konzeption</w:t>
        </w:r>
        <w:r>
          <w:rPr>
            <w:noProof/>
            <w:webHidden/>
          </w:rPr>
          <w:tab/>
        </w:r>
        <w:r>
          <w:rPr>
            <w:noProof/>
            <w:webHidden/>
          </w:rPr>
          <w:fldChar w:fldCharType="begin"/>
        </w:r>
        <w:r>
          <w:rPr>
            <w:noProof/>
            <w:webHidden/>
          </w:rPr>
          <w:instrText xml:space="preserve"> PAGEREF _Toc475659219 \h </w:instrText>
        </w:r>
        <w:r>
          <w:rPr>
            <w:noProof/>
            <w:webHidden/>
          </w:rPr>
        </w:r>
        <w:r>
          <w:rPr>
            <w:noProof/>
            <w:webHidden/>
          </w:rPr>
          <w:fldChar w:fldCharType="separate"/>
        </w:r>
        <w:r>
          <w:rPr>
            <w:noProof/>
            <w:webHidden/>
          </w:rPr>
          <w:t>11</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20" w:history="1">
        <w:r w:rsidRPr="00D1791A">
          <w:rPr>
            <w:rStyle w:val="Hyperlink"/>
            <w:noProof/>
          </w:rPr>
          <w:t>3.1.</w:t>
        </w:r>
        <w:r>
          <w:rPr>
            <w:rFonts w:eastAsiaTheme="minorEastAsia"/>
            <w:b w:val="0"/>
            <w:bCs w:val="0"/>
            <w:noProof/>
            <w:sz w:val="22"/>
            <w:szCs w:val="22"/>
            <w:lang w:eastAsia="de-DE"/>
          </w:rPr>
          <w:tab/>
        </w:r>
        <w:r w:rsidRPr="00D1791A">
          <w:rPr>
            <w:rStyle w:val="Hyperlink"/>
            <w:noProof/>
          </w:rPr>
          <w:t>Zielstellung</w:t>
        </w:r>
        <w:r>
          <w:rPr>
            <w:noProof/>
            <w:webHidden/>
          </w:rPr>
          <w:tab/>
        </w:r>
        <w:r>
          <w:rPr>
            <w:noProof/>
            <w:webHidden/>
          </w:rPr>
          <w:fldChar w:fldCharType="begin"/>
        </w:r>
        <w:r>
          <w:rPr>
            <w:noProof/>
            <w:webHidden/>
          </w:rPr>
          <w:instrText xml:space="preserve"> PAGEREF _Toc475659220 \h </w:instrText>
        </w:r>
        <w:r>
          <w:rPr>
            <w:noProof/>
            <w:webHidden/>
          </w:rPr>
        </w:r>
        <w:r>
          <w:rPr>
            <w:noProof/>
            <w:webHidden/>
          </w:rPr>
          <w:fldChar w:fldCharType="separate"/>
        </w:r>
        <w:r>
          <w:rPr>
            <w:noProof/>
            <w:webHidden/>
          </w:rPr>
          <w:t>11</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21" w:history="1">
        <w:r w:rsidRPr="00D1791A">
          <w:rPr>
            <w:rStyle w:val="Hyperlink"/>
            <w:noProof/>
          </w:rPr>
          <w:t>3.2.</w:t>
        </w:r>
        <w:r>
          <w:rPr>
            <w:rFonts w:eastAsiaTheme="minorEastAsia"/>
            <w:b w:val="0"/>
            <w:bCs w:val="0"/>
            <w:noProof/>
            <w:sz w:val="22"/>
            <w:szCs w:val="22"/>
            <w:lang w:eastAsia="de-DE"/>
          </w:rPr>
          <w:tab/>
        </w:r>
        <w:r w:rsidRPr="00D1791A">
          <w:rPr>
            <w:rStyle w:val="Hyperlink"/>
            <w:noProof/>
          </w:rPr>
          <w:t>Testumgebung</w:t>
        </w:r>
        <w:r>
          <w:rPr>
            <w:noProof/>
            <w:webHidden/>
          </w:rPr>
          <w:tab/>
        </w:r>
        <w:r>
          <w:rPr>
            <w:noProof/>
            <w:webHidden/>
          </w:rPr>
          <w:fldChar w:fldCharType="begin"/>
        </w:r>
        <w:r>
          <w:rPr>
            <w:noProof/>
            <w:webHidden/>
          </w:rPr>
          <w:instrText xml:space="preserve"> PAGEREF _Toc475659221 \h </w:instrText>
        </w:r>
        <w:r>
          <w:rPr>
            <w:noProof/>
            <w:webHidden/>
          </w:rPr>
        </w:r>
        <w:r>
          <w:rPr>
            <w:noProof/>
            <w:webHidden/>
          </w:rPr>
          <w:fldChar w:fldCharType="separate"/>
        </w:r>
        <w:r>
          <w:rPr>
            <w:noProof/>
            <w:webHidden/>
          </w:rPr>
          <w:t>11</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22" w:history="1">
        <w:r w:rsidRPr="00D1791A">
          <w:rPr>
            <w:rStyle w:val="Hyperlink"/>
            <w:noProof/>
          </w:rPr>
          <w:t>3.3.</w:t>
        </w:r>
        <w:r>
          <w:rPr>
            <w:rFonts w:eastAsiaTheme="minorEastAsia"/>
            <w:b w:val="0"/>
            <w:bCs w:val="0"/>
            <w:noProof/>
            <w:sz w:val="22"/>
            <w:szCs w:val="22"/>
            <w:lang w:eastAsia="de-DE"/>
          </w:rPr>
          <w:tab/>
        </w:r>
        <w:r w:rsidRPr="00D1791A">
          <w:rPr>
            <w:rStyle w:val="Hyperlink"/>
            <w:noProof/>
          </w:rPr>
          <w:t>Vorhandene Lösungen (oder Einordnung in Kontext oder so)</w:t>
        </w:r>
        <w:r>
          <w:rPr>
            <w:noProof/>
            <w:webHidden/>
          </w:rPr>
          <w:tab/>
        </w:r>
        <w:r>
          <w:rPr>
            <w:noProof/>
            <w:webHidden/>
          </w:rPr>
          <w:fldChar w:fldCharType="begin"/>
        </w:r>
        <w:r>
          <w:rPr>
            <w:noProof/>
            <w:webHidden/>
          </w:rPr>
          <w:instrText xml:space="preserve"> PAGEREF _Toc475659222 \h </w:instrText>
        </w:r>
        <w:r>
          <w:rPr>
            <w:noProof/>
            <w:webHidden/>
          </w:rPr>
        </w:r>
        <w:r>
          <w:rPr>
            <w:noProof/>
            <w:webHidden/>
          </w:rPr>
          <w:fldChar w:fldCharType="separate"/>
        </w:r>
        <w:r>
          <w:rPr>
            <w:noProof/>
            <w:webHidden/>
          </w:rPr>
          <w:t>12</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23" w:history="1">
        <w:r w:rsidRPr="00D1791A">
          <w:rPr>
            <w:rStyle w:val="Hyperlink"/>
          </w:rPr>
          <w:t>3.3.1.</w:t>
        </w:r>
        <w:r>
          <w:rPr>
            <w:rFonts w:eastAsiaTheme="minorEastAsia"/>
            <w:b w:val="0"/>
            <w:sz w:val="22"/>
            <w:szCs w:val="22"/>
            <w:lang w:eastAsia="de-DE"/>
          </w:rPr>
          <w:tab/>
        </w:r>
        <w:r w:rsidRPr="00D1791A">
          <w:rPr>
            <w:rStyle w:val="Hyperlink"/>
          </w:rPr>
          <w:t>Überblick</w:t>
        </w:r>
        <w:r>
          <w:rPr>
            <w:webHidden/>
          </w:rPr>
          <w:tab/>
        </w:r>
        <w:r>
          <w:rPr>
            <w:webHidden/>
          </w:rPr>
          <w:fldChar w:fldCharType="begin"/>
        </w:r>
        <w:r>
          <w:rPr>
            <w:webHidden/>
          </w:rPr>
          <w:instrText xml:space="preserve"> PAGEREF _Toc475659223 \h </w:instrText>
        </w:r>
        <w:r>
          <w:rPr>
            <w:webHidden/>
          </w:rPr>
        </w:r>
        <w:r>
          <w:rPr>
            <w:webHidden/>
          </w:rPr>
          <w:fldChar w:fldCharType="separate"/>
        </w:r>
        <w:r>
          <w:rPr>
            <w:webHidden/>
          </w:rPr>
          <w:t>12</w:t>
        </w:r>
        <w:r>
          <w:rPr>
            <w:webHidden/>
          </w:rPr>
          <w:fldChar w:fldCharType="end"/>
        </w:r>
      </w:hyperlink>
    </w:p>
    <w:p w:rsidR="00D5738B" w:rsidRDefault="00D5738B">
      <w:pPr>
        <w:pStyle w:val="Verzeichnis3"/>
        <w:rPr>
          <w:rFonts w:eastAsiaTheme="minorEastAsia"/>
          <w:b w:val="0"/>
          <w:sz w:val="22"/>
          <w:szCs w:val="22"/>
          <w:lang w:eastAsia="de-DE"/>
        </w:rPr>
      </w:pPr>
      <w:hyperlink w:anchor="_Toc475659224" w:history="1">
        <w:r w:rsidRPr="00D1791A">
          <w:rPr>
            <w:rStyle w:val="Hyperlink"/>
          </w:rPr>
          <w:t>3.3.2.</w:t>
        </w:r>
        <w:r>
          <w:rPr>
            <w:rFonts w:eastAsiaTheme="minorEastAsia"/>
            <w:b w:val="0"/>
            <w:sz w:val="22"/>
            <w:szCs w:val="22"/>
            <w:lang w:eastAsia="de-DE"/>
          </w:rPr>
          <w:tab/>
        </w:r>
        <w:r w:rsidRPr="00D1791A">
          <w:rPr>
            <w:rStyle w:val="Hyperlink"/>
          </w:rPr>
          <w:t>Form</w:t>
        </w:r>
        <w:r>
          <w:rPr>
            <w:webHidden/>
          </w:rPr>
          <w:tab/>
        </w:r>
        <w:r>
          <w:rPr>
            <w:webHidden/>
          </w:rPr>
          <w:fldChar w:fldCharType="begin"/>
        </w:r>
        <w:r>
          <w:rPr>
            <w:webHidden/>
          </w:rPr>
          <w:instrText xml:space="preserve"> PAGEREF _Toc475659224 \h </w:instrText>
        </w:r>
        <w:r>
          <w:rPr>
            <w:webHidden/>
          </w:rPr>
        </w:r>
        <w:r>
          <w:rPr>
            <w:webHidden/>
          </w:rPr>
          <w:fldChar w:fldCharType="separate"/>
        </w:r>
        <w:r>
          <w:rPr>
            <w:webHidden/>
          </w:rPr>
          <w:t>13</w:t>
        </w:r>
        <w:r>
          <w:rPr>
            <w:webHidden/>
          </w:rPr>
          <w:fldChar w:fldCharType="end"/>
        </w:r>
      </w:hyperlink>
    </w:p>
    <w:p w:rsidR="00D5738B" w:rsidRDefault="00D5738B">
      <w:pPr>
        <w:pStyle w:val="Verzeichnis3"/>
        <w:rPr>
          <w:rFonts w:eastAsiaTheme="minorEastAsia"/>
          <w:b w:val="0"/>
          <w:sz w:val="22"/>
          <w:szCs w:val="22"/>
          <w:lang w:eastAsia="de-DE"/>
        </w:rPr>
      </w:pPr>
      <w:hyperlink w:anchor="_Toc475659225" w:history="1">
        <w:r w:rsidRPr="00D1791A">
          <w:rPr>
            <w:rStyle w:val="Hyperlink"/>
          </w:rPr>
          <w:t>3.3.3.</w:t>
        </w:r>
        <w:r>
          <w:rPr>
            <w:rFonts w:eastAsiaTheme="minorEastAsia"/>
            <w:b w:val="0"/>
            <w:sz w:val="22"/>
            <w:szCs w:val="22"/>
            <w:lang w:eastAsia="de-DE"/>
          </w:rPr>
          <w:tab/>
        </w:r>
        <w:r w:rsidRPr="00D1791A">
          <w:rPr>
            <w:rStyle w:val="Hyperlink"/>
          </w:rPr>
          <w:t>Blatttextur</w:t>
        </w:r>
        <w:r>
          <w:rPr>
            <w:webHidden/>
          </w:rPr>
          <w:tab/>
        </w:r>
        <w:r>
          <w:rPr>
            <w:webHidden/>
          </w:rPr>
          <w:fldChar w:fldCharType="begin"/>
        </w:r>
        <w:r>
          <w:rPr>
            <w:webHidden/>
          </w:rPr>
          <w:instrText xml:space="preserve"> PAGEREF _Toc475659225 \h </w:instrText>
        </w:r>
        <w:r>
          <w:rPr>
            <w:webHidden/>
          </w:rPr>
        </w:r>
        <w:r>
          <w:rPr>
            <w:webHidden/>
          </w:rPr>
          <w:fldChar w:fldCharType="separate"/>
        </w:r>
        <w:r>
          <w:rPr>
            <w:webHidden/>
          </w:rPr>
          <w:t>13</w:t>
        </w:r>
        <w:r>
          <w:rPr>
            <w:webHidden/>
          </w:rPr>
          <w:fldChar w:fldCharType="end"/>
        </w:r>
      </w:hyperlink>
    </w:p>
    <w:p w:rsidR="00D5738B" w:rsidRDefault="00D5738B">
      <w:pPr>
        <w:pStyle w:val="Verzeichnis3"/>
        <w:rPr>
          <w:rFonts w:eastAsiaTheme="minorEastAsia"/>
          <w:b w:val="0"/>
          <w:sz w:val="22"/>
          <w:szCs w:val="22"/>
          <w:lang w:eastAsia="de-DE"/>
        </w:rPr>
      </w:pPr>
      <w:hyperlink w:anchor="_Toc475659226" w:history="1">
        <w:r w:rsidRPr="00D1791A">
          <w:rPr>
            <w:rStyle w:val="Hyperlink"/>
          </w:rPr>
          <w:t>3.3.4.</w:t>
        </w:r>
        <w:r>
          <w:rPr>
            <w:rFonts w:eastAsiaTheme="minorEastAsia"/>
            <w:b w:val="0"/>
            <w:sz w:val="22"/>
            <w:szCs w:val="22"/>
            <w:lang w:eastAsia="de-DE"/>
          </w:rPr>
          <w:tab/>
        </w:r>
        <w:r w:rsidRPr="00D1791A">
          <w:rPr>
            <w:rStyle w:val="Hyperlink"/>
          </w:rPr>
          <w:t>Fourier-Transformation</w:t>
        </w:r>
        <w:r>
          <w:rPr>
            <w:webHidden/>
          </w:rPr>
          <w:tab/>
        </w:r>
        <w:r>
          <w:rPr>
            <w:webHidden/>
          </w:rPr>
          <w:fldChar w:fldCharType="begin"/>
        </w:r>
        <w:r>
          <w:rPr>
            <w:webHidden/>
          </w:rPr>
          <w:instrText xml:space="preserve"> PAGEREF _Toc475659226 \h </w:instrText>
        </w:r>
        <w:r>
          <w:rPr>
            <w:webHidden/>
          </w:rPr>
        </w:r>
        <w:r>
          <w:rPr>
            <w:webHidden/>
          </w:rPr>
          <w:fldChar w:fldCharType="separate"/>
        </w:r>
        <w:r>
          <w:rPr>
            <w:webHidden/>
          </w:rPr>
          <w:t>13</w:t>
        </w:r>
        <w:r>
          <w:rPr>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27" w:history="1">
        <w:r w:rsidRPr="00D1791A">
          <w:rPr>
            <w:rStyle w:val="Hyperlink"/>
            <w:noProof/>
          </w:rPr>
          <w:t>3.4.</w:t>
        </w:r>
        <w:r>
          <w:rPr>
            <w:rFonts w:eastAsiaTheme="minorEastAsia"/>
            <w:b w:val="0"/>
            <w:bCs w:val="0"/>
            <w:noProof/>
            <w:sz w:val="22"/>
            <w:szCs w:val="22"/>
            <w:lang w:eastAsia="de-DE"/>
          </w:rPr>
          <w:tab/>
        </w:r>
        <w:r w:rsidRPr="00D1791A">
          <w:rPr>
            <w:rStyle w:val="Hyperlink"/>
            <w:noProof/>
          </w:rPr>
          <w:t>Lösungsansatz</w:t>
        </w:r>
        <w:r>
          <w:rPr>
            <w:noProof/>
            <w:webHidden/>
          </w:rPr>
          <w:tab/>
        </w:r>
        <w:r>
          <w:rPr>
            <w:noProof/>
            <w:webHidden/>
          </w:rPr>
          <w:fldChar w:fldCharType="begin"/>
        </w:r>
        <w:r>
          <w:rPr>
            <w:noProof/>
            <w:webHidden/>
          </w:rPr>
          <w:instrText xml:space="preserve"> PAGEREF _Toc475659227 \h </w:instrText>
        </w:r>
        <w:r>
          <w:rPr>
            <w:noProof/>
            <w:webHidden/>
          </w:rPr>
        </w:r>
        <w:r>
          <w:rPr>
            <w:noProof/>
            <w:webHidden/>
          </w:rPr>
          <w:fldChar w:fldCharType="separate"/>
        </w:r>
        <w:r>
          <w:rPr>
            <w:noProof/>
            <w:webHidden/>
          </w:rPr>
          <w:t>14</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28" w:history="1">
        <w:r w:rsidRPr="00D1791A">
          <w:rPr>
            <w:rStyle w:val="Hyperlink"/>
          </w:rPr>
          <w:t>3.4.1.</w:t>
        </w:r>
        <w:r>
          <w:rPr>
            <w:rFonts w:eastAsiaTheme="minorEastAsia"/>
            <w:b w:val="0"/>
            <w:sz w:val="22"/>
            <w:szCs w:val="22"/>
            <w:lang w:eastAsia="de-DE"/>
          </w:rPr>
          <w:tab/>
        </w:r>
        <w:r w:rsidRPr="00D1791A">
          <w:rPr>
            <w:rStyle w:val="Hyperlink"/>
          </w:rPr>
          <w:t>Datensatz</w:t>
        </w:r>
        <w:r>
          <w:rPr>
            <w:webHidden/>
          </w:rPr>
          <w:tab/>
        </w:r>
        <w:r>
          <w:rPr>
            <w:webHidden/>
          </w:rPr>
          <w:fldChar w:fldCharType="begin"/>
        </w:r>
        <w:r>
          <w:rPr>
            <w:webHidden/>
          </w:rPr>
          <w:instrText xml:space="preserve"> PAGEREF _Toc475659228 \h </w:instrText>
        </w:r>
        <w:r>
          <w:rPr>
            <w:webHidden/>
          </w:rPr>
        </w:r>
        <w:r>
          <w:rPr>
            <w:webHidden/>
          </w:rPr>
          <w:fldChar w:fldCharType="separate"/>
        </w:r>
        <w:r>
          <w:rPr>
            <w:webHidden/>
          </w:rPr>
          <w:t>14</w:t>
        </w:r>
        <w:r>
          <w:rPr>
            <w:webHidden/>
          </w:rPr>
          <w:fldChar w:fldCharType="end"/>
        </w:r>
      </w:hyperlink>
    </w:p>
    <w:p w:rsidR="00D5738B" w:rsidRDefault="00D5738B">
      <w:pPr>
        <w:pStyle w:val="Verzeichnis3"/>
        <w:rPr>
          <w:rFonts w:eastAsiaTheme="minorEastAsia"/>
          <w:b w:val="0"/>
          <w:sz w:val="22"/>
          <w:szCs w:val="22"/>
          <w:lang w:eastAsia="de-DE"/>
        </w:rPr>
      </w:pPr>
      <w:hyperlink w:anchor="_Toc475659229" w:history="1">
        <w:r w:rsidRPr="00D1791A">
          <w:rPr>
            <w:rStyle w:val="Hyperlink"/>
          </w:rPr>
          <w:t>3.4.2.</w:t>
        </w:r>
        <w:r>
          <w:rPr>
            <w:rFonts w:eastAsiaTheme="minorEastAsia"/>
            <w:b w:val="0"/>
            <w:sz w:val="22"/>
            <w:szCs w:val="22"/>
            <w:lang w:eastAsia="de-DE"/>
          </w:rPr>
          <w:tab/>
        </w:r>
        <w:r w:rsidRPr="00D1791A">
          <w:rPr>
            <w:rStyle w:val="Hyperlink"/>
          </w:rPr>
          <w:t>Segmentierung der Blätter</w:t>
        </w:r>
        <w:r>
          <w:rPr>
            <w:webHidden/>
          </w:rPr>
          <w:tab/>
        </w:r>
        <w:r>
          <w:rPr>
            <w:webHidden/>
          </w:rPr>
          <w:fldChar w:fldCharType="begin"/>
        </w:r>
        <w:r>
          <w:rPr>
            <w:webHidden/>
          </w:rPr>
          <w:instrText xml:space="preserve"> PAGEREF _Toc475659229 \h </w:instrText>
        </w:r>
        <w:r>
          <w:rPr>
            <w:webHidden/>
          </w:rPr>
        </w:r>
        <w:r>
          <w:rPr>
            <w:webHidden/>
          </w:rPr>
          <w:fldChar w:fldCharType="separate"/>
        </w:r>
        <w:r>
          <w:rPr>
            <w:webHidden/>
          </w:rPr>
          <w:t>15</w:t>
        </w:r>
        <w:r>
          <w:rPr>
            <w:webHidden/>
          </w:rPr>
          <w:fldChar w:fldCharType="end"/>
        </w:r>
      </w:hyperlink>
    </w:p>
    <w:p w:rsidR="00D5738B" w:rsidRDefault="00D5738B">
      <w:pPr>
        <w:pStyle w:val="Verzeichnis3"/>
        <w:rPr>
          <w:rFonts w:eastAsiaTheme="minorEastAsia"/>
          <w:b w:val="0"/>
          <w:sz w:val="22"/>
          <w:szCs w:val="22"/>
          <w:lang w:eastAsia="de-DE"/>
        </w:rPr>
      </w:pPr>
      <w:hyperlink w:anchor="_Toc475659230" w:history="1">
        <w:r w:rsidRPr="00D1791A">
          <w:rPr>
            <w:rStyle w:val="Hyperlink"/>
          </w:rPr>
          <w:t>3.5.</w:t>
        </w:r>
        <w:r>
          <w:rPr>
            <w:rFonts w:eastAsiaTheme="minorEastAsia"/>
            <w:b w:val="0"/>
            <w:sz w:val="22"/>
            <w:szCs w:val="22"/>
            <w:lang w:eastAsia="de-DE"/>
          </w:rPr>
          <w:tab/>
        </w:r>
        <w:r w:rsidRPr="00D1791A">
          <w:rPr>
            <w:rStyle w:val="Hyperlink"/>
          </w:rPr>
          <w:t>Wahl und Extraktion der Features</w:t>
        </w:r>
        <w:r>
          <w:rPr>
            <w:webHidden/>
          </w:rPr>
          <w:tab/>
        </w:r>
        <w:r>
          <w:rPr>
            <w:webHidden/>
          </w:rPr>
          <w:fldChar w:fldCharType="begin"/>
        </w:r>
        <w:r>
          <w:rPr>
            <w:webHidden/>
          </w:rPr>
          <w:instrText xml:space="preserve"> PAGEREF _Toc475659230 \h </w:instrText>
        </w:r>
        <w:r>
          <w:rPr>
            <w:webHidden/>
          </w:rPr>
        </w:r>
        <w:r>
          <w:rPr>
            <w:webHidden/>
          </w:rPr>
          <w:fldChar w:fldCharType="separate"/>
        </w:r>
        <w:r>
          <w:rPr>
            <w:webHidden/>
          </w:rPr>
          <w:t>16</w:t>
        </w:r>
        <w:r>
          <w:rPr>
            <w:webHidden/>
          </w:rPr>
          <w:fldChar w:fldCharType="end"/>
        </w:r>
      </w:hyperlink>
    </w:p>
    <w:p w:rsidR="00D5738B" w:rsidRDefault="00D5738B">
      <w:pPr>
        <w:pStyle w:val="Verzeichnis3"/>
        <w:rPr>
          <w:rFonts w:eastAsiaTheme="minorEastAsia"/>
          <w:b w:val="0"/>
          <w:sz w:val="22"/>
          <w:szCs w:val="22"/>
          <w:lang w:eastAsia="de-DE"/>
        </w:rPr>
      </w:pPr>
      <w:hyperlink w:anchor="_Toc475659231" w:history="1">
        <w:r w:rsidRPr="00D1791A">
          <w:rPr>
            <w:rStyle w:val="Hyperlink"/>
          </w:rPr>
          <w:t>3.5.1.</w:t>
        </w:r>
        <w:r>
          <w:rPr>
            <w:rFonts w:eastAsiaTheme="minorEastAsia"/>
            <w:b w:val="0"/>
            <w:sz w:val="22"/>
            <w:szCs w:val="22"/>
            <w:lang w:eastAsia="de-DE"/>
          </w:rPr>
          <w:tab/>
        </w:r>
        <w:r w:rsidRPr="00D1791A">
          <w:rPr>
            <w:rStyle w:val="Hyperlink"/>
          </w:rPr>
          <w:t>Blattform</w:t>
        </w:r>
        <w:r>
          <w:rPr>
            <w:webHidden/>
          </w:rPr>
          <w:tab/>
        </w:r>
        <w:r>
          <w:rPr>
            <w:webHidden/>
          </w:rPr>
          <w:fldChar w:fldCharType="begin"/>
        </w:r>
        <w:r>
          <w:rPr>
            <w:webHidden/>
          </w:rPr>
          <w:instrText xml:space="preserve"> PAGEREF _Toc475659231 \h </w:instrText>
        </w:r>
        <w:r>
          <w:rPr>
            <w:webHidden/>
          </w:rPr>
        </w:r>
        <w:r>
          <w:rPr>
            <w:webHidden/>
          </w:rPr>
          <w:fldChar w:fldCharType="separate"/>
        </w:r>
        <w:r>
          <w:rPr>
            <w:webHidden/>
          </w:rPr>
          <w:t>17</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32" w:history="1">
        <w:r w:rsidRPr="00D1791A">
          <w:rPr>
            <w:rStyle w:val="Hyperlink"/>
            <w:noProof/>
          </w:rPr>
          <w:t>3.5.1.1.</w:t>
        </w:r>
        <w:r>
          <w:rPr>
            <w:rFonts w:eastAsiaTheme="minorEastAsia"/>
            <w:noProof/>
            <w:sz w:val="22"/>
            <w:szCs w:val="22"/>
            <w:lang w:eastAsia="de-DE"/>
          </w:rPr>
          <w:tab/>
        </w:r>
        <w:r w:rsidRPr="00D1791A">
          <w:rPr>
            <w:rStyle w:val="Hyperlink"/>
            <w:noProof/>
          </w:rPr>
          <w:t>Momente</w:t>
        </w:r>
        <w:r>
          <w:rPr>
            <w:noProof/>
            <w:webHidden/>
          </w:rPr>
          <w:tab/>
        </w:r>
        <w:r>
          <w:rPr>
            <w:noProof/>
            <w:webHidden/>
          </w:rPr>
          <w:fldChar w:fldCharType="begin"/>
        </w:r>
        <w:r>
          <w:rPr>
            <w:noProof/>
            <w:webHidden/>
          </w:rPr>
          <w:instrText xml:space="preserve"> PAGEREF _Toc475659232 \h </w:instrText>
        </w:r>
        <w:r>
          <w:rPr>
            <w:noProof/>
            <w:webHidden/>
          </w:rPr>
        </w:r>
        <w:r>
          <w:rPr>
            <w:noProof/>
            <w:webHidden/>
          </w:rPr>
          <w:fldChar w:fldCharType="separate"/>
        </w:r>
        <w:r>
          <w:rPr>
            <w:noProof/>
            <w:webHidden/>
          </w:rPr>
          <w:t>17</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33" w:history="1">
        <w:r w:rsidRPr="00D1791A">
          <w:rPr>
            <w:rStyle w:val="Hyperlink"/>
            <w:noProof/>
          </w:rPr>
          <w:t>3.5.1.2.</w:t>
        </w:r>
        <w:r>
          <w:rPr>
            <w:rFonts w:eastAsiaTheme="minorEastAsia"/>
            <w:noProof/>
            <w:sz w:val="22"/>
            <w:szCs w:val="22"/>
            <w:lang w:eastAsia="de-DE"/>
          </w:rPr>
          <w:tab/>
        </w:r>
        <w:r w:rsidRPr="00D1791A">
          <w:rPr>
            <w:rStyle w:val="Hyperlink"/>
            <w:noProof/>
          </w:rPr>
          <w:t>Shape Context</w:t>
        </w:r>
        <w:r>
          <w:rPr>
            <w:noProof/>
            <w:webHidden/>
          </w:rPr>
          <w:tab/>
        </w:r>
        <w:r>
          <w:rPr>
            <w:noProof/>
            <w:webHidden/>
          </w:rPr>
          <w:fldChar w:fldCharType="begin"/>
        </w:r>
        <w:r>
          <w:rPr>
            <w:noProof/>
            <w:webHidden/>
          </w:rPr>
          <w:instrText xml:space="preserve"> PAGEREF _Toc475659233 \h </w:instrText>
        </w:r>
        <w:r>
          <w:rPr>
            <w:noProof/>
            <w:webHidden/>
          </w:rPr>
        </w:r>
        <w:r>
          <w:rPr>
            <w:noProof/>
            <w:webHidden/>
          </w:rPr>
          <w:fldChar w:fldCharType="separate"/>
        </w:r>
        <w:r>
          <w:rPr>
            <w:noProof/>
            <w:webHidden/>
          </w:rPr>
          <w:t>17</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34" w:history="1">
        <w:r w:rsidRPr="00D1791A">
          <w:rPr>
            <w:rStyle w:val="Hyperlink"/>
            <w:noProof/>
          </w:rPr>
          <w:t>3.5.1.3.</w:t>
        </w:r>
        <w:r>
          <w:rPr>
            <w:rFonts w:eastAsiaTheme="minorEastAsia"/>
            <w:noProof/>
            <w:sz w:val="22"/>
            <w:szCs w:val="22"/>
            <w:lang w:eastAsia="de-DE"/>
          </w:rPr>
          <w:tab/>
        </w:r>
        <w:r w:rsidRPr="00D1791A">
          <w:rPr>
            <w:rStyle w:val="Hyperlink"/>
            <w:noProof/>
          </w:rPr>
          <w:t>Blattadern</w:t>
        </w:r>
        <w:r>
          <w:rPr>
            <w:noProof/>
            <w:webHidden/>
          </w:rPr>
          <w:tab/>
        </w:r>
        <w:r>
          <w:rPr>
            <w:noProof/>
            <w:webHidden/>
          </w:rPr>
          <w:fldChar w:fldCharType="begin"/>
        </w:r>
        <w:r>
          <w:rPr>
            <w:noProof/>
            <w:webHidden/>
          </w:rPr>
          <w:instrText xml:space="preserve"> PAGEREF _Toc475659234 \h </w:instrText>
        </w:r>
        <w:r>
          <w:rPr>
            <w:noProof/>
            <w:webHidden/>
          </w:rPr>
        </w:r>
        <w:r>
          <w:rPr>
            <w:noProof/>
            <w:webHidden/>
          </w:rPr>
          <w:fldChar w:fldCharType="separate"/>
        </w:r>
        <w:r>
          <w:rPr>
            <w:noProof/>
            <w:webHidden/>
          </w:rPr>
          <w:t>17</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35" w:history="1">
        <w:r w:rsidRPr="00D1791A">
          <w:rPr>
            <w:rStyle w:val="Hyperlink"/>
          </w:rPr>
          <w:t>3.5.2.</w:t>
        </w:r>
        <w:r>
          <w:rPr>
            <w:rFonts w:eastAsiaTheme="minorEastAsia"/>
            <w:b w:val="0"/>
            <w:sz w:val="22"/>
            <w:szCs w:val="22"/>
            <w:lang w:eastAsia="de-DE"/>
          </w:rPr>
          <w:tab/>
        </w:r>
        <w:r w:rsidRPr="00D1791A">
          <w:rPr>
            <w:rStyle w:val="Hyperlink"/>
          </w:rPr>
          <w:t>Blattadern</w:t>
        </w:r>
        <w:r>
          <w:rPr>
            <w:webHidden/>
          </w:rPr>
          <w:tab/>
        </w:r>
        <w:r>
          <w:rPr>
            <w:webHidden/>
          </w:rPr>
          <w:fldChar w:fldCharType="begin"/>
        </w:r>
        <w:r>
          <w:rPr>
            <w:webHidden/>
          </w:rPr>
          <w:instrText xml:space="preserve"> PAGEREF _Toc475659235 \h </w:instrText>
        </w:r>
        <w:r>
          <w:rPr>
            <w:webHidden/>
          </w:rPr>
        </w:r>
        <w:r>
          <w:rPr>
            <w:webHidden/>
          </w:rPr>
          <w:fldChar w:fldCharType="separate"/>
        </w:r>
        <w:r>
          <w:rPr>
            <w:webHidden/>
          </w:rPr>
          <w:t>17</w:t>
        </w:r>
        <w:r>
          <w:rPr>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36" w:history="1">
        <w:r w:rsidRPr="00D1791A">
          <w:rPr>
            <w:rStyle w:val="Hyperlink"/>
            <w:noProof/>
          </w:rPr>
          <w:t>3.5.2.1.</w:t>
        </w:r>
        <w:r>
          <w:rPr>
            <w:rFonts w:eastAsiaTheme="minorEastAsia"/>
            <w:noProof/>
            <w:sz w:val="22"/>
            <w:szCs w:val="22"/>
            <w:lang w:eastAsia="de-DE"/>
          </w:rPr>
          <w:tab/>
        </w:r>
        <w:r w:rsidRPr="00D1791A">
          <w:rPr>
            <w:rStyle w:val="Hyperlink"/>
            <w:noProof/>
          </w:rPr>
          <w:t>Local binary pattern</w:t>
        </w:r>
        <w:r>
          <w:rPr>
            <w:noProof/>
            <w:webHidden/>
          </w:rPr>
          <w:tab/>
        </w:r>
        <w:r>
          <w:rPr>
            <w:noProof/>
            <w:webHidden/>
          </w:rPr>
          <w:fldChar w:fldCharType="begin"/>
        </w:r>
        <w:r>
          <w:rPr>
            <w:noProof/>
            <w:webHidden/>
          </w:rPr>
          <w:instrText xml:space="preserve"> PAGEREF _Toc475659236 \h </w:instrText>
        </w:r>
        <w:r>
          <w:rPr>
            <w:noProof/>
            <w:webHidden/>
          </w:rPr>
        </w:r>
        <w:r>
          <w:rPr>
            <w:noProof/>
            <w:webHidden/>
          </w:rPr>
          <w:fldChar w:fldCharType="separate"/>
        </w:r>
        <w:r>
          <w:rPr>
            <w:noProof/>
            <w:webHidden/>
          </w:rPr>
          <w:t>18</w:t>
        </w:r>
        <w:r>
          <w:rPr>
            <w:noProof/>
            <w:webHidden/>
          </w:rPr>
          <w:fldChar w:fldCharType="end"/>
        </w:r>
      </w:hyperlink>
    </w:p>
    <w:p w:rsidR="00D5738B" w:rsidRDefault="00D5738B">
      <w:pPr>
        <w:pStyle w:val="Verzeichnis4"/>
        <w:tabs>
          <w:tab w:val="left" w:pos="1320"/>
          <w:tab w:val="right" w:leader="dot" w:pos="8188"/>
        </w:tabs>
        <w:rPr>
          <w:rFonts w:eastAsiaTheme="minorEastAsia"/>
          <w:noProof/>
          <w:sz w:val="22"/>
          <w:szCs w:val="22"/>
          <w:lang w:eastAsia="de-DE"/>
        </w:rPr>
      </w:pPr>
      <w:hyperlink w:anchor="_Toc475659237" w:history="1">
        <w:r w:rsidRPr="00D1791A">
          <w:rPr>
            <w:rStyle w:val="Hyperlink"/>
            <w:noProof/>
          </w:rPr>
          <w:t>3.5.3.</w:t>
        </w:r>
        <w:r>
          <w:rPr>
            <w:rFonts w:eastAsiaTheme="minorEastAsia"/>
            <w:noProof/>
            <w:sz w:val="22"/>
            <w:szCs w:val="22"/>
            <w:lang w:eastAsia="de-DE"/>
          </w:rPr>
          <w:tab/>
        </w:r>
        <w:r w:rsidRPr="00D1791A">
          <w:rPr>
            <w:rStyle w:val="Hyperlink"/>
            <w:noProof/>
          </w:rPr>
          <w:t>Blattadern</w:t>
        </w:r>
        <w:r>
          <w:rPr>
            <w:noProof/>
            <w:webHidden/>
          </w:rPr>
          <w:tab/>
        </w:r>
        <w:r>
          <w:rPr>
            <w:noProof/>
            <w:webHidden/>
          </w:rPr>
          <w:fldChar w:fldCharType="begin"/>
        </w:r>
        <w:r>
          <w:rPr>
            <w:noProof/>
            <w:webHidden/>
          </w:rPr>
          <w:instrText xml:space="preserve"> PAGEREF _Toc475659237 \h </w:instrText>
        </w:r>
        <w:r>
          <w:rPr>
            <w:noProof/>
            <w:webHidden/>
          </w:rPr>
        </w:r>
        <w:r>
          <w:rPr>
            <w:noProof/>
            <w:webHidden/>
          </w:rPr>
          <w:fldChar w:fldCharType="separate"/>
        </w:r>
        <w:r>
          <w:rPr>
            <w:noProof/>
            <w:webHidden/>
          </w:rPr>
          <w:t>18</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38" w:history="1">
        <w:r w:rsidRPr="00D1791A">
          <w:rPr>
            <w:rStyle w:val="Hyperlink"/>
          </w:rPr>
          <w:t>3.5.4.</w:t>
        </w:r>
        <w:r>
          <w:rPr>
            <w:rFonts w:eastAsiaTheme="minorEastAsia"/>
            <w:b w:val="0"/>
            <w:sz w:val="22"/>
            <w:szCs w:val="22"/>
            <w:lang w:eastAsia="de-DE"/>
          </w:rPr>
          <w:tab/>
        </w:r>
        <w:r w:rsidRPr="00D1791A">
          <w:rPr>
            <w:rStyle w:val="Hyperlink"/>
          </w:rPr>
          <w:t>Lernverfahren</w:t>
        </w:r>
        <w:r>
          <w:rPr>
            <w:webHidden/>
          </w:rPr>
          <w:tab/>
        </w:r>
        <w:r>
          <w:rPr>
            <w:webHidden/>
          </w:rPr>
          <w:fldChar w:fldCharType="begin"/>
        </w:r>
        <w:r>
          <w:rPr>
            <w:webHidden/>
          </w:rPr>
          <w:instrText xml:space="preserve"> PAGEREF _Toc475659238 \h </w:instrText>
        </w:r>
        <w:r>
          <w:rPr>
            <w:webHidden/>
          </w:rPr>
        </w:r>
        <w:r>
          <w:rPr>
            <w:webHidden/>
          </w:rPr>
          <w:fldChar w:fldCharType="separate"/>
        </w:r>
        <w:r>
          <w:rPr>
            <w:webHidden/>
          </w:rPr>
          <w:t>19</w:t>
        </w:r>
        <w:r>
          <w:rPr>
            <w:webHidden/>
          </w:rPr>
          <w:fldChar w:fldCharType="end"/>
        </w:r>
      </w:hyperlink>
    </w:p>
    <w:p w:rsidR="00D5738B" w:rsidRDefault="00D5738B">
      <w:pPr>
        <w:pStyle w:val="Verzeichnis3"/>
        <w:rPr>
          <w:rFonts w:eastAsiaTheme="minorEastAsia"/>
          <w:b w:val="0"/>
          <w:sz w:val="22"/>
          <w:szCs w:val="22"/>
          <w:lang w:eastAsia="de-DE"/>
        </w:rPr>
      </w:pPr>
      <w:hyperlink w:anchor="_Toc475659239" w:history="1">
        <w:r w:rsidRPr="00D1791A">
          <w:rPr>
            <w:rStyle w:val="Hyperlink"/>
          </w:rPr>
          <w:t>3.5.5.</w:t>
        </w:r>
        <w:r>
          <w:rPr>
            <w:rFonts w:eastAsiaTheme="minorEastAsia"/>
            <w:b w:val="0"/>
            <w:sz w:val="22"/>
            <w:szCs w:val="22"/>
            <w:lang w:eastAsia="de-DE"/>
          </w:rPr>
          <w:tab/>
        </w:r>
        <w:r w:rsidRPr="00D1791A">
          <w:rPr>
            <w:rStyle w:val="Hyperlink"/>
          </w:rPr>
          <w:t>Klassifizierung</w:t>
        </w:r>
        <w:r>
          <w:rPr>
            <w:webHidden/>
          </w:rPr>
          <w:tab/>
        </w:r>
        <w:r>
          <w:rPr>
            <w:webHidden/>
          </w:rPr>
          <w:fldChar w:fldCharType="begin"/>
        </w:r>
        <w:r>
          <w:rPr>
            <w:webHidden/>
          </w:rPr>
          <w:instrText xml:space="preserve"> PAGEREF _Toc475659239 \h </w:instrText>
        </w:r>
        <w:r>
          <w:rPr>
            <w:webHidden/>
          </w:rPr>
        </w:r>
        <w:r>
          <w:rPr>
            <w:webHidden/>
          </w:rPr>
          <w:fldChar w:fldCharType="separate"/>
        </w:r>
        <w:r>
          <w:rPr>
            <w:webHidden/>
          </w:rPr>
          <w:t>19</w:t>
        </w:r>
        <w:r>
          <w:rPr>
            <w:webHidden/>
          </w:rPr>
          <w:fldChar w:fldCharType="end"/>
        </w:r>
      </w:hyperlink>
    </w:p>
    <w:p w:rsidR="00D5738B" w:rsidRDefault="00D5738B">
      <w:pPr>
        <w:pStyle w:val="Verzeichnis3"/>
        <w:rPr>
          <w:rFonts w:eastAsiaTheme="minorEastAsia"/>
          <w:b w:val="0"/>
          <w:sz w:val="22"/>
          <w:szCs w:val="22"/>
          <w:lang w:eastAsia="de-DE"/>
        </w:rPr>
      </w:pPr>
      <w:hyperlink w:anchor="_Toc475659240" w:history="1">
        <w:r w:rsidRPr="00D1791A">
          <w:rPr>
            <w:rStyle w:val="Hyperlink"/>
          </w:rPr>
          <w:t>3.5.6.</w:t>
        </w:r>
        <w:r>
          <w:rPr>
            <w:rFonts w:eastAsiaTheme="minorEastAsia"/>
            <w:b w:val="0"/>
            <w:sz w:val="22"/>
            <w:szCs w:val="22"/>
            <w:lang w:eastAsia="de-DE"/>
          </w:rPr>
          <w:tab/>
        </w:r>
        <w:r w:rsidRPr="00D1791A">
          <w:rPr>
            <w:rStyle w:val="Hyperlink"/>
          </w:rPr>
          <w:t>Metriken zur Messung der Erkennungsgenauigkeit</w:t>
        </w:r>
        <w:r>
          <w:rPr>
            <w:webHidden/>
          </w:rPr>
          <w:tab/>
        </w:r>
        <w:r>
          <w:rPr>
            <w:webHidden/>
          </w:rPr>
          <w:fldChar w:fldCharType="begin"/>
        </w:r>
        <w:r>
          <w:rPr>
            <w:webHidden/>
          </w:rPr>
          <w:instrText xml:space="preserve"> PAGEREF _Toc475659240 \h </w:instrText>
        </w:r>
        <w:r>
          <w:rPr>
            <w:webHidden/>
          </w:rPr>
        </w:r>
        <w:r>
          <w:rPr>
            <w:webHidden/>
          </w:rPr>
          <w:fldChar w:fldCharType="separate"/>
        </w:r>
        <w:r>
          <w:rPr>
            <w:webHidden/>
          </w:rPr>
          <w:t>19</w:t>
        </w:r>
        <w:r>
          <w:rPr>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41" w:history="1">
        <w:r w:rsidRPr="00D1791A">
          <w:rPr>
            <w:rStyle w:val="Hyperlink"/>
            <w:noProof/>
          </w:rPr>
          <w:t>3.6.</w:t>
        </w:r>
        <w:r>
          <w:rPr>
            <w:rFonts w:eastAsiaTheme="minorEastAsia"/>
            <w:b w:val="0"/>
            <w:bCs w:val="0"/>
            <w:noProof/>
            <w:sz w:val="22"/>
            <w:szCs w:val="22"/>
            <w:lang w:eastAsia="de-DE"/>
          </w:rPr>
          <w:tab/>
        </w:r>
        <w:r w:rsidRPr="00D1791A">
          <w:rPr>
            <w:rStyle w:val="Hyperlink"/>
            <w:noProof/>
          </w:rPr>
          <w:t>Systementwurf</w:t>
        </w:r>
        <w:r>
          <w:rPr>
            <w:noProof/>
            <w:webHidden/>
          </w:rPr>
          <w:tab/>
        </w:r>
        <w:r>
          <w:rPr>
            <w:noProof/>
            <w:webHidden/>
          </w:rPr>
          <w:fldChar w:fldCharType="begin"/>
        </w:r>
        <w:r>
          <w:rPr>
            <w:noProof/>
            <w:webHidden/>
          </w:rPr>
          <w:instrText xml:space="preserve"> PAGEREF _Toc475659241 \h </w:instrText>
        </w:r>
        <w:r>
          <w:rPr>
            <w:noProof/>
            <w:webHidden/>
          </w:rPr>
        </w:r>
        <w:r>
          <w:rPr>
            <w:noProof/>
            <w:webHidden/>
          </w:rPr>
          <w:fldChar w:fldCharType="separate"/>
        </w:r>
        <w:r>
          <w:rPr>
            <w:noProof/>
            <w:webHidden/>
          </w:rPr>
          <w:t>19</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42" w:history="1">
        <w:r w:rsidRPr="00D1791A">
          <w:rPr>
            <w:rStyle w:val="Hyperlink"/>
          </w:rPr>
          <w:t>3.6.1.</w:t>
        </w:r>
        <w:r>
          <w:rPr>
            <w:rFonts w:eastAsiaTheme="minorEastAsia"/>
            <w:b w:val="0"/>
            <w:sz w:val="22"/>
            <w:szCs w:val="22"/>
            <w:lang w:eastAsia="de-DE"/>
          </w:rPr>
          <w:tab/>
        </w:r>
        <w:r w:rsidRPr="00D1791A">
          <w:rPr>
            <w:rStyle w:val="Hyperlink"/>
          </w:rPr>
          <w:t>Systemkomponenten</w:t>
        </w:r>
        <w:r>
          <w:rPr>
            <w:webHidden/>
          </w:rPr>
          <w:tab/>
        </w:r>
        <w:r>
          <w:rPr>
            <w:webHidden/>
          </w:rPr>
          <w:fldChar w:fldCharType="begin"/>
        </w:r>
        <w:r>
          <w:rPr>
            <w:webHidden/>
          </w:rPr>
          <w:instrText xml:space="preserve"> PAGEREF _Toc475659242 \h </w:instrText>
        </w:r>
        <w:r>
          <w:rPr>
            <w:webHidden/>
          </w:rPr>
        </w:r>
        <w:r>
          <w:rPr>
            <w:webHidden/>
          </w:rPr>
          <w:fldChar w:fldCharType="separate"/>
        </w:r>
        <w:r>
          <w:rPr>
            <w:webHidden/>
          </w:rPr>
          <w:t>19</w:t>
        </w:r>
        <w:r>
          <w:rPr>
            <w:webHidden/>
          </w:rPr>
          <w:fldChar w:fldCharType="end"/>
        </w:r>
      </w:hyperlink>
    </w:p>
    <w:p w:rsidR="00D5738B" w:rsidRDefault="00D5738B">
      <w:pPr>
        <w:pStyle w:val="Verzeichnis3"/>
        <w:rPr>
          <w:rFonts w:eastAsiaTheme="minorEastAsia"/>
          <w:b w:val="0"/>
          <w:sz w:val="22"/>
          <w:szCs w:val="22"/>
          <w:lang w:eastAsia="de-DE"/>
        </w:rPr>
      </w:pPr>
      <w:hyperlink w:anchor="_Toc475659243" w:history="1">
        <w:r w:rsidRPr="00D1791A">
          <w:rPr>
            <w:rStyle w:val="Hyperlink"/>
          </w:rPr>
          <w:t>3.6.2.</w:t>
        </w:r>
        <w:r>
          <w:rPr>
            <w:rFonts w:eastAsiaTheme="minorEastAsia"/>
            <w:b w:val="0"/>
            <w:sz w:val="22"/>
            <w:szCs w:val="22"/>
            <w:lang w:eastAsia="de-DE"/>
          </w:rPr>
          <w:tab/>
        </w:r>
        <w:r w:rsidRPr="00D1791A">
          <w:rPr>
            <w:rStyle w:val="Hyperlink"/>
          </w:rPr>
          <w:t>Datenbank?</w:t>
        </w:r>
        <w:r>
          <w:rPr>
            <w:webHidden/>
          </w:rPr>
          <w:tab/>
        </w:r>
        <w:r>
          <w:rPr>
            <w:webHidden/>
          </w:rPr>
          <w:fldChar w:fldCharType="begin"/>
        </w:r>
        <w:r>
          <w:rPr>
            <w:webHidden/>
          </w:rPr>
          <w:instrText xml:space="preserve"> PAGEREF _Toc475659243 \h </w:instrText>
        </w:r>
        <w:r>
          <w:rPr>
            <w:webHidden/>
          </w:rPr>
        </w:r>
        <w:r>
          <w:rPr>
            <w:webHidden/>
          </w:rPr>
          <w:fldChar w:fldCharType="separate"/>
        </w:r>
        <w:r>
          <w:rPr>
            <w:webHidden/>
          </w:rPr>
          <w:t>20</w:t>
        </w:r>
        <w:r>
          <w:rPr>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44" w:history="1">
        <w:r w:rsidRPr="00D1791A">
          <w:rPr>
            <w:rStyle w:val="Hyperlink"/>
            <w:rFonts w:ascii="Tahoma" w:hAnsi="Tahoma" w:cs="Tahoma"/>
            <w:noProof/>
          </w:rPr>
          <w:t>4.</w:t>
        </w:r>
        <w:r>
          <w:rPr>
            <w:rFonts w:asciiTheme="minorHAnsi" w:eastAsiaTheme="minorEastAsia" w:hAnsiTheme="minorHAnsi"/>
            <w:b w:val="0"/>
            <w:bCs w:val="0"/>
            <w:caps w:val="0"/>
            <w:noProof/>
            <w:sz w:val="22"/>
            <w:szCs w:val="22"/>
            <w:lang w:eastAsia="de-DE"/>
          </w:rPr>
          <w:tab/>
        </w:r>
        <w:r w:rsidRPr="00D1791A">
          <w:rPr>
            <w:rStyle w:val="Hyperlink"/>
            <w:noProof/>
          </w:rPr>
          <w:t>Implementierung</w:t>
        </w:r>
        <w:r>
          <w:rPr>
            <w:noProof/>
            <w:webHidden/>
          </w:rPr>
          <w:tab/>
        </w:r>
        <w:r>
          <w:rPr>
            <w:noProof/>
            <w:webHidden/>
          </w:rPr>
          <w:fldChar w:fldCharType="begin"/>
        </w:r>
        <w:r>
          <w:rPr>
            <w:noProof/>
            <w:webHidden/>
          </w:rPr>
          <w:instrText xml:space="preserve"> PAGEREF _Toc475659244 \h </w:instrText>
        </w:r>
        <w:r>
          <w:rPr>
            <w:noProof/>
            <w:webHidden/>
          </w:rPr>
        </w:r>
        <w:r>
          <w:rPr>
            <w:noProof/>
            <w:webHidden/>
          </w:rPr>
          <w:fldChar w:fldCharType="separate"/>
        </w:r>
        <w:r>
          <w:rPr>
            <w:noProof/>
            <w:webHidden/>
          </w:rPr>
          <w:t>20</w:t>
        </w:r>
        <w:r>
          <w:rPr>
            <w:noProof/>
            <w:webHidden/>
          </w:rPr>
          <w:fldChar w:fldCharType="end"/>
        </w:r>
      </w:hyperlink>
    </w:p>
    <w:p w:rsidR="00D5738B" w:rsidRDefault="00D5738B">
      <w:pPr>
        <w:pStyle w:val="Verzeichnis3"/>
        <w:rPr>
          <w:rFonts w:eastAsiaTheme="minorEastAsia"/>
          <w:b w:val="0"/>
          <w:sz w:val="22"/>
          <w:szCs w:val="22"/>
          <w:lang w:eastAsia="de-DE"/>
        </w:rPr>
      </w:pPr>
      <w:hyperlink w:anchor="_Toc475659245" w:history="1">
        <w:r w:rsidRPr="00D1791A">
          <w:rPr>
            <w:rStyle w:val="Hyperlink"/>
          </w:rPr>
          <w:t>4.1.</w:t>
        </w:r>
        <w:r>
          <w:rPr>
            <w:rFonts w:eastAsiaTheme="minorEastAsia"/>
            <w:b w:val="0"/>
            <w:sz w:val="22"/>
            <w:szCs w:val="22"/>
            <w:lang w:eastAsia="de-DE"/>
          </w:rPr>
          <w:tab/>
        </w:r>
        <w:r w:rsidRPr="00D1791A">
          <w:rPr>
            <w:rStyle w:val="Hyperlink"/>
          </w:rPr>
          <w:t>Verwendete Bibliotheken</w:t>
        </w:r>
        <w:r>
          <w:rPr>
            <w:webHidden/>
          </w:rPr>
          <w:tab/>
        </w:r>
        <w:r>
          <w:rPr>
            <w:webHidden/>
          </w:rPr>
          <w:fldChar w:fldCharType="begin"/>
        </w:r>
        <w:r>
          <w:rPr>
            <w:webHidden/>
          </w:rPr>
          <w:instrText xml:space="preserve"> PAGEREF _Toc475659245 \h </w:instrText>
        </w:r>
        <w:r>
          <w:rPr>
            <w:webHidden/>
          </w:rPr>
        </w:r>
        <w:r>
          <w:rPr>
            <w:webHidden/>
          </w:rPr>
          <w:fldChar w:fldCharType="separate"/>
        </w:r>
        <w:r>
          <w:rPr>
            <w:webHidden/>
          </w:rPr>
          <w:t>20</w:t>
        </w:r>
        <w:r>
          <w:rPr>
            <w:webHidden/>
          </w:rPr>
          <w:fldChar w:fldCharType="end"/>
        </w:r>
      </w:hyperlink>
    </w:p>
    <w:p w:rsidR="00D5738B" w:rsidRDefault="00D5738B">
      <w:pPr>
        <w:pStyle w:val="Verzeichnis3"/>
        <w:rPr>
          <w:rFonts w:eastAsiaTheme="minorEastAsia"/>
          <w:b w:val="0"/>
          <w:sz w:val="22"/>
          <w:szCs w:val="22"/>
          <w:lang w:eastAsia="de-DE"/>
        </w:rPr>
      </w:pPr>
      <w:hyperlink w:anchor="_Toc475659246" w:history="1">
        <w:r w:rsidRPr="00D1791A">
          <w:rPr>
            <w:rStyle w:val="Hyperlink"/>
          </w:rPr>
          <w:t>4.2.</w:t>
        </w:r>
        <w:r>
          <w:rPr>
            <w:rFonts w:eastAsiaTheme="minorEastAsia"/>
            <w:b w:val="0"/>
            <w:sz w:val="22"/>
            <w:szCs w:val="22"/>
            <w:lang w:eastAsia="de-DE"/>
          </w:rPr>
          <w:tab/>
        </w:r>
        <w:r w:rsidRPr="00D1791A">
          <w:rPr>
            <w:rStyle w:val="Hyperlink"/>
          </w:rPr>
          <w:t>allgemein</w:t>
        </w:r>
        <w:r>
          <w:rPr>
            <w:webHidden/>
          </w:rPr>
          <w:tab/>
        </w:r>
        <w:r>
          <w:rPr>
            <w:webHidden/>
          </w:rPr>
          <w:fldChar w:fldCharType="begin"/>
        </w:r>
        <w:r>
          <w:rPr>
            <w:webHidden/>
          </w:rPr>
          <w:instrText xml:space="preserve"> PAGEREF _Toc475659246 \h </w:instrText>
        </w:r>
        <w:r>
          <w:rPr>
            <w:webHidden/>
          </w:rPr>
        </w:r>
        <w:r>
          <w:rPr>
            <w:webHidden/>
          </w:rPr>
          <w:fldChar w:fldCharType="separate"/>
        </w:r>
        <w:r>
          <w:rPr>
            <w:webHidden/>
          </w:rPr>
          <w:t>21</w:t>
        </w:r>
        <w:r>
          <w:rPr>
            <w:webHidden/>
          </w:rPr>
          <w:fldChar w:fldCharType="end"/>
        </w:r>
      </w:hyperlink>
    </w:p>
    <w:p w:rsidR="00D5738B" w:rsidRDefault="00D5738B">
      <w:pPr>
        <w:pStyle w:val="Verzeichnis3"/>
        <w:rPr>
          <w:rFonts w:eastAsiaTheme="minorEastAsia"/>
          <w:b w:val="0"/>
          <w:sz w:val="22"/>
          <w:szCs w:val="22"/>
          <w:lang w:eastAsia="de-DE"/>
        </w:rPr>
      </w:pPr>
      <w:hyperlink w:anchor="_Toc475659247" w:history="1">
        <w:r w:rsidRPr="00D1791A">
          <w:rPr>
            <w:rStyle w:val="Hyperlink"/>
          </w:rPr>
          <w:t>4.3.</w:t>
        </w:r>
        <w:r>
          <w:rPr>
            <w:rFonts w:eastAsiaTheme="minorEastAsia"/>
            <w:b w:val="0"/>
            <w:sz w:val="22"/>
            <w:szCs w:val="22"/>
            <w:lang w:eastAsia="de-DE"/>
          </w:rPr>
          <w:tab/>
        </w:r>
        <w:r w:rsidRPr="00D1791A">
          <w:rPr>
            <w:rStyle w:val="Hyperlink"/>
          </w:rPr>
          <w:t>Segmentierung</w:t>
        </w:r>
        <w:r>
          <w:rPr>
            <w:webHidden/>
          </w:rPr>
          <w:tab/>
        </w:r>
        <w:r>
          <w:rPr>
            <w:webHidden/>
          </w:rPr>
          <w:fldChar w:fldCharType="begin"/>
        </w:r>
        <w:r>
          <w:rPr>
            <w:webHidden/>
          </w:rPr>
          <w:instrText xml:space="preserve"> PAGEREF _Toc475659247 \h </w:instrText>
        </w:r>
        <w:r>
          <w:rPr>
            <w:webHidden/>
          </w:rPr>
        </w:r>
        <w:r>
          <w:rPr>
            <w:webHidden/>
          </w:rPr>
          <w:fldChar w:fldCharType="separate"/>
        </w:r>
        <w:r>
          <w:rPr>
            <w:webHidden/>
          </w:rPr>
          <w:t>21</w:t>
        </w:r>
        <w:r>
          <w:rPr>
            <w:webHidden/>
          </w:rPr>
          <w:fldChar w:fldCharType="end"/>
        </w:r>
      </w:hyperlink>
    </w:p>
    <w:p w:rsidR="00D5738B" w:rsidRDefault="00D5738B">
      <w:pPr>
        <w:pStyle w:val="Verzeichnis3"/>
        <w:rPr>
          <w:rFonts w:eastAsiaTheme="minorEastAsia"/>
          <w:b w:val="0"/>
          <w:sz w:val="22"/>
          <w:szCs w:val="22"/>
          <w:lang w:eastAsia="de-DE"/>
        </w:rPr>
      </w:pPr>
      <w:hyperlink w:anchor="_Toc475659248" w:history="1">
        <w:r w:rsidRPr="00D1791A">
          <w:rPr>
            <w:rStyle w:val="Hyperlink"/>
          </w:rPr>
          <w:t>4.4.</w:t>
        </w:r>
        <w:r>
          <w:rPr>
            <w:rFonts w:eastAsiaTheme="minorEastAsia"/>
            <w:b w:val="0"/>
            <w:sz w:val="22"/>
            <w:szCs w:val="22"/>
            <w:lang w:eastAsia="de-DE"/>
          </w:rPr>
          <w:tab/>
        </w:r>
        <w:r w:rsidRPr="00D1791A">
          <w:rPr>
            <w:rStyle w:val="Hyperlink"/>
          </w:rPr>
          <w:t>Inner Distance Shape Context</w:t>
        </w:r>
        <w:r>
          <w:rPr>
            <w:webHidden/>
          </w:rPr>
          <w:tab/>
        </w:r>
        <w:r>
          <w:rPr>
            <w:webHidden/>
          </w:rPr>
          <w:fldChar w:fldCharType="begin"/>
        </w:r>
        <w:r>
          <w:rPr>
            <w:webHidden/>
          </w:rPr>
          <w:instrText xml:space="preserve"> PAGEREF _Toc475659248 \h </w:instrText>
        </w:r>
        <w:r>
          <w:rPr>
            <w:webHidden/>
          </w:rPr>
        </w:r>
        <w:r>
          <w:rPr>
            <w:webHidden/>
          </w:rPr>
          <w:fldChar w:fldCharType="separate"/>
        </w:r>
        <w:r>
          <w:rPr>
            <w:webHidden/>
          </w:rPr>
          <w:t>23</w:t>
        </w:r>
        <w:r>
          <w:rPr>
            <w:webHidden/>
          </w:rPr>
          <w:fldChar w:fldCharType="end"/>
        </w:r>
      </w:hyperlink>
    </w:p>
    <w:p w:rsidR="00D5738B" w:rsidRDefault="00D5738B">
      <w:pPr>
        <w:pStyle w:val="Verzeichnis3"/>
        <w:rPr>
          <w:rFonts w:eastAsiaTheme="minorEastAsia"/>
          <w:b w:val="0"/>
          <w:sz w:val="22"/>
          <w:szCs w:val="22"/>
          <w:lang w:eastAsia="de-DE"/>
        </w:rPr>
      </w:pPr>
      <w:hyperlink w:anchor="_Toc475659249" w:history="1">
        <w:r w:rsidRPr="00D1791A">
          <w:rPr>
            <w:rStyle w:val="Hyperlink"/>
          </w:rPr>
          <w:t>4.5.</w:t>
        </w:r>
        <w:r>
          <w:rPr>
            <w:rFonts w:eastAsiaTheme="minorEastAsia"/>
            <w:b w:val="0"/>
            <w:sz w:val="22"/>
            <w:szCs w:val="22"/>
            <w:lang w:eastAsia="de-DE"/>
          </w:rPr>
          <w:tab/>
        </w:r>
        <w:r w:rsidRPr="00D1791A">
          <w:rPr>
            <w:rStyle w:val="Hyperlink"/>
          </w:rPr>
          <w:t>Multilevel Inner Distance Shape Context</w:t>
        </w:r>
        <w:r>
          <w:rPr>
            <w:webHidden/>
          </w:rPr>
          <w:tab/>
        </w:r>
        <w:r>
          <w:rPr>
            <w:webHidden/>
          </w:rPr>
          <w:fldChar w:fldCharType="begin"/>
        </w:r>
        <w:r>
          <w:rPr>
            <w:webHidden/>
          </w:rPr>
          <w:instrText xml:space="preserve"> PAGEREF _Toc475659249 \h </w:instrText>
        </w:r>
        <w:r>
          <w:rPr>
            <w:webHidden/>
          </w:rPr>
        </w:r>
        <w:r>
          <w:rPr>
            <w:webHidden/>
          </w:rPr>
          <w:fldChar w:fldCharType="separate"/>
        </w:r>
        <w:r>
          <w:rPr>
            <w:webHidden/>
          </w:rPr>
          <w:t>25</w:t>
        </w:r>
        <w:r>
          <w:rPr>
            <w:webHidden/>
          </w:rPr>
          <w:fldChar w:fldCharType="end"/>
        </w:r>
      </w:hyperlink>
    </w:p>
    <w:p w:rsidR="00D5738B" w:rsidRDefault="00D5738B">
      <w:pPr>
        <w:pStyle w:val="Verzeichnis3"/>
        <w:rPr>
          <w:rFonts w:eastAsiaTheme="minorEastAsia"/>
          <w:b w:val="0"/>
          <w:sz w:val="22"/>
          <w:szCs w:val="22"/>
          <w:lang w:eastAsia="de-DE"/>
        </w:rPr>
      </w:pPr>
      <w:hyperlink w:anchor="_Toc475659250" w:history="1">
        <w:r w:rsidRPr="00D1791A">
          <w:rPr>
            <w:rStyle w:val="Hyperlink"/>
          </w:rPr>
          <w:t>4.6.</w:t>
        </w:r>
        <w:r>
          <w:rPr>
            <w:rFonts w:eastAsiaTheme="minorEastAsia"/>
            <w:b w:val="0"/>
            <w:sz w:val="22"/>
            <w:szCs w:val="22"/>
            <w:lang w:eastAsia="de-DE"/>
          </w:rPr>
          <w:tab/>
        </w:r>
        <w:r w:rsidRPr="00D1791A">
          <w:rPr>
            <w:rStyle w:val="Hyperlink"/>
          </w:rPr>
          <w:t>Codebooks</w:t>
        </w:r>
        <w:r>
          <w:rPr>
            <w:webHidden/>
          </w:rPr>
          <w:tab/>
        </w:r>
        <w:r>
          <w:rPr>
            <w:webHidden/>
          </w:rPr>
          <w:fldChar w:fldCharType="begin"/>
        </w:r>
        <w:r>
          <w:rPr>
            <w:webHidden/>
          </w:rPr>
          <w:instrText xml:space="preserve"> PAGEREF _Toc475659250 \h </w:instrText>
        </w:r>
        <w:r>
          <w:rPr>
            <w:webHidden/>
          </w:rPr>
        </w:r>
        <w:r>
          <w:rPr>
            <w:webHidden/>
          </w:rPr>
          <w:fldChar w:fldCharType="separate"/>
        </w:r>
        <w:r>
          <w:rPr>
            <w:webHidden/>
          </w:rPr>
          <w:t>26</w:t>
        </w:r>
        <w:r>
          <w:rPr>
            <w:webHidden/>
          </w:rPr>
          <w:fldChar w:fldCharType="end"/>
        </w:r>
      </w:hyperlink>
    </w:p>
    <w:p w:rsidR="00D5738B" w:rsidRDefault="00D5738B">
      <w:pPr>
        <w:pStyle w:val="Verzeichnis3"/>
        <w:rPr>
          <w:rFonts w:eastAsiaTheme="minorEastAsia"/>
          <w:b w:val="0"/>
          <w:sz w:val="22"/>
          <w:szCs w:val="22"/>
          <w:lang w:eastAsia="de-DE"/>
        </w:rPr>
      </w:pPr>
      <w:hyperlink w:anchor="_Toc475659251" w:history="1">
        <w:r w:rsidRPr="00D1791A">
          <w:rPr>
            <w:rStyle w:val="Hyperlink"/>
          </w:rPr>
          <w:t>4.6.1.</w:t>
        </w:r>
        <w:r>
          <w:rPr>
            <w:rFonts w:eastAsiaTheme="minorEastAsia"/>
            <w:b w:val="0"/>
            <w:sz w:val="22"/>
            <w:szCs w:val="22"/>
            <w:lang w:eastAsia="de-DE"/>
          </w:rPr>
          <w:tab/>
        </w:r>
        <w:r w:rsidRPr="00D1791A">
          <w:rPr>
            <w:rStyle w:val="Hyperlink"/>
          </w:rPr>
          <w:t>Sparse dictionary learning</w:t>
        </w:r>
        <w:r>
          <w:rPr>
            <w:webHidden/>
          </w:rPr>
          <w:tab/>
        </w:r>
        <w:r>
          <w:rPr>
            <w:webHidden/>
          </w:rPr>
          <w:fldChar w:fldCharType="begin"/>
        </w:r>
        <w:r>
          <w:rPr>
            <w:webHidden/>
          </w:rPr>
          <w:instrText xml:space="preserve"> PAGEREF _Toc475659251 \h </w:instrText>
        </w:r>
        <w:r>
          <w:rPr>
            <w:webHidden/>
          </w:rPr>
        </w:r>
        <w:r>
          <w:rPr>
            <w:webHidden/>
          </w:rPr>
          <w:fldChar w:fldCharType="separate"/>
        </w:r>
        <w:r>
          <w:rPr>
            <w:webHidden/>
          </w:rPr>
          <w:t>26</w:t>
        </w:r>
        <w:r>
          <w:rPr>
            <w:webHidden/>
          </w:rPr>
          <w:fldChar w:fldCharType="end"/>
        </w:r>
      </w:hyperlink>
    </w:p>
    <w:p w:rsidR="00D5738B" w:rsidRDefault="00D5738B">
      <w:pPr>
        <w:pStyle w:val="Verzeichnis3"/>
        <w:rPr>
          <w:rFonts w:eastAsiaTheme="minorEastAsia"/>
          <w:b w:val="0"/>
          <w:sz w:val="22"/>
          <w:szCs w:val="22"/>
          <w:lang w:eastAsia="de-DE"/>
        </w:rPr>
      </w:pPr>
      <w:hyperlink w:anchor="_Toc475659252" w:history="1">
        <w:r w:rsidRPr="00D1791A">
          <w:rPr>
            <w:rStyle w:val="Hyperlink"/>
          </w:rPr>
          <w:t>4.7.</w:t>
        </w:r>
        <w:r>
          <w:rPr>
            <w:rFonts w:eastAsiaTheme="minorEastAsia"/>
            <w:b w:val="0"/>
            <w:sz w:val="22"/>
            <w:szCs w:val="22"/>
            <w:lang w:eastAsia="de-DE"/>
          </w:rPr>
          <w:tab/>
        </w:r>
        <w:r w:rsidRPr="00D1791A">
          <w:rPr>
            <w:rStyle w:val="Hyperlink"/>
          </w:rPr>
          <w:t>Multilayer Perceptron</w:t>
        </w:r>
        <w:r>
          <w:rPr>
            <w:webHidden/>
          </w:rPr>
          <w:tab/>
        </w:r>
        <w:r>
          <w:rPr>
            <w:webHidden/>
          </w:rPr>
          <w:fldChar w:fldCharType="begin"/>
        </w:r>
        <w:r>
          <w:rPr>
            <w:webHidden/>
          </w:rPr>
          <w:instrText xml:space="preserve"> PAGEREF _Toc475659252 \h </w:instrText>
        </w:r>
        <w:r>
          <w:rPr>
            <w:webHidden/>
          </w:rPr>
        </w:r>
        <w:r>
          <w:rPr>
            <w:webHidden/>
          </w:rPr>
          <w:fldChar w:fldCharType="separate"/>
        </w:r>
        <w:r>
          <w:rPr>
            <w:webHidden/>
          </w:rPr>
          <w:t>27</w:t>
        </w:r>
        <w:r>
          <w:rPr>
            <w:webHidden/>
          </w:rPr>
          <w:fldChar w:fldCharType="end"/>
        </w:r>
      </w:hyperlink>
    </w:p>
    <w:p w:rsidR="00D5738B" w:rsidRDefault="00D5738B">
      <w:pPr>
        <w:pStyle w:val="Verzeichnis3"/>
        <w:rPr>
          <w:rFonts w:eastAsiaTheme="minorEastAsia"/>
          <w:b w:val="0"/>
          <w:sz w:val="22"/>
          <w:szCs w:val="22"/>
          <w:lang w:eastAsia="de-DE"/>
        </w:rPr>
      </w:pPr>
      <w:hyperlink w:anchor="_Toc475659253" w:history="1">
        <w:r w:rsidRPr="00D1791A">
          <w:rPr>
            <w:rStyle w:val="Hyperlink"/>
          </w:rPr>
          <w:t>4.8.</w:t>
        </w:r>
        <w:r>
          <w:rPr>
            <w:rFonts w:eastAsiaTheme="minorEastAsia"/>
            <w:b w:val="0"/>
            <w:sz w:val="22"/>
            <w:szCs w:val="22"/>
            <w:lang w:eastAsia="de-DE"/>
          </w:rPr>
          <w:tab/>
        </w:r>
        <w:r w:rsidRPr="00D1791A">
          <w:rPr>
            <w:rStyle w:val="Hyperlink"/>
          </w:rPr>
          <w:t>Support Vector Machine</w:t>
        </w:r>
        <w:r>
          <w:rPr>
            <w:webHidden/>
          </w:rPr>
          <w:tab/>
        </w:r>
        <w:r>
          <w:rPr>
            <w:webHidden/>
          </w:rPr>
          <w:fldChar w:fldCharType="begin"/>
        </w:r>
        <w:r>
          <w:rPr>
            <w:webHidden/>
          </w:rPr>
          <w:instrText xml:space="preserve"> PAGEREF _Toc475659253 \h </w:instrText>
        </w:r>
        <w:r>
          <w:rPr>
            <w:webHidden/>
          </w:rPr>
        </w:r>
        <w:r>
          <w:rPr>
            <w:webHidden/>
          </w:rPr>
          <w:fldChar w:fldCharType="separate"/>
        </w:r>
        <w:r>
          <w:rPr>
            <w:webHidden/>
          </w:rPr>
          <w:t>27</w:t>
        </w:r>
        <w:r>
          <w:rPr>
            <w:webHidden/>
          </w:rPr>
          <w:fldChar w:fldCharType="end"/>
        </w:r>
      </w:hyperlink>
    </w:p>
    <w:p w:rsidR="00D5738B" w:rsidRDefault="00D5738B">
      <w:pPr>
        <w:pStyle w:val="Verzeichnis3"/>
        <w:rPr>
          <w:rFonts w:eastAsiaTheme="minorEastAsia"/>
          <w:b w:val="0"/>
          <w:sz w:val="22"/>
          <w:szCs w:val="22"/>
          <w:lang w:eastAsia="de-DE"/>
        </w:rPr>
      </w:pPr>
      <w:hyperlink w:anchor="_Toc475659254" w:history="1">
        <w:r w:rsidRPr="00D1791A">
          <w:rPr>
            <w:rStyle w:val="Hyperlink"/>
          </w:rPr>
          <w:t>4.9.</w:t>
        </w:r>
        <w:r>
          <w:rPr>
            <w:rFonts w:eastAsiaTheme="minorEastAsia"/>
            <w:b w:val="0"/>
            <w:sz w:val="22"/>
            <w:szCs w:val="22"/>
            <w:lang w:eastAsia="de-DE"/>
          </w:rPr>
          <w:tab/>
        </w:r>
        <w:r w:rsidRPr="00D1791A">
          <w:rPr>
            <w:rStyle w:val="Hyperlink"/>
          </w:rPr>
          <w:t>Datenhaltung</w:t>
        </w:r>
        <w:r>
          <w:rPr>
            <w:webHidden/>
          </w:rPr>
          <w:tab/>
        </w:r>
        <w:r>
          <w:rPr>
            <w:webHidden/>
          </w:rPr>
          <w:fldChar w:fldCharType="begin"/>
        </w:r>
        <w:r>
          <w:rPr>
            <w:webHidden/>
          </w:rPr>
          <w:instrText xml:space="preserve"> PAGEREF _Toc475659254 \h </w:instrText>
        </w:r>
        <w:r>
          <w:rPr>
            <w:webHidden/>
          </w:rPr>
        </w:r>
        <w:r>
          <w:rPr>
            <w:webHidden/>
          </w:rPr>
          <w:fldChar w:fldCharType="separate"/>
        </w:r>
        <w:r>
          <w:rPr>
            <w:webHidden/>
          </w:rPr>
          <w:t>27</w:t>
        </w:r>
        <w:r>
          <w:rPr>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55" w:history="1">
        <w:r w:rsidRPr="00D1791A">
          <w:rPr>
            <w:rStyle w:val="Hyperlink"/>
            <w:rFonts w:ascii="Tahoma" w:hAnsi="Tahoma" w:cs="Tahoma"/>
            <w:noProof/>
          </w:rPr>
          <w:t>5.</w:t>
        </w:r>
        <w:r>
          <w:rPr>
            <w:rFonts w:asciiTheme="minorHAnsi" w:eastAsiaTheme="minorEastAsia" w:hAnsiTheme="minorHAnsi"/>
            <w:b w:val="0"/>
            <w:bCs w:val="0"/>
            <w:caps w:val="0"/>
            <w:noProof/>
            <w:sz w:val="22"/>
            <w:szCs w:val="22"/>
            <w:lang w:eastAsia="de-DE"/>
          </w:rPr>
          <w:tab/>
        </w:r>
        <w:r w:rsidRPr="00D1791A">
          <w:rPr>
            <w:rStyle w:val="Hyperlink"/>
            <w:noProof/>
          </w:rPr>
          <w:t>Ergebnis</w:t>
        </w:r>
        <w:r>
          <w:rPr>
            <w:noProof/>
            <w:webHidden/>
          </w:rPr>
          <w:tab/>
        </w:r>
        <w:r>
          <w:rPr>
            <w:noProof/>
            <w:webHidden/>
          </w:rPr>
          <w:fldChar w:fldCharType="begin"/>
        </w:r>
        <w:r>
          <w:rPr>
            <w:noProof/>
            <w:webHidden/>
          </w:rPr>
          <w:instrText xml:space="preserve"> PAGEREF _Toc475659255 \h </w:instrText>
        </w:r>
        <w:r>
          <w:rPr>
            <w:noProof/>
            <w:webHidden/>
          </w:rPr>
        </w:r>
        <w:r>
          <w:rPr>
            <w:noProof/>
            <w:webHidden/>
          </w:rPr>
          <w:fldChar w:fldCharType="separate"/>
        </w:r>
        <w:r>
          <w:rPr>
            <w:noProof/>
            <w:webHidden/>
          </w:rPr>
          <w:t>27</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56" w:history="1">
        <w:r w:rsidRPr="00D1791A">
          <w:rPr>
            <w:rStyle w:val="Hyperlink"/>
            <w:noProof/>
          </w:rPr>
          <w:t>5.1.</w:t>
        </w:r>
        <w:r>
          <w:rPr>
            <w:rFonts w:eastAsiaTheme="minorEastAsia"/>
            <w:b w:val="0"/>
            <w:bCs w:val="0"/>
            <w:noProof/>
            <w:sz w:val="22"/>
            <w:szCs w:val="22"/>
            <w:lang w:eastAsia="de-DE"/>
          </w:rPr>
          <w:tab/>
        </w:r>
        <w:r w:rsidRPr="00D1791A">
          <w:rPr>
            <w:rStyle w:val="Hyperlink"/>
            <w:noProof/>
          </w:rPr>
          <w:t>Genauigkeit (welche Metrik?)</w:t>
        </w:r>
        <w:r>
          <w:rPr>
            <w:noProof/>
            <w:webHidden/>
          </w:rPr>
          <w:tab/>
        </w:r>
        <w:r>
          <w:rPr>
            <w:noProof/>
            <w:webHidden/>
          </w:rPr>
          <w:fldChar w:fldCharType="begin"/>
        </w:r>
        <w:r>
          <w:rPr>
            <w:noProof/>
            <w:webHidden/>
          </w:rPr>
          <w:instrText xml:space="preserve"> PAGEREF _Toc475659256 \h </w:instrText>
        </w:r>
        <w:r>
          <w:rPr>
            <w:noProof/>
            <w:webHidden/>
          </w:rPr>
        </w:r>
        <w:r>
          <w:rPr>
            <w:noProof/>
            <w:webHidden/>
          </w:rPr>
          <w:fldChar w:fldCharType="separate"/>
        </w:r>
        <w:r>
          <w:rPr>
            <w:noProof/>
            <w:webHidden/>
          </w:rPr>
          <w:t>27</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57" w:history="1">
        <w:r w:rsidRPr="00D1791A">
          <w:rPr>
            <w:rStyle w:val="Hyperlink"/>
            <w:noProof/>
          </w:rPr>
          <w:t>5.2.</w:t>
        </w:r>
        <w:r>
          <w:rPr>
            <w:rFonts w:eastAsiaTheme="minorEastAsia"/>
            <w:b w:val="0"/>
            <w:bCs w:val="0"/>
            <w:noProof/>
            <w:sz w:val="22"/>
            <w:szCs w:val="22"/>
            <w:lang w:eastAsia="de-DE"/>
          </w:rPr>
          <w:tab/>
        </w:r>
        <w:r w:rsidRPr="00D1791A">
          <w:rPr>
            <w:rStyle w:val="Hyperlink"/>
            <w:noProof/>
          </w:rPr>
          <w:t>Aufwandsanalyse?</w:t>
        </w:r>
        <w:r>
          <w:rPr>
            <w:noProof/>
            <w:webHidden/>
          </w:rPr>
          <w:tab/>
        </w:r>
        <w:r>
          <w:rPr>
            <w:noProof/>
            <w:webHidden/>
          </w:rPr>
          <w:fldChar w:fldCharType="begin"/>
        </w:r>
        <w:r>
          <w:rPr>
            <w:noProof/>
            <w:webHidden/>
          </w:rPr>
          <w:instrText xml:space="preserve"> PAGEREF _Toc475659257 \h </w:instrText>
        </w:r>
        <w:r>
          <w:rPr>
            <w:noProof/>
            <w:webHidden/>
          </w:rPr>
        </w:r>
        <w:r>
          <w:rPr>
            <w:noProof/>
            <w:webHidden/>
          </w:rPr>
          <w:fldChar w:fldCharType="separate"/>
        </w:r>
        <w:r>
          <w:rPr>
            <w:noProof/>
            <w:webHidden/>
          </w:rPr>
          <w:t>27</w:t>
        </w:r>
        <w:r>
          <w:rPr>
            <w:noProof/>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58" w:history="1">
        <w:r w:rsidRPr="00D1791A">
          <w:rPr>
            <w:rStyle w:val="Hyperlink"/>
            <w:rFonts w:ascii="Tahoma" w:hAnsi="Tahoma" w:cs="Tahoma"/>
            <w:noProof/>
          </w:rPr>
          <w:t>6.</w:t>
        </w:r>
        <w:r>
          <w:rPr>
            <w:rFonts w:asciiTheme="minorHAnsi" w:eastAsiaTheme="minorEastAsia" w:hAnsiTheme="minorHAnsi"/>
            <w:b w:val="0"/>
            <w:bCs w:val="0"/>
            <w:caps w:val="0"/>
            <w:noProof/>
            <w:sz w:val="22"/>
            <w:szCs w:val="22"/>
            <w:lang w:eastAsia="de-DE"/>
          </w:rPr>
          <w:tab/>
        </w:r>
        <w:r w:rsidRPr="00D1791A">
          <w:rPr>
            <w:rStyle w:val="Hyperlink"/>
            <w:noProof/>
          </w:rPr>
          <w:t>Zusammenfassung</w:t>
        </w:r>
        <w:r>
          <w:rPr>
            <w:noProof/>
            <w:webHidden/>
          </w:rPr>
          <w:tab/>
        </w:r>
        <w:r>
          <w:rPr>
            <w:noProof/>
            <w:webHidden/>
          </w:rPr>
          <w:fldChar w:fldCharType="begin"/>
        </w:r>
        <w:r>
          <w:rPr>
            <w:noProof/>
            <w:webHidden/>
          </w:rPr>
          <w:instrText xml:space="preserve"> PAGEREF _Toc475659258 \h </w:instrText>
        </w:r>
        <w:r>
          <w:rPr>
            <w:noProof/>
            <w:webHidden/>
          </w:rPr>
        </w:r>
        <w:r>
          <w:rPr>
            <w:noProof/>
            <w:webHidden/>
          </w:rPr>
          <w:fldChar w:fldCharType="separate"/>
        </w:r>
        <w:r>
          <w:rPr>
            <w:noProof/>
            <w:webHidden/>
          </w:rPr>
          <w:t>28</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59" w:history="1">
        <w:r w:rsidRPr="00D1791A">
          <w:rPr>
            <w:rStyle w:val="Hyperlink"/>
            <w:noProof/>
          </w:rPr>
          <w:t>6.1.</w:t>
        </w:r>
        <w:r>
          <w:rPr>
            <w:rFonts w:eastAsiaTheme="minorEastAsia"/>
            <w:b w:val="0"/>
            <w:bCs w:val="0"/>
            <w:noProof/>
            <w:sz w:val="22"/>
            <w:szCs w:val="22"/>
            <w:lang w:eastAsia="de-DE"/>
          </w:rPr>
          <w:tab/>
        </w:r>
        <w:r w:rsidRPr="00D1791A">
          <w:rPr>
            <w:rStyle w:val="Hyperlink"/>
            <w:noProof/>
          </w:rPr>
          <w:t>Ausblick</w:t>
        </w:r>
        <w:r>
          <w:rPr>
            <w:noProof/>
            <w:webHidden/>
          </w:rPr>
          <w:tab/>
        </w:r>
        <w:r>
          <w:rPr>
            <w:noProof/>
            <w:webHidden/>
          </w:rPr>
          <w:fldChar w:fldCharType="begin"/>
        </w:r>
        <w:r>
          <w:rPr>
            <w:noProof/>
            <w:webHidden/>
          </w:rPr>
          <w:instrText xml:space="preserve"> PAGEREF _Toc475659259 \h </w:instrText>
        </w:r>
        <w:r>
          <w:rPr>
            <w:noProof/>
            <w:webHidden/>
          </w:rPr>
        </w:r>
        <w:r>
          <w:rPr>
            <w:noProof/>
            <w:webHidden/>
          </w:rPr>
          <w:fldChar w:fldCharType="separate"/>
        </w:r>
        <w:r>
          <w:rPr>
            <w:noProof/>
            <w:webHidden/>
          </w:rPr>
          <w:t>28</w:t>
        </w:r>
        <w:r>
          <w:rPr>
            <w:noProof/>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60" w:history="1">
        <w:r w:rsidRPr="00D1791A">
          <w:rPr>
            <w:rStyle w:val="Hyperlink"/>
            <w:noProof/>
          </w:rPr>
          <w:t>I.</w:t>
        </w:r>
        <w:r>
          <w:rPr>
            <w:rFonts w:asciiTheme="minorHAnsi" w:eastAsiaTheme="minorEastAsia" w:hAnsiTheme="minorHAnsi"/>
            <w:b w:val="0"/>
            <w:bCs w:val="0"/>
            <w:caps w:val="0"/>
            <w:noProof/>
            <w:sz w:val="22"/>
            <w:szCs w:val="22"/>
            <w:lang w:eastAsia="de-DE"/>
          </w:rPr>
          <w:tab/>
        </w:r>
        <w:r w:rsidRPr="00D1791A">
          <w:rPr>
            <w:rStyle w:val="Hyperlink"/>
            <w:noProof/>
          </w:rPr>
          <w:t>Abbildungsverzeichnis</w:t>
        </w:r>
        <w:r>
          <w:rPr>
            <w:noProof/>
            <w:webHidden/>
          </w:rPr>
          <w:tab/>
        </w:r>
        <w:r>
          <w:rPr>
            <w:noProof/>
            <w:webHidden/>
          </w:rPr>
          <w:fldChar w:fldCharType="begin"/>
        </w:r>
        <w:r>
          <w:rPr>
            <w:noProof/>
            <w:webHidden/>
          </w:rPr>
          <w:instrText xml:space="preserve"> PAGEREF _Toc475659260 \h </w:instrText>
        </w:r>
        <w:r>
          <w:rPr>
            <w:noProof/>
            <w:webHidden/>
          </w:rPr>
        </w:r>
        <w:r>
          <w:rPr>
            <w:noProof/>
            <w:webHidden/>
          </w:rPr>
          <w:fldChar w:fldCharType="separate"/>
        </w:r>
        <w:r>
          <w:rPr>
            <w:noProof/>
            <w:webHidden/>
          </w:rPr>
          <w:t>28</w:t>
        </w:r>
        <w:r>
          <w:rPr>
            <w:noProof/>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61" w:history="1">
        <w:r w:rsidRPr="00D1791A">
          <w:rPr>
            <w:rStyle w:val="Hyperlink"/>
            <w:noProof/>
          </w:rPr>
          <w:t>II.</w:t>
        </w:r>
        <w:r>
          <w:rPr>
            <w:rFonts w:asciiTheme="minorHAnsi" w:eastAsiaTheme="minorEastAsia" w:hAnsiTheme="minorHAnsi"/>
            <w:b w:val="0"/>
            <w:bCs w:val="0"/>
            <w:caps w:val="0"/>
            <w:noProof/>
            <w:sz w:val="22"/>
            <w:szCs w:val="22"/>
            <w:lang w:eastAsia="de-DE"/>
          </w:rPr>
          <w:tab/>
        </w:r>
        <w:r w:rsidRPr="00D1791A">
          <w:rPr>
            <w:rStyle w:val="Hyperlink"/>
            <w:noProof/>
          </w:rPr>
          <w:t>Tabellenverzeichnis</w:t>
        </w:r>
        <w:r>
          <w:rPr>
            <w:noProof/>
            <w:webHidden/>
          </w:rPr>
          <w:tab/>
        </w:r>
        <w:r>
          <w:rPr>
            <w:noProof/>
            <w:webHidden/>
          </w:rPr>
          <w:fldChar w:fldCharType="begin"/>
        </w:r>
        <w:r>
          <w:rPr>
            <w:noProof/>
            <w:webHidden/>
          </w:rPr>
          <w:instrText xml:space="preserve"> PAGEREF _Toc475659261 \h </w:instrText>
        </w:r>
        <w:r>
          <w:rPr>
            <w:noProof/>
            <w:webHidden/>
          </w:rPr>
        </w:r>
        <w:r>
          <w:rPr>
            <w:noProof/>
            <w:webHidden/>
          </w:rPr>
          <w:fldChar w:fldCharType="separate"/>
        </w:r>
        <w:r>
          <w:rPr>
            <w:noProof/>
            <w:webHidden/>
          </w:rPr>
          <w:t>28</w:t>
        </w:r>
        <w:r>
          <w:rPr>
            <w:noProof/>
            <w:webHidden/>
          </w:rPr>
          <w:fldChar w:fldCharType="end"/>
        </w:r>
      </w:hyperlink>
    </w:p>
    <w:p w:rsidR="00D5738B" w:rsidRDefault="00D5738B">
      <w:pPr>
        <w:pStyle w:val="Verzeichnis1"/>
        <w:rPr>
          <w:rFonts w:asciiTheme="minorHAnsi" w:eastAsiaTheme="minorEastAsia" w:hAnsiTheme="minorHAnsi"/>
          <w:b w:val="0"/>
          <w:bCs w:val="0"/>
          <w:caps w:val="0"/>
          <w:noProof/>
          <w:sz w:val="22"/>
          <w:szCs w:val="22"/>
          <w:lang w:eastAsia="de-DE"/>
        </w:rPr>
      </w:pPr>
      <w:hyperlink w:anchor="_Toc475659262" w:history="1">
        <w:r w:rsidRPr="00D1791A">
          <w:rPr>
            <w:rStyle w:val="Hyperlink"/>
            <w:noProof/>
          </w:rPr>
          <w:t>III.</w:t>
        </w:r>
        <w:r>
          <w:rPr>
            <w:rFonts w:asciiTheme="minorHAnsi" w:eastAsiaTheme="minorEastAsia" w:hAnsiTheme="minorHAnsi"/>
            <w:b w:val="0"/>
            <w:bCs w:val="0"/>
            <w:caps w:val="0"/>
            <w:noProof/>
            <w:sz w:val="22"/>
            <w:szCs w:val="22"/>
            <w:lang w:eastAsia="de-DE"/>
          </w:rPr>
          <w:tab/>
        </w:r>
        <w:r w:rsidRPr="00D1791A">
          <w:rPr>
            <w:rStyle w:val="Hyperlink"/>
            <w:noProof/>
          </w:rPr>
          <w:t>Codelistings</w:t>
        </w:r>
        <w:r>
          <w:rPr>
            <w:noProof/>
            <w:webHidden/>
          </w:rPr>
          <w:tab/>
        </w:r>
        <w:r>
          <w:rPr>
            <w:noProof/>
            <w:webHidden/>
          </w:rPr>
          <w:fldChar w:fldCharType="begin"/>
        </w:r>
        <w:r>
          <w:rPr>
            <w:noProof/>
            <w:webHidden/>
          </w:rPr>
          <w:instrText xml:space="preserve"> PAGEREF _Toc475659262 \h </w:instrText>
        </w:r>
        <w:r>
          <w:rPr>
            <w:noProof/>
            <w:webHidden/>
          </w:rPr>
        </w:r>
        <w:r>
          <w:rPr>
            <w:noProof/>
            <w:webHidden/>
          </w:rPr>
          <w:fldChar w:fldCharType="separate"/>
        </w:r>
        <w:r>
          <w:rPr>
            <w:noProof/>
            <w:webHidden/>
          </w:rPr>
          <w:t>29</w:t>
        </w:r>
        <w:r>
          <w:rPr>
            <w:noProof/>
            <w:webHidden/>
          </w:rPr>
          <w:fldChar w:fldCharType="end"/>
        </w:r>
      </w:hyperlink>
    </w:p>
    <w:p w:rsidR="00D5738B" w:rsidRDefault="00D5738B">
      <w:pPr>
        <w:pStyle w:val="Verzeichnis2"/>
        <w:rPr>
          <w:rFonts w:eastAsiaTheme="minorEastAsia"/>
          <w:b w:val="0"/>
          <w:bCs w:val="0"/>
          <w:noProof/>
          <w:sz w:val="22"/>
          <w:szCs w:val="22"/>
          <w:lang w:eastAsia="de-DE"/>
        </w:rPr>
      </w:pPr>
      <w:hyperlink w:anchor="_Toc475659263" w:history="1">
        <w:r w:rsidRPr="00D1791A">
          <w:rPr>
            <w:rStyle w:val="Hyperlink"/>
            <w:noProof/>
          </w:rPr>
          <w:t>a.</w:t>
        </w:r>
        <w:r>
          <w:rPr>
            <w:rFonts w:eastAsiaTheme="minorEastAsia"/>
            <w:b w:val="0"/>
            <w:bCs w:val="0"/>
            <w:noProof/>
            <w:sz w:val="22"/>
            <w:szCs w:val="22"/>
            <w:lang w:eastAsia="de-DE"/>
          </w:rPr>
          <w:tab/>
        </w:r>
        <w:r w:rsidRPr="00D1791A">
          <w:rPr>
            <w:rStyle w:val="Hyperlink"/>
            <w:noProof/>
          </w:rPr>
          <w:t>Installationsanleitung</w:t>
        </w:r>
        <w:r>
          <w:rPr>
            <w:noProof/>
            <w:webHidden/>
          </w:rPr>
          <w:tab/>
        </w:r>
        <w:r>
          <w:rPr>
            <w:noProof/>
            <w:webHidden/>
          </w:rPr>
          <w:fldChar w:fldCharType="begin"/>
        </w:r>
        <w:r>
          <w:rPr>
            <w:noProof/>
            <w:webHidden/>
          </w:rPr>
          <w:instrText xml:space="preserve"> PAGEREF _Toc475659263 \h </w:instrText>
        </w:r>
        <w:r>
          <w:rPr>
            <w:noProof/>
            <w:webHidden/>
          </w:rPr>
        </w:r>
        <w:r>
          <w:rPr>
            <w:noProof/>
            <w:webHidden/>
          </w:rPr>
          <w:fldChar w:fldCharType="separate"/>
        </w:r>
        <w:r>
          <w:rPr>
            <w:noProof/>
            <w:webHidden/>
          </w:rPr>
          <w:t>32</w:t>
        </w:r>
        <w:r>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399695309"/>
      <w:bookmarkStart w:id="1" w:name="_Toc399695491"/>
      <w:bookmarkStart w:id="2" w:name="_Toc399695671"/>
      <w:bookmarkStart w:id="3" w:name="_Toc475659187"/>
      <w:r>
        <w:lastRenderedPageBreak/>
        <w:t>Einleit</w:t>
      </w:r>
      <w:r w:rsidRPr="00B354DC">
        <w:t>ung</w:t>
      </w:r>
      <w:bookmarkEnd w:id="3"/>
    </w:p>
    <w:bookmarkEnd w:id="0"/>
    <w:bookmarkEnd w:id="1"/>
    <w:bookmarkEnd w:id="2"/>
    <w:p w:rsidR="00DE71E8" w:rsidRDefault="00DE71E8" w:rsidP="006750C0">
      <w:pPr>
        <w:spacing w:before="240"/>
      </w:pPr>
      <w:r>
        <w:t>Erkennung von Pflanzen herausforderndes Problem der computer vision, unregelmäß</w:t>
      </w:r>
      <w:r>
        <w:t>i</w:t>
      </w:r>
      <w:r>
        <w:t>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75659188"/>
      <w:r>
        <w:t>Grundlagen</w:t>
      </w:r>
      <w:bookmarkEnd w:id="4"/>
    </w:p>
    <w:p w:rsidR="00D13F9C" w:rsidRPr="0017273A" w:rsidRDefault="00FA10B7" w:rsidP="0017273A">
      <w:pPr>
        <w:rPr>
          <w:color w:val="FF0000"/>
        </w:rPr>
      </w:pPr>
      <w:bookmarkStart w:id="5" w:name="_Toc399695333"/>
      <w:bookmarkStart w:id="6" w:name="_Toc399695518"/>
      <w:bookmarkStart w:id="7" w:name="_Toc399695698"/>
      <w:r w:rsidRPr="0017273A">
        <w:rPr>
          <w:color w:val="FF0000"/>
        </w:rPr>
        <w:t>Kürzeste Wege?</w:t>
      </w:r>
    </w:p>
    <w:p w:rsidR="00E849D2" w:rsidRDefault="00E849D2" w:rsidP="00FA10B7"/>
    <w:p w:rsidR="00E405EE" w:rsidRPr="00E405EE" w:rsidRDefault="00E2211E" w:rsidP="00E405EE">
      <w:pPr>
        <w:pStyle w:val="berschrift2"/>
        <w:numPr>
          <w:ilvl w:val="1"/>
          <w:numId w:val="1"/>
        </w:numPr>
        <w:ind w:left="567" w:hanging="567"/>
      </w:pPr>
      <w:bookmarkStart w:id="8" w:name="_Toc475659189"/>
      <w:r>
        <w:t>Morphologie von Pflanzen</w:t>
      </w:r>
      <w:bookmarkEnd w:id="8"/>
    </w:p>
    <w:p w:rsidR="00A60B07" w:rsidRDefault="001F1485" w:rsidP="00A60B07">
      <w:pPr>
        <w:pStyle w:val="berschrift3"/>
        <w:numPr>
          <w:ilvl w:val="2"/>
          <w:numId w:val="1"/>
        </w:numPr>
      </w:pPr>
      <w:bookmarkStart w:id="9" w:name="_Toc475659190"/>
      <w:r>
        <w:t>Bestimmungsm</w:t>
      </w:r>
      <w:r w:rsidR="001012D7">
        <w:t>erkmale höherer Pflanzen</w:t>
      </w:r>
      <w:bookmarkEnd w:id="9"/>
    </w:p>
    <w:p w:rsidR="00C86E3F" w:rsidRDefault="00920EF4" w:rsidP="00C86E3F">
      <w:r>
        <w:t>Die als Kormophyten bezeichneten h</w:t>
      </w:r>
      <w:r w:rsidR="001F3D7B">
        <w:t>öhere Pflanzen</w:t>
      </w:r>
      <w:r w:rsidR="004D6AA8">
        <w:t xml:space="preserve"> weisen einen </w:t>
      </w:r>
      <w:r w:rsidR="00204567">
        <w:t xml:space="preserve">Kormus genannten </w:t>
      </w:r>
      <w:r w:rsidR="004D6AA8">
        <w:t>Pfla</w:t>
      </w:r>
      <w:r w:rsidR="00274732">
        <w:t>nzenkörper auf, der sich aus den</w:t>
      </w:r>
      <w:r w:rsidR="004D6AA8">
        <w:t xml:space="preserve"> Grundorganen </w:t>
      </w:r>
      <w:r w:rsidR="005D7F4B">
        <w:t>Laubb</w:t>
      </w:r>
      <w:r w:rsidR="00D0101A">
        <w:t>latt</w:t>
      </w:r>
      <w:r w:rsidR="004D6AA8">
        <w:t>, Wurzel und Sprossachse zusammensetzt</w:t>
      </w:r>
      <w:r w:rsidR="001F3D7B">
        <w:t xml:space="preserve">. </w:t>
      </w:r>
      <w:r w:rsidR="00C86E3F">
        <w:t xml:space="preserve">Die Gestalt der Organe steht in enger Wechselbeziehung mit ihrer Funktion.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6", "uris" : [ "http://www.mendeley.com/documents/?uuid=2caa7fb5-b3d5-479a-aa98-1eeca2ccbcc5" ] } ], "mendeley" : { "formattedCitation" : "(Welle, 2014, S. 16)", "plainTextFormattedCitation" : "(Welle, 2014, S. 16)", "previouslyFormattedCitation" : "(Welle, 2014, S. 16)" }, "properties" : { "noteIndex" : 0 }, "schema" : "https://github.com/citation-style-language/schema/raw/master/csl-citation.json" }</w:instrText>
      </w:r>
      <w:r w:rsidR="00BF46B9">
        <w:fldChar w:fldCharType="separate"/>
      </w:r>
      <w:r w:rsidR="00BF46B9" w:rsidRPr="00BF46B9">
        <w:rPr>
          <w:noProof/>
        </w:rPr>
        <w:t>(Welle, 2014, S. 16)</w:t>
      </w:r>
      <w:r w:rsidR="00BF46B9">
        <w:fldChar w:fldCharType="end"/>
      </w:r>
    </w:p>
    <w:p w:rsidR="00C86E3F" w:rsidRDefault="00D71EB4" w:rsidP="00C86E3F">
      <w:r>
        <w:t>Abhängig von den Lebensumständen des Organismus</w:t>
      </w:r>
      <w:r w:rsidR="00375EF0">
        <w:t>,</w:t>
      </w:r>
      <w:r>
        <w:t xml:space="preserve"> variiert d</w:t>
      </w:r>
      <w:r w:rsidR="00644C10">
        <w:t xml:space="preserve">ie Beschaffenheit </w:t>
      </w:r>
      <w:r w:rsidR="006B23F0">
        <w:t>der</w:t>
      </w:r>
      <w:r w:rsidR="001A6D54">
        <w:t xml:space="preserve"> Organe zwischen den Arten</w:t>
      </w:r>
      <w:r w:rsidR="00FD6F8E">
        <w:t xml:space="preserve">. </w:t>
      </w:r>
      <w:r w:rsidR="006B23F0">
        <w:t>A</w:t>
      </w:r>
      <w:r w:rsidR="001A6D54">
        <w:t xml:space="preserve">nhand </w:t>
      </w:r>
      <w:r w:rsidR="00311AEA">
        <w:t>des</w:t>
      </w:r>
      <w:r w:rsidR="00644C10">
        <w:t xml:space="preserve"> Erscheinungsbildes</w:t>
      </w:r>
      <w:r w:rsidR="00311AEA">
        <w:t xml:space="preserve"> </w:t>
      </w:r>
      <w:r w:rsidR="001C4696">
        <w:t>ihrer</w:t>
      </w:r>
      <w:r w:rsidR="00311AEA">
        <w:t xml:space="preserve"> Organe</w:t>
      </w:r>
      <w:r w:rsidR="005D7F4B">
        <w:t>,</w:t>
      </w:r>
      <w:r w:rsidR="006B23F0">
        <w:t xml:space="preserve"> können</w:t>
      </w:r>
      <w:r w:rsidR="001A6D54">
        <w:t xml:space="preserve"> Pflanzen bestimmt </w:t>
      </w:r>
      <w:r w:rsidR="00971EB1">
        <w:t xml:space="preserve">und zugeordnet </w:t>
      </w:r>
      <w:r w:rsidR="001A6D54">
        <w:t>werden</w:t>
      </w:r>
      <w:r w:rsidR="00D13F9C">
        <w:t>.</w:t>
      </w:r>
      <w:r w:rsidR="00BF46B9">
        <w:t xml:space="preserve"> Mit dieser Thematik beschäftigt sich die Morphologie, die Lehre von der äußeren Gestalt der Pflanzen.</w:t>
      </w:r>
      <w:r w:rsidR="00231A9C">
        <w:t xml:space="preserve">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2", "uris" : [ "http://www.mendeley.com/documents/?uuid=2caa7fb5-b3d5-479a-aa98-1eeca2ccbcc5" ] } ], "mendeley" : { "formattedCitation" : "(Welle, 2014, S. 12)", "manualFormatting" : "(Welle, 2014, S. 13)", "plainTextFormattedCitation" : "(Welle, 2014, S. 12)", "previouslyFormattedCitation" : "(Welle, 2014, S. 12)" }, "properties" : { "noteIndex" : 0 }, "schema" : "https://github.com/citation-style-language/schema/raw/master/csl-citation.json" }</w:instrText>
      </w:r>
      <w:r w:rsidR="00BF46B9">
        <w:fldChar w:fldCharType="separate"/>
      </w:r>
      <w:r w:rsidR="00BF46B9">
        <w:rPr>
          <w:noProof/>
        </w:rPr>
        <w:t>(Welle, 2014, S. 13</w:t>
      </w:r>
      <w:r w:rsidR="00BF46B9" w:rsidRPr="00BF46B9">
        <w:rPr>
          <w:noProof/>
        </w:rPr>
        <w:t>)</w:t>
      </w:r>
      <w:r w:rsidR="00BF46B9">
        <w:fldChar w:fldCharType="end"/>
      </w:r>
      <w:r w:rsidR="00C86E3F" w:rsidRPr="00C86E3F">
        <w:t xml:space="preserve"> </w:t>
      </w:r>
    </w:p>
    <w:p w:rsidR="00F87DB7" w:rsidRDefault="003026F8" w:rsidP="00C86E3F">
      <w:r>
        <w:t xml:space="preserve">Die </w:t>
      </w:r>
      <w:r w:rsidR="00C86E3F">
        <w:t>Wurzel</w:t>
      </w:r>
      <w:r w:rsidR="00F87DB7">
        <w:t xml:space="preserve"> </w:t>
      </w:r>
      <w:r>
        <w:t>hat</w:t>
      </w:r>
      <w:r w:rsidR="00F87DB7">
        <w:t xml:space="preserve"> </w:t>
      </w:r>
      <w:r w:rsidR="001F1485">
        <w:t>die Befestigung der Pflanze im B</w:t>
      </w:r>
      <w:r w:rsidR="00F87DB7">
        <w:t>oden und die Au</w:t>
      </w:r>
      <w:r w:rsidR="001F1485">
        <w:t>fnahme von Wasser und Nährsalzen</w:t>
      </w:r>
      <w:r>
        <w:t xml:space="preserve"> zur Aufgabe</w:t>
      </w:r>
      <w:r w:rsidR="001F1485">
        <w:t>. Die Gestalt des Wurzelsystems</w:t>
      </w:r>
      <w:r w:rsidR="00CC23FD">
        <w:t xml:space="preserve"> wird durch Standortfakt</w:t>
      </w:r>
      <w:r w:rsidR="00920EF4">
        <w:t>o</w:t>
      </w:r>
      <w:r w:rsidR="00920EF4">
        <w:t>ren</w:t>
      </w:r>
      <w:r w:rsidR="00CC23FD">
        <w:t xml:space="preserve"> wie die Bodenbeschaffenheit, bestimmt</w:t>
      </w:r>
      <w:r w:rsidR="001F7B05">
        <w:t xml:space="preserve"> </w:t>
      </w:r>
      <w:r w:rsidR="001F7B05">
        <w:fldChar w:fldCharType="begin" w:fldLock="1"/>
      </w:r>
      <w:r w:rsidR="001F7B05">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8", "uris" : [ "http://www.mendeley.com/documents/?uuid=2caa7fb5-b3d5-479a-aa98-1eeca2ccbcc5" ] } ], "mendeley" : { "formattedCitation" : "(Welle, 2014, S. 18)", "plainTextFormattedCitation" : "(Welle, 2014, S. 18)", "previouslyFormattedCitation" : "(Welle, 2014, S. 18)" }, "properties" : { "noteIndex" : 0 }, "schema" : "https://github.com/citation-style-language/schema/raw/master/csl-citation.json" }</w:instrText>
      </w:r>
      <w:r w:rsidR="001F7B05">
        <w:fldChar w:fldCharType="separate"/>
      </w:r>
      <w:r w:rsidR="001F7B05" w:rsidRPr="001F7B05">
        <w:rPr>
          <w:noProof/>
        </w:rPr>
        <w:t>(Welle, 2014, S. 18)</w:t>
      </w:r>
      <w:r w:rsidR="001F7B05">
        <w:fldChar w:fldCharType="end"/>
      </w:r>
      <w:r w:rsidR="00CC23FD">
        <w:t>.</w:t>
      </w:r>
      <w:r w:rsidR="001F7B05">
        <w:t xml:space="preserve"> Wurzeln können neben den ursprünglichen Aufgaben weitere Funktionen übernehmen, wie die Speicherung von Nährstoffen </w:t>
      </w:r>
      <w:r w:rsidR="00941D7B">
        <w:t>als Rüben oder Wurzelknollen</w:t>
      </w:r>
      <w:r w:rsidR="001F7B05">
        <w:t xml:space="preserve">. </w:t>
      </w:r>
      <w:r w:rsidR="001C4696">
        <w:t>Die</w:t>
      </w:r>
      <w:r w:rsidR="001F7B05">
        <w:t xml:space="preserve"> Anpassung an die zusätzliche Aufgabenste</w:t>
      </w:r>
      <w:r w:rsidR="001F7B05">
        <w:t>l</w:t>
      </w:r>
      <w:r w:rsidR="001C4696">
        <w:t>lung</w:t>
      </w:r>
      <w:r w:rsidR="001F7B05">
        <w:t xml:space="preserve"> </w:t>
      </w:r>
      <w:r w:rsidR="001C4696">
        <w:t>hat eine</w:t>
      </w:r>
      <w:r w:rsidR="001F7B05">
        <w:t xml:space="preserve"> </w:t>
      </w:r>
      <w:r w:rsidR="001C4696">
        <w:t>Veränderung der</w:t>
      </w:r>
      <w:r w:rsidR="001F7B05">
        <w:t xml:space="preserve"> Grundform, </w:t>
      </w:r>
      <w:r w:rsidR="00C81A8E">
        <w:t>das heiß</w:t>
      </w:r>
      <w:r w:rsidR="001C4696">
        <w:t>t</w:t>
      </w:r>
      <w:r w:rsidR="001F7B05">
        <w:t xml:space="preserve"> eine </w:t>
      </w:r>
      <w:r w:rsidR="00F87DB7">
        <w:t>Metamorphose</w:t>
      </w:r>
      <w:r w:rsidR="001F7B05">
        <w:t xml:space="preserve"> zur Folge </w:t>
      </w:r>
      <w:r w:rsidR="001F7B05">
        <w:fldChar w:fldCharType="begin" w:fldLock="1"/>
      </w:r>
      <w:r w:rsidR="0084191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2", "uris" : [ "http://www.mendeley.com/documents/?uuid=2caa7fb5-b3d5-479a-aa98-1eeca2ccbcc5" ] } ], "mendeley" : { "formattedCitation" : "(Welle, 2014, S. 42)", "plainTextFormattedCitation" : "(Welle, 2014, S. 42)", "previouslyFormattedCitation" : "(Welle, 2014, S. 42)" }, "properties" : { "noteIndex" : 0 }, "schema" : "https://github.com/citation-style-language/schema/raw/master/csl-citation.json" }</w:instrText>
      </w:r>
      <w:r w:rsidR="001F7B05">
        <w:fldChar w:fldCharType="separate"/>
      </w:r>
      <w:r w:rsidR="001F7B05" w:rsidRPr="001F7B05">
        <w:rPr>
          <w:noProof/>
        </w:rPr>
        <w:t>(Welle, 2014, S. 42)</w:t>
      </w:r>
      <w:r w:rsidR="001F7B05">
        <w:fldChar w:fldCharType="end"/>
      </w:r>
      <w:r w:rsidR="001F7B05">
        <w:t>.</w:t>
      </w:r>
    </w:p>
    <w:p w:rsidR="0037501A" w:rsidRDefault="0084191B" w:rsidP="001A6D54">
      <w:r>
        <w:t>Hauptaufgabe der</w:t>
      </w:r>
      <w:r w:rsidR="00AF2070">
        <w:t xml:space="preserve"> Sprossachse </w:t>
      </w:r>
      <w:r>
        <w:t>ist</w:t>
      </w:r>
      <w:r w:rsidR="00AF2070">
        <w:t xml:space="preserve"> die Laubblätter zu tragen und sie mit der Wurzel zu verbinden, um Wasser und Nährsalze zwischen diesen beiden Organen zu transporti</w:t>
      </w:r>
      <w:r w:rsidR="00AF2070">
        <w:t>e</w:t>
      </w:r>
      <w:r w:rsidR="00AF2070">
        <w:t>ren</w:t>
      </w:r>
      <w:r>
        <w:t xml:space="preserve"> </w:t>
      </w:r>
      <w:r>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2", "uris" : [ "http://www.mendeley.com/documents/?uuid=2caa7fb5-b3d5-479a-aa98-1eeca2ccbcc5" ] } ], "mendeley" : { "formattedCitation" : "(Welle, 2014, S. 22)", "plainTextFormattedCitation" : "(Welle, 2014, S. 22)", "previouslyFormattedCitation" : "(Welle, 2014, S. 22)" }, "properties" : { "noteIndex" : 0 }, "schema" : "https://github.com/citation-style-language/schema/raw/master/csl-citation.json" }</w:instrText>
      </w:r>
      <w:r>
        <w:fldChar w:fldCharType="separate"/>
      </w:r>
      <w:r w:rsidRPr="0084191B">
        <w:rPr>
          <w:noProof/>
        </w:rPr>
        <w:t>(Welle, 2014, S. 22)</w:t>
      </w:r>
      <w:r>
        <w:fldChar w:fldCharType="end"/>
      </w:r>
      <w:r w:rsidR="00AF2070">
        <w:t>.</w:t>
      </w:r>
      <w:r>
        <w:t xml:space="preserve"> </w:t>
      </w:r>
      <w:r w:rsidR="00A04E89">
        <w:t xml:space="preserve">Wichtige </w:t>
      </w:r>
      <w:r>
        <w:t>Unterscheidungsmerkmale</w:t>
      </w:r>
      <w:r w:rsidR="00A04E89">
        <w:t xml:space="preserve"> von Sprossachsen</w:t>
      </w:r>
      <w:r>
        <w:t xml:space="preserve"> sind </w:t>
      </w:r>
      <w:r w:rsidR="00A04E89">
        <w:t>ihre</w:t>
      </w:r>
      <w:r>
        <w:t xml:space="preserve"> </w:t>
      </w:r>
      <w:r w:rsidR="00100678">
        <w:lastRenderedPageBreak/>
        <w:t>Stellung, ihre Beschaffenheit</w:t>
      </w:r>
      <w:r>
        <w:t xml:space="preserve"> und die Form ihres Achsenquerschnitts</w:t>
      </w:r>
      <w:r w:rsidR="00100678">
        <w:t xml:space="preserve"> </w:t>
      </w:r>
      <w:r w:rsidR="00100678">
        <w:fldChar w:fldCharType="begin" w:fldLock="1"/>
      </w:r>
      <w:r w:rsidR="0000579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 "uris" : [ "http://www.mendeley.com/documents/?uuid=3a87552b-a90d-47d7-b710-07007c57a7e3" ] } ], "mendeley" : { "formattedCitation" : "(Rothmaler, 1967, S. X)", "plainTextFormattedCitation" : "(Rothmaler, 1967, S. X)", "previouslyFormattedCitation" : "(Rothmaler, 1967, S. X)" }, "properties" : { "noteIndex" : 0 }, "schema" : "https://github.com/citation-style-language/schema/raw/master/csl-citation.json" }</w:instrText>
      </w:r>
      <w:r w:rsidR="00100678">
        <w:fldChar w:fldCharType="separate"/>
      </w:r>
      <w:r w:rsidR="00100678" w:rsidRPr="00100678">
        <w:rPr>
          <w:noProof/>
        </w:rPr>
        <w:t>(Rothmaler, 1967, S. X)</w:t>
      </w:r>
      <w:r w:rsidR="00100678">
        <w:fldChar w:fldCharType="end"/>
      </w:r>
      <w:r>
        <w:t>. Metamorpho</w:t>
      </w:r>
      <w:r w:rsidR="00044DC0">
        <w:t>sen der Spross</w:t>
      </w:r>
      <w:r>
        <w:t>achse können</w:t>
      </w:r>
      <w:r w:rsidR="00D67CB1">
        <w:t>,</w:t>
      </w:r>
      <w:r>
        <w:t xml:space="preserve"> unter anderen</w:t>
      </w:r>
      <w:r w:rsidR="00D67CB1">
        <w:t>,</w:t>
      </w:r>
      <w:r>
        <w:t xml:space="preserve"> </w:t>
      </w:r>
      <w:r w:rsidR="00D67CB1">
        <w:t>Sprossd</w:t>
      </w:r>
      <w:r>
        <w:t>ornen,</w:t>
      </w:r>
      <w:r w:rsidR="00D67CB1">
        <w:t xml:space="preserve"> Knollen und Zwiebeln sein </w:t>
      </w:r>
      <w:r w:rsidR="00D67CB1">
        <w:fldChar w:fldCharType="begin" w:fldLock="1"/>
      </w:r>
      <w:r w:rsidR="005C64C1">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8, 50", "uris" : [ "http://www.mendeley.com/documents/?uuid=2caa7fb5-b3d5-479a-aa98-1eeca2ccbcc5" ] } ], "mendeley" : { "formattedCitation" : "(Welle, 2014, S. 48, 50)", "plainTextFormattedCitation" : "(Welle, 2014, S. 48, 50)", "previouslyFormattedCitation" : "(Welle, 2014, S. 48, 50)" }, "properties" : { "noteIndex" : 0 }, "schema" : "https://github.com/citation-style-language/schema/raw/master/csl-citation.json" }</w:instrText>
      </w:r>
      <w:r w:rsidR="00D67CB1">
        <w:fldChar w:fldCharType="separate"/>
      </w:r>
      <w:r w:rsidR="00D67CB1" w:rsidRPr="00D67CB1">
        <w:rPr>
          <w:noProof/>
        </w:rPr>
        <w:t>(Welle, 2014, S. 48, 50)</w:t>
      </w:r>
      <w:r w:rsidR="00D67CB1">
        <w:fldChar w:fldCharType="end"/>
      </w:r>
      <w:r w:rsidR="00D67CB1">
        <w:t>.</w:t>
      </w:r>
    </w:p>
    <w:p w:rsidR="002554FB" w:rsidRDefault="002554FB" w:rsidP="001A6D54">
      <w:r>
        <w:t xml:space="preserve">Bei Samenpflanzen </w:t>
      </w:r>
      <w:r w:rsidR="00383721">
        <w:t>können</w:t>
      </w:r>
      <w:r>
        <w:t xml:space="preserve"> zusätzlich </w:t>
      </w:r>
      <w:r w:rsidR="00383721">
        <w:t>Früchte und Samen</w:t>
      </w:r>
      <w:r>
        <w:t xml:space="preserve"> als Bestimmungsmerkmal dienen</w:t>
      </w:r>
      <w:r w:rsidR="000113D9">
        <w:t xml:space="preserve">. </w:t>
      </w:r>
      <w:r w:rsidR="00920EF4">
        <w:t>Diese</w:t>
      </w:r>
      <w:r w:rsidR="000113D9">
        <w:t xml:space="preserve"> bilden sich nach der Befruchtung aus dem Fruchtknoten mit der eingeschlossenen Samenanlage.</w:t>
      </w:r>
      <w:r w:rsidR="00DC02FC">
        <w:t xml:space="preserve"> </w:t>
      </w:r>
      <w:r w:rsidR="00DC02FC">
        <w:fldChar w:fldCharType="begin" w:fldLock="1"/>
      </w:r>
      <w:r w:rsidR="00233F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40", "uris" : [ "http://www.mendeley.com/documents/?uuid=2caa7fb5-b3d5-479a-aa98-1eeca2ccbcc5" ] } ], "mendeley" : { "formattedCitation" : "(Welle, 2014, S. 140)", "plainTextFormattedCitation" : "(Welle, 2014, S. 140)", "previouslyFormattedCitation" : "(Welle, 2014, S. 140)" }, "properties" : { "noteIndex" : 0 }, "schema" : "https://github.com/citation-style-language/schema/raw/master/csl-citation.json" }</w:instrText>
      </w:r>
      <w:r w:rsidR="00DC02FC">
        <w:fldChar w:fldCharType="separate"/>
      </w:r>
      <w:r w:rsidR="00DC02FC" w:rsidRPr="00DC02FC">
        <w:rPr>
          <w:noProof/>
        </w:rPr>
        <w:t>(Welle, 2014, S. 140)</w:t>
      </w:r>
      <w:r w:rsidR="00DC02FC">
        <w:fldChar w:fldCharType="end"/>
      </w:r>
    </w:p>
    <w:p w:rsidR="00A6013E" w:rsidRDefault="00A6013E" w:rsidP="001A6D54"/>
    <w:p w:rsidR="00A60B07" w:rsidRDefault="009F1797" w:rsidP="00A60B07">
      <w:pPr>
        <w:pStyle w:val="berschrift3"/>
        <w:numPr>
          <w:ilvl w:val="2"/>
          <w:numId w:val="1"/>
        </w:numPr>
      </w:pPr>
      <w:bookmarkStart w:id="10" w:name="_Toc475659191"/>
      <w:r>
        <w:t>Morphologie</w:t>
      </w:r>
      <w:r w:rsidR="00E456F3">
        <w:t xml:space="preserve"> </w:t>
      </w:r>
      <w:r w:rsidR="00C965C0">
        <w:t>des Blattes</w:t>
      </w:r>
      <w:bookmarkEnd w:id="10"/>
    </w:p>
    <w:p w:rsidR="009F1797" w:rsidRDefault="009F1797" w:rsidP="009F1797">
      <w:pPr>
        <w:pStyle w:val="berschrift4"/>
        <w:numPr>
          <w:ilvl w:val="3"/>
          <w:numId w:val="1"/>
        </w:numPr>
        <w:ind w:left="851" w:hanging="851"/>
      </w:pPr>
      <w:bookmarkStart w:id="11" w:name="_Toc475659192"/>
      <w:r>
        <w:t>Funktion und Aufbau des Blattes</w:t>
      </w:r>
      <w:bookmarkEnd w:id="11"/>
    </w:p>
    <w:p w:rsidR="005C64C1" w:rsidRDefault="005C64C1" w:rsidP="00BC3EB1">
      <w:r>
        <w:t>Laubblätter haben</w:t>
      </w:r>
      <w:r w:rsidR="00C965C0">
        <w:t xml:space="preserve"> in ihrer Grundform</w:t>
      </w:r>
      <w:r>
        <w:t xml:space="preserve"> die </w:t>
      </w:r>
      <w:r w:rsidR="00BC3EAF">
        <w:t>F</w:t>
      </w:r>
      <w:r>
        <w:t>unktionen des Gasaustauschs, der Transpiration und der Photosynthese</w:t>
      </w:r>
      <w:r w:rsidR="00920EF4">
        <w:t xml:space="preserve"> inne</w:t>
      </w:r>
      <w:r>
        <w:t xml:space="preserve">. Die Photosynthese dient dem Aufbau von energiereichen Kohlenhydraten aus dem energieärmeren Kohlendioxid und Wasser unter dem Einfluss des Sonnenlichtes und der Anwesenheit von Chlorophyll. Die Konzentration von Letzterem bestimmt die Intensität </w:t>
      </w:r>
      <w:r w:rsidR="001E2C57">
        <w:t>der</w:t>
      </w:r>
      <w:r>
        <w:t xml:space="preserve"> Grünfärbung</w:t>
      </w:r>
      <w:r w:rsidR="00EA06DB">
        <w:t xml:space="preserve"> der Blätter</w:t>
      </w:r>
      <w:r>
        <w:t xml:space="preserve">. </w:t>
      </w:r>
      <w:r>
        <w:fldChar w:fldCharType="begin" w:fldLock="1"/>
      </w:r>
      <w:r w:rsidR="002554F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fldChar w:fldCharType="separate"/>
      </w:r>
      <w:r w:rsidRPr="005C64C1">
        <w:rPr>
          <w:noProof/>
        </w:rPr>
        <w:t>(Welle, 2014, S. 26)</w:t>
      </w:r>
      <w:r>
        <w:fldChar w:fldCharType="end"/>
      </w:r>
    </w:p>
    <w:p w:rsidR="005C64C1" w:rsidRDefault="005921B1" w:rsidP="00BC3EB1">
      <w:r>
        <w:t xml:space="preserve">In Anpassung an bestimmte Gegebenheiten können Blätter als Metamorphosen die Gestalt von Blattranken als Halte- und Kletterorgane, von Blattdornen </w:t>
      </w:r>
      <w:r w:rsidR="002554FB">
        <w:t>zum</w:t>
      </w:r>
      <w:r>
        <w:t xml:space="preserve"> Schutz vor Tierfraß und von Fangblättern bei fleischfressenden Pflanzen annehmen.</w:t>
      </w:r>
      <w:r w:rsidR="002554FB">
        <w:t xml:space="preserve"> </w:t>
      </w:r>
      <w:r w:rsidR="002554FB">
        <w:fldChar w:fldCharType="begin" w:fldLock="1"/>
      </w:r>
      <w:r w:rsidR="00DC02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54", "uris" : [ "http://www.mendeley.com/documents/?uuid=2caa7fb5-b3d5-479a-aa98-1eeca2ccbcc5" ] } ], "mendeley" : { "formattedCitation" : "(Welle, 2014, S. 54)", "plainTextFormattedCitation" : "(Welle, 2014, S. 54)", "previouslyFormattedCitation" : "(Welle, 2014, S. 54)" }, "properties" : { "noteIndex" : 0 }, "schema" : "https://github.com/citation-style-language/schema/raw/master/csl-citation.json" }</w:instrText>
      </w:r>
      <w:r w:rsidR="002554FB">
        <w:fldChar w:fldCharType="separate"/>
      </w:r>
      <w:r w:rsidR="002554FB" w:rsidRPr="002554FB">
        <w:rPr>
          <w:noProof/>
        </w:rPr>
        <w:t>(Welle, 2014, S. 54)</w:t>
      </w:r>
      <w:r w:rsidR="002554FB">
        <w:fldChar w:fldCharType="end"/>
      </w:r>
    </w:p>
    <w:p w:rsidR="00561832" w:rsidRDefault="007A0C81" w:rsidP="00BC3EB1">
      <w:r>
        <w:t>Die sich aus</w:t>
      </w:r>
      <w:r w:rsidRPr="007A0C81">
        <w:t xml:space="preserve"> </w:t>
      </w:r>
      <w:r>
        <w:t xml:space="preserve">metaphorisierten Laubblättern zusammensetzenden </w:t>
      </w:r>
      <w:r w:rsidR="000113D9">
        <w:t xml:space="preserve">Blüten </w:t>
      </w:r>
      <w:r w:rsidR="00294CB8">
        <w:t xml:space="preserve">sind ein weiteres wichtiges Unterscheidungsmerkmal </w:t>
      </w:r>
      <w:r>
        <w:t>von</w:t>
      </w:r>
      <w:r w:rsidR="00E2211E">
        <w:t xml:space="preserve"> sich</w:t>
      </w:r>
      <w:r w:rsidR="00294CB8">
        <w:t xml:space="preserve"> geschlechtlich fortpflanzenden Samenpfla</w:t>
      </w:r>
      <w:r w:rsidR="00294CB8">
        <w:t>n</w:t>
      </w:r>
      <w:r w:rsidR="00294CB8">
        <w:t xml:space="preserve">zen. </w:t>
      </w:r>
      <w:r w:rsidR="00DC02FC">
        <w:t xml:space="preserve">Die Blütenhülle wird aus den </w:t>
      </w:r>
      <w:r w:rsidR="00561832">
        <w:t xml:space="preserve">umschließenden </w:t>
      </w:r>
      <w:r w:rsidR="00DC02FC">
        <w:t xml:space="preserve">schützenden </w:t>
      </w:r>
      <w:r w:rsidR="00561832">
        <w:t>Kelch</w:t>
      </w:r>
      <w:r w:rsidR="00DC02FC">
        <w:t>blä</w:t>
      </w:r>
      <w:r w:rsidR="00DC02FC">
        <w:t>t</w:t>
      </w:r>
      <w:r w:rsidR="00DC02FC">
        <w:t>tern und den gefärbten Blumen- oder Kronblättern gebildet. Die Staubblätter stellen das männliche und die Fruchtblätter das weibliche Geschlechtsorgan der Pflanze dar.</w:t>
      </w:r>
      <w:r w:rsidR="00233FFC">
        <w:t xml:space="preserve"> </w:t>
      </w:r>
      <w:r w:rsidR="00233FFC">
        <w:fldChar w:fldCharType="begin" w:fldLock="1"/>
      </w:r>
      <w:r w:rsidR="0016025F">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18", "uris" : [ "http://www.mendeley.com/documents/?uuid=2caa7fb5-b3d5-479a-aa98-1eeca2ccbcc5" ] } ], "mendeley" : { "formattedCitation" : "(Welle, 2014, S. 118)", "plainTextFormattedCitation" : "(Welle, 2014, S. 118)", "previouslyFormattedCitation" : "(Welle, 2014, S. 118)" }, "properties" : { "noteIndex" : 0 }, "schema" : "https://github.com/citation-style-language/schema/raw/master/csl-citation.json" }</w:instrText>
      </w:r>
      <w:r w:rsidR="00233FFC">
        <w:fldChar w:fldCharType="separate"/>
      </w:r>
      <w:r w:rsidR="00233FFC" w:rsidRPr="00233FFC">
        <w:rPr>
          <w:noProof/>
        </w:rPr>
        <w:t>(Welle, 2014, S. 118)</w:t>
      </w:r>
      <w:r w:rsidR="00233FFC">
        <w:fldChar w:fldCharType="end"/>
      </w:r>
    </w:p>
    <w:p w:rsidR="006248A8" w:rsidRDefault="006248A8" w:rsidP="00BC3EB1">
      <w:r>
        <w:t>Abbildung aus Welle S. 27 links</w:t>
      </w:r>
    </w:p>
    <w:p w:rsidR="00377252" w:rsidRDefault="00920EF4" w:rsidP="00377252">
      <w:r>
        <w:t>Die Fläche des Laubblattes</w:t>
      </w:r>
      <w:r w:rsidR="00377252">
        <w:t xml:space="preserve"> </w:t>
      </w:r>
      <w:r>
        <w:t>wird</w:t>
      </w:r>
      <w:r w:rsidR="00377252">
        <w:t xml:space="preserve"> </w:t>
      </w:r>
      <w:r>
        <w:t>als</w:t>
      </w:r>
      <w:r w:rsidR="00377252">
        <w:t xml:space="preserve"> Blattspreite</w:t>
      </w:r>
      <w:r>
        <w:t xml:space="preserve"> bezeichnet</w:t>
      </w:r>
      <w:r w:rsidR="00377252">
        <w:t xml:space="preserve"> </w:t>
      </w:r>
      <w:r w:rsidR="00831363">
        <w:t>(Abb. 1(</w:t>
      </w:r>
      <w:r w:rsidR="00377252">
        <w:t>1</w:t>
      </w:r>
      <w:r>
        <w:t>))</w:t>
      </w:r>
      <w:r w:rsidR="00377252">
        <w:t>. Das Ende des Blattes bezeichnet man als Blattspitze (Abb. 1</w:t>
      </w:r>
      <w:r w:rsidR="00831363">
        <w:t>(</w:t>
      </w:r>
      <w:r w:rsidR="00377252">
        <w:t>2</w:t>
      </w:r>
      <w:r w:rsidR="00831363">
        <w:t>)</w:t>
      </w:r>
      <w:r w:rsidR="00377252">
        <w:t>)</w:t>
      </w:r>
      <w:r w:rsidR="00876806">
        <w:t xml:space="preserve">. Abgegrenzt wird </w:t>
      </w:r>
      <w:r w:rsidR="00005792">
        <w:t>das Blatt vom Blattrand (Abb. 1</w:t>
      </w:r>
      <w:r w:rsidR="00831363">
        <w:t>(</w:t>
      </w:r>
      <w:r w:rsidR="00876806">
        <w:t>3</w:t>
      </w:r>
      <w:r w:rsidR="00831363">
        <w:t>)</w:t>
      </w:r>
      <w:r w:rsidR="00876806">
        <w:t xml:space="preserve">). Die Blattfläche wird von Blattnerven </w:t>
      </w:r>
      <w:r w:rsidR="00831363">
        <w:t>(Abb. 1(</w:t>
      </w:r>
      <w:r w:rsidR="00876806">
        <w:t>4</w:t>
      </w:r>
      <w:r w:rsidR="00831363">
        <w:t>)</w:t>
      </w:r>
      <w:r w:rsidR="00876806">
        <w:t xml:space="preserve">) durchzogen. Über den Blattstiel </w:t>
      </w:r>
      <w:r w:rsidR="00831363">
        <w:t>(Abb. 1(</w:t>
      </w:r>
      <w:r w:rsidR="006947E2">
        <w:t>8</w:t>
      </w:r>
      <w:r w:rsidR="00831363">
        <w:t>)</w:t>
      </w:r>
      <w:r w:rsidR="00876806">
        <w:t>) ist das Blatt mit der Sprossachse verbunden</w:t>
      </w:r>
      <w:r w:rsidR="006947E2">
        <w:t xml:space="preserve">. Der Blattgrund </w:t>
      </w:r>
      <w:r w:rsidR="00831363">
        <w:t>(Abb. 1(</w:t>
      </w:r>
      <w:r w:rsidR="006947E2">
        <w:t>7</w:t>
      </w:r>
      <w:r w:rsidR="00831363">
        <w:t>)</w:t>
      </w:r>
      <w:r w:rsidR="006947E2">
        <w:t>) bezeichnet den direkt an die Sprossachse angrenzenden Teil des Blattes.</w:t>
      </w:r>
      <w:r w:rsidR="00005792">
        <w:t xml:space="preserve"> </w:t>
      </w:r>
      <w:r w:rsidR="00005792">
        <w:fldChar w:fldCharType="begin" w:fldLock="1"/>
      </w:r>
      <w:r w:rsidR="0094472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rsidR="00005792">
        <w:fldChar w:fldCharType="separate"/>
      </w:r>
      <w:r w:rsidR="00005792" w:rsidRPr="00005792">
        <w:rPr>
          <w:noProof/>
        </w:rPr>
        <w:t>(Welle, 2014, S. 26)</w:t>
      </w:r>
      <w:r w:rsidR="00005792">
        <w:fldChar w:fldCharType="end"/>
      </w:r>
    </w:p>
    <w:p w:rsidR="00377252" w:rsidRDefault="00C82A36" w:rsidP="00BC3EB1">
      <w:r>
        <w:t xml:space="preserve">Im Folgenden wird betrachtet, anhand welcher Merkmale </w:t>
      </w:r>
      <w:r w:rsidR="00133F30">
        <w:t xml:space="preserve">man </w:t>
      </w:r>
      <w:r>
        <w:t>Laubblätter morphol</w:t>
      </w:r>
      <w:r>
        <w:t>o</w:t>
      </w:r>
      <w:r>
        <w:t>gisch unterscheiden kann.</w:t>
      </w:r>
    </w:p>
    <w:p w:rsidR="00A60B07" w:rsidRDefault="00A60B07" w:rsidP="00DD5852">
      <w:pPr>
        <w:pStyle w:val="berschrift4"/>
        <w:numPr>
          <w:ilvl w:val="3"/>
          <w:numId w:val="1"/>
        </w:numPr>
        <w:ind w:left="851" w:hanging="851"/>
      </w:pPr>
      <w:bookmarkStart w:id="12" w:name="_Ref471239884"/>
      <w:bookmarkStart w:id="13" w:name="_Toc475659193"/>
      <w:r>
        <w:lastRenderedPageBreak/>
        <w:t>Blattform</w:t>
      </w:r>
      <w:bookmarkEnd w:id="12"/>
      <w:r w:rsidR="005C64C1">
        <w:t>en</w:t>
      </w:r>
      <w:bookmarkEnd w:id="13"/>
    </w:p>
    <w:p w:rsidR="00805EA2" w:rsidRDefault="00805EA2" w:rsidP="003B1712">
      <w:r>
        <w:t>Die Form der Blattspreite ist sehr variantenreich und laut</w:t>
      </w:r>
      <w:r w:rsidR="00625015">
        <w:t xml:space="preserve"> </w:t>
      </w:r>
      <w:r w:rsidR="00625015">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uris" : [ "http://www.mendeley.com/documents/?uuid=2caa7fb5-b3d5-479a-aa98-1eeca2ccbcc5" ] } ], "mendeley" : { "formattedCitation" : "(Welle, 2014, S. 32)", "manualFormatting" : "Welle (2014, S. 32)", "plainTextFormattedCitation" : "(Welle, 2014, S. 32)", "previouslyFormattedCitation" : "(Welle, 2014, S. 32)" }, "properties" : { "noteIndex" : 0 }, "schema" : "https://github.com/citation-style-language/schema/raw/master/csl-citation.json" }</w:instrText>
      </w:r>
      <w:r w:rsidR="00625015">
        <w:fldChar w:fldCharType="separate"/>
      </w:r>
      <w:r>
        <w:rPr>
          <w:noProof/>
        </w:rPr>
        <w:t>Welle (</w:t>
      </w:r>
      <w:r w:rsidR="00625015" w:rsidRPr="00625015">
        <w:rPr>
          <w:noProof/>
        </w:rPr>
        <w:t>2014, S. 32)</w:t>
      </w:r>
      <w:r w:rsidR="00625015">
        <w:fldChar w:fldCharType="end"/>
      </w:r>
      <w:r w:rsidR="00625015">
        <w:t xml:space="preserve"> ein wichtiges Merkmal zur Bestimmung der Pflanzen. </w:t>
      </w:r>
      <w:r>
        <w:t xml:space="preserve">Ein Auszug </w:t>
      </w:r>
      <w:r w:rsidR="00397D53">
        <w:t>aus den</w:t>
      </w:r>
      <w:r>
        <w:t xml:space="preserve"> möglichen Formen ist in Abbildung X zu sehen.</w:t>
      </w:r>
    </w:p>
    <w:p w:rsidR="00EF4B6E" w:rsidRDefault="00625015" w:rsidP="003B1712">
      <w:r>
        <w:t xml:space="preserve">Grundsätzlich kann die </w:t>
      </w:r>
      <w:r w:rsidR="00805EA2">
        <w:t>Form</w:t>
      </w:r>
      <w:r>
        <w:t xml:space="preserve"> unterschieden werden in einfache ungeteilte Blätter (Abb. X a-c), bei denen der</w:t>
      </w:r>
      <w:r w:rsidR="00EF4B6E">
        <w:t xml:space="preserve"> Rand nicht oder nur leicht ein</w:t>
      </w:r>
      <w:r>
        <w:t>geschnitten oder gelappt ist,</w:t>
      </w:r>
      <w:r w:rsidR="002142F8">
        <w:t xml:space="preserve"> und</w:t>
      </w:r>
      <w:r>
        <w:t xml:space="preserve"> </w:t>
      </w:r>
      <w:r w:rsidR="002142F8">
        <w:t xml:space="preserve">geteilte Laubblätter (Abb X d-e), deren Blattspreite durch mehr oder weniger tiefe Einschnitte geteilt sind </w:t>
      </w:r>
      <w:r w:rsidR="002142F8">
        <w:fldChar w:fldCharType="begin" w:fldLock="1"/>
      </w:r>
      <w:r w:rsidR="002142F8">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34, 36", "uris" : [ "http://www.mendeley.com/documents/?uuid=2caa7fb5-b3d5-479a-aa98-1eeca2ccbcc5" ] } ], "mendeley" : { "formattedCitation" : "(Welle, 2014, S. 32, 34, 36)", "manualFormatting" : "(Welle, 2014, S. 32, 34)", "plainTextFormattedCitation" : "(Welle, 2014, S. 32, 34, 36)", "previouslyFormattedCitation" : "(Welle, 2014, S. 32, 34, 36)" }, "properties" : { "noteIndex" : 0 }, "schema" : "https://github.com/citation-style-language/schema/raw/master/csl-citation.json" }</w:instrText>
      </w:r>
      <w:r w:rsidR="002142F8">
        <w:fldChar w:fldCharType="separate"/>
      </w:r>
      <w:r w:rsidR="002142F8">
        <w:rPr>
          <w:noProof/>
        </w:rPr>
        <w:t>(Welle, 2014, S. 32, 34</w:t>
      </w:r>
      <w:r w:rsidR="002142F8" w:rsidRPr="002142F8">
        <w:rPr>
          <w:noProof/>
        </w:rPr>
        <w:t>)</w:t>
      </w:r>
      <w:r w:rsidR="002142F8">
        <w:fldChar w:fldCharType="end"/>
      </w:r>
      <w:r w:rsidR="002142F8">
        <w:t>. Besteht die Blattspreite aus mehreren selbstständigen Blattteilen, spricht man von zusammengesetzten Blättern</w:t>
      </w:r>
      <w:r w:rsidR="0056368F">
        <w:t xml:space="preserve"> </w:t>
      </w:r>
      <w:r w:rsidR="0056368F">
        <w:fldChar w:fldCharType="begin" w:fldLock="1"/>
      </w:r>
      <w:r w:rsidR="0056368F">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56368F">
        <w:fldChar w:fldCharType="separate"/>
      </w:r>
      <w:r w:rsidR="0056368F" w:rsidRPr="0056368F">
        <w:rPr>
          <w:noProof/>
        </w:rPr>
        <w:t>(Rothmaler, 1967, S. XIV)</w:t>
      </w:r>
      <w:r w:rsidR="0056368F">
        <w:fldChar w:fldCharType="end"/>
      </w:r>
      <w:r w:rsidR="002142F8">
        <w:t>. Die Anordnung der Blättchen genannten Teile ist eine weitere Möglic</w:t>
      </w:r>
      <w:r w:rsidR="002142F8">
        <w:t>h</w:t>
      </w:r>
      <w:r w:rsidR="002142F8">
        <w:t>keit der Differenzierung</w:t>
      </w:r>
      <w:r w:rsidR="00805EA2">
        <w:t xml:space="preserve"> (Abb. X f-)</w:t>
      </w:r>
      <w:r w:rsidR="002142F8">
        <w:t>.</w:t>
      </w:r>
    </w:p>
    <w:p w:rsidR="00EF4B6E" w:rsidRDefault="00EF4B6E" w:rsidP="003B1712">
      <w:r>
        <w:t>Zur Variation innerhalb der Blattformen tragen auch die Form des Spreitengrundes  und der Spreitenspitze bei, welche in Abbildung X zu sehen sind.</w:t>
      </w:r>
    </w:p>
    <w:p w:rsidR="008478CA" w:rsidRDefault="0056368F" w:rsidP="003B1712">
      <w:r>
        <w:t xml:space="preserve">Der Blattrand kann als weiteres Unterscheidungsmerkmal dienen. Die Gliederung nach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uris" : [ "http://www.mendeley.com/documents/?uuid=3a87552b-a90d-47d7-b710-07007c57a7e3" ] } ], "mendeley" : { "formattedCitation" : "(Rothmaler, 1967)", "manualFormatting" : "Rothmaler (1967)", "plainTextFormattedCitation" : "(Rothmaler, 1967)", "previouslyFormattedCitation" : "(Rothmaler, 1967)" }, "properties" : { "noteIndex" : 0 }, "schema" : "https://github.com/citation-style-language/schema/raw/master/csl-citation.json" }</w:instrText>
      </w:r>
      <w:r>
        <w:fldChar w:fldCharType="separate"/>
      </w:r>
      <w:r>
        <w:rPr>
          <w:noProof/>
        </w:rPr>
        <w:t>Rothmaler</w:t>
      </w:r>
      <w:r w:rsidRPr="0056368F">
        <w:rPr>
          <w:noProof/>
        </w:rPr>
        <w:t xml:space="preserve"> </w:t>
      </w:r>
      <w:r>
        <w:rPr>
          <w:noProof/>
        </w:rPr>
        <w:t>(</w:t>
      </w:r>
      <w:r w:rsidRPr="0056368F">
        <w:rPr>
          <w:noProof/>
        </w:rPr>
        <w:t>1967)</w:t>
      </w:r>
      <w:r>
        <w:fldChar w:fldCharType="end"/>
      </w:r>
      <w:r>
        <w:t xml:space="preserve"> ist in Abb. X dargestellt.</w:t>
      </w:r>
    </w:p>
    <w:p w:rsidR="0056368F" w:rsidRDefault="0056368F" w:rsidP="0056368F">
      <w:r>
        <w:t>Nicht alle Blätter weisen, abhängig von der Art der Anheftung an die Sprossachse, einen Stiel auf. Bei gestielten Blättern ist der Blattstiel deutlich ausgebildet, während stengelu</w:t>
      </w:r>
      <w:r>
        <w:t>m</w:t>
      </w:r>
      <w:r>
        <w:t xml:space="preserve">fassende, durchwachsene oder sitzende Blätter keinen Stiel ausbilden.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 "uris" : [ "http://www.mendeley.com/documents/?uuid=3a87552b-a90d-47d7-b710-07007c57a7e3" ] } ], "mendeley" : { "formattedCitation" : "(Rothmaler, 1967, S. XII)", "plainTextFormattedCitation" : "(Rothmaler, 1967, S. XII)", "previouslyFormattedCitation" : "(Rothmaler, 1967, S. XII)" }, "properties" : { "noteIndex" : 0 }, "schema" : "https://github.com/citation-style-language/schema/raw/master/csl-citation.json" }</w:instrText>
      </w:r>
      <w:r>
        <w:fldChar w:fldCharType="separate"/>
      </w:r>
      <w:r w:rsidRPr="00613F22">
        <w:rPr>
          <w:noProof/>
        </w:rPr>
        <w:t>(Rothmaler, 1967, S. XII)</w:t>
      </w:r>
      <w:r>
        <w:fldChar w:fldCharType="end"/>
      </w:r>
    </w:p>
    <w:p w:rsidR="00495B83" w:rsidRDefault="0056368F" w:rsidP="0056368F">
      <w:r>
        <w:t xml:space="preserve">Weiter kann man Blätter anhand ihrer Anordnung an der Sprossachse </w:t>
      </w:r>
      <w:r w:rsidR="00EF4B6E">
        <w:t>in wechselstä</w:t>
      </w:r>
      <w:r w:rsidR="00EF4B6E">
        <w:t>n</w:t>
      </w:r>
      <w:r w:rsidR="00EF4B6E">
        <w:t>dige, gegenständige, quirlständige und bodenständige Blätter differenzieren</w:t>
      </w:r>
      <w:r>
        <w:t xml:space="preserve">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plainTextFormattedCitation" : "(Rothmaler, 1967, S. XIII)", "previouslyFormattedCitation" : "(Rothmaler, 1967, S. XIII)" }, "properties" : { "noteIndex" : 0 }, "schema" : "https://github.com/citation-style-language/schema/raw/master/csl-citation.json" }</w:instrText>
      </w:r>
      <w:r>
        <w:fldChar w:fldCharType="separate"/>
      </w:r>
      <w:r w:rsidRPr="008478CA">
        <w:rPr>
          <w:noProof/>
        </w:rPr>
        <w:t>(Rothmaler, 1967, S. XIII)</w:t>
      </w:r>
      <w:r>
        <w:fldChar w:fldCharType="end"/>
      </w:r>
      <w:r w:rsidR="00EF4B6E">
        <w:t>.</w:t>
      </w:r>
      <w:r w:rsidR="00152532">
        <w:t xml:space="preserve"> </w:t>
      </w:r>
      <w:r w:rsidR="00495B83">
        <w:t xml:space="preserve">Ferner dienen der Unterscheidung die Beschaffenheit des Blattes, die sich in ledrig, krautig, fleischig und häutig unterteilen lässt </w:t>
      </w:r>
      <w:r w:rsidR="00495B83">
        <w:fldChar w:fldCharType="begin" w:fldLock="1"/>
      </w:r>
      <w:r w:rsidR="0015253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I", "uris" : [ "http://www.mendeley.com/documents/?uuid=3a87552b-a90d-47d7-b710-07007c57a7e3" ] } ], "mendeley" : { "formattedCitation" : "(Rothmaler, 1967, S. XVII)", "plainTextFormattedCitation" : "(Rothmaler, 1967, S. XVII)", "previouslyFormattedCitation" : "(Rothmaler, 1967, S. XVII)" }, "properties" : { "noteIndex" : 0 }, "schema" : "https://github.com/citation-style-language/schema/raw/master/csl-citation.json" }</w:instrText>
      </w:r>
      <w:r w:rsidR="00495B83">
        <w:fldChar w:fldCharType="separate"/>
      </w:r>
      <w:r w:rsidR="00495B83" w:rsidRPr="00495B83">
        <w:rPr>
          <w:noProof/>
        </w:rPr>
        <w:t>(Rothmaler, 1967, S. XVII)</w:t>
      </w:r>
      <w:r w:rsidR="00495B83">
        <w:fldChar w:fldCharType="end"/>
      </w:r>
      <w:r w:rsidR="00495B83">
        <w:t xml:space="preserve"> und der Spreite</w:t>
      </w:r>
      <w:r w:rsidR="00495B83">
        <w:t>n</w:t>
      </w:r>
      <w:r w:rsidR="00495B83">
        <w:t>querschnitt</w:t>
      </w:r>
      <w:r w:rsidR="00152532">
        <w:t xml:space="preserve">, der die Art der Rollung oder Faltung des Blattes beschreibt </w:t>
      </w:r>
      <w:r w:rsidR="00152532">
        <w:fldChar w:fldCharType="begin" w:fldLock="1"/>
      </w:r>
      <w:r w:rsidR="00331321">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7", "uris" : [ "http://www.mendeley.com/documents/?uuid=d3510cd1-9b33-4cc1-b4df-101d363644e1" ] } ], "mendeley" : { "formattedCitation" : "(Rothmaler, 2011, S. 887)", "plainTextFormattedCitation" : "(Rothmaler, 2011, S. 887)", "previouslyFormattedCitation" : "(Rothmaler, 2011, S. 887)" }, "properties" : { "noteIndex" : 0 }, "schema" : "https://github.com/citation-style-language/schema/raw/master/csl-citation.json" }</w:instrText>
      </w:r>
      <w:r w:rsidR="00152532">
        <w:fldChar w:fldCharType="separate"/>
      </w:r>
      <w:r w:rsidR="00152532" w:rsidRPr="00152532">
        <w:rPr>
          <w:noProof/>
        </w:rPr>
        <w:t>(Rothmaler, 2011, S. 887)</w:t>
      </w:r>
      <w:r w:rsidR="00152532">
        <w:fldChar w:fldCharType="end"/>
      </w:r>
      <w:r w:rsidR="00495B83">
        <w:t xml:space="preserve">. </w:t>
      </w:r>
    </w:p>
    <w:p w:rsidR="00A61A47" w:rsidRDefault="00A61A47" w:rsidP="00DD5852">
      <w:pPr>
        <w:pStyle w:val="berschrift4"/>
        <w:numPr>
          <w:ilvl w:val="3"/>
          <w:numId w:val="1"/>
        </w:numPr>
        <w:ind w:left="851" w:hanging="851"/>
      </w:pPr>
      <w:bookmarkStart w:id="14" w:name="_Toc475659194"/>
      <w:r>
        <w:t>Blatt</w:t>
      </w:r>
      <w:r w:rsidR="00882F9D">
        <w:t>nerv</w:t>
      </w:r>
      <w:r w:rsidR="00685D61">
        <w:t>atur</w:t>
      </w:r>
      <w:bookmarkEnd w:id="14"/>
    </w:p>
    <w:p w:rsidR="00A02E44" w:rsidRDefault="00A02E44" w:rsidP="00A61A47">
      <w:r>
        <w:t>Die Blattnerven, oder synonym Blattadern, sind das Blatt durchziehende Leitbündel. Ihre Aufgabe ist der Transport von Stoffen und die</w:t>
      </w:r>
      <w:r w:rsidR="007B71C8">
        <w:t xml:space="preserve"> Wahrung der</w:t>
      </w:r>
      <w:r>
        <w:t xml:space="preserve"> Festigkeit der Blattspreite</w:t>
      </w:r>
      <w:r w:rsidR="00331321">
        <w:t xml:space="preserve"> </w:t>
      </w:r>
      <w:r w:rsidR="00331321">
        <w:fldChar w:fldCharType="begin" w:fldLock="1"/>
      </w:r>
      <w:r w:rsidR="006547EA">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86", "uris" : [ "http://www.mendeley.com/documents/?uuid=2caa7fb5-b3d5-479a-aa98-1eeca2ccbcc5" ] } ], "mendeley" : { "formattedCitation" : "(Welle, 2014, S. 86)", "plainTextFormattedCitation" : "(Welle, 2014, S. 86)", "previouslyFormattedCitation" : "(Welle, 2014, S. 86)" }, "properties" : { "noteIndex" : 0 }, "schema" : "https://github.com/citation-style-language/schema/raw/master/csl-citation.json" }</w:instrText>
      </w:r>
      <w:r w:rsidR="00331321">
        <w:fldChar w:fldCharType="separate"/>
      </w:r>
      <w:r w:rsidR="00331321" w:rsidRPr="00331321">
        <w:rPr>
          <w:noProof/>
        </w:rPr>
        <w:t>(Welle, 2014, S. 86)</w:t>
      </w:r>
      <w:r w:rsidR="00331321">
        <w:fldChar w:fldCharType="end"/>
      </w:r>
      <w:r>
        <w:t>. Die Anordnung der Nerven kann zwischen den Arten variieren.</w:t>
      </w:r>
    </w:p>
    <w:p w:rsidR="0064350A" w:rsidRPr="00A61A47" w:rsidRDefault="0064350A" w:rsidP="00A61A47">
      <w:r>
        <w:t>Nach</w:t>
      </w:r>
      <w:r w:rsidR="0016025F">
        <w:t xml:space="preserve"> </w:t>
      </w:r>
      <w:r w:rsidR="0016025F">
        <w:fldChar w:fldCharType="begin" w:fldLock="1"/>
      </w:r>
      <w:r w:rsidR="00F22D7A">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manualFormatting" : "Rothmaler (1967, S. XIII)", "plainTextFormattedCitation" : "(Rothmaler, 1967, S. XIII)", "previouslyFormattedCitation" : "(Rothmaler, 1967, S. XIII)" }, "properties" : { "noteIndex" : 0 }, "schema" : "https://github.com/citation-style-language/schema/raw/master/csl-citation.json" }</w:instrText>
      </w:r>
      <w:r w:rsidR="0016025F">
        <w:fldChar w:fldCharType="separate"/>
      </w:r>
      <w:r w:rsidR="0016025F">
        <w:rPr>
          <w:noProof/>
        </w:rPr>
        <w:t>Rothmaler</w:t>
      </w:r>
      <w:r w:rsidR="006547EA">
        <w:rPr>
          <w:noProof/>
        </w:rPr>
        <w:t xml:space="preserve"> </w:t>
      </w:r>
      <w:r w:rsidR="0016025F">
        <w:rPr>
          <w:noProof/>
        </w:rPr>
        <w:t>(</w:t>
      </w:r>
      <w:r w:rsidR="0016025F" w:rsidRPr="0016025F">
        <w:rPr>
          <w:noProof/>
        </w:rPr>
        <w:t>1967, S. XIII)</w:t>
      </w:r>
      <w:r w:rsidR="0016025F">
        <w:fldChar w:fldCharType="end"/>
      </w:r>
      <w:r w:rsidR="0016025F">
        <w:t xml:space="preserve"> unterscheidet</w:t>
      </w:r>
      <w:r w:rsidR="00D037FF">
        <w:t xml:space="preserve"> </w:t>
      </w:r>
      <w:r w:rsidR="00593B15">
        <w:t xml:space="preserve">man </w:t>
      </w:r>
      <w:r w:rsidR="00D037FF">
        <w:t>nach dem Verlauf der Blattnerven</w:t>
      </w:r>
      <w:r w:rsidR="00593B15">
        <w:t xml:space="preserve"> Blätter in</w:t>
      </w:r>
      <w:r w:rsidR="00D037FF">
        <w:t xml:space="preserve">: </w:t>
      </w:r>
    </w:p>
    <w:p w:rsidR="00F90739" w:rsidRDefault="00A828CA" w:rsidP="00A828CA">
      <w:pPr>
        <w:pStyle w:val="Listenabsatz"/>
        <w:numPr>
          <w:ilvl w:val="0"/>
          <w:numId w:val="34"/>
        </w:numPr>
        <w:jc w:val="left"/>
      </w:pPr>
      <w:r w:rsidRPr="00711FF3">
        <w:rPr>
          <w:u w:val="single"/>
        </w:rPr>
        <w:lastRenderedPageBreak/>
        <w:t>streifennervig</w:t>
      </w:r>
      <w:r>
        <w:t>: gleich starke Nerven</w:t>
      </w:r>
      <w:r w:rsidR="004C1084">
        <w:t xml:space="preserve"> verlaufen vom</w:t>
      </w:r>
      <w:r w:rsidR="0064350A">
        <w:t xml:space="preserve"> Blattgrund ohne Verzwe</w:t>
      </w:r>
      <w:r w:rsidR="0064350A">
        <w:t>i</w:t>
      </w:r>
      <w:r w:rsidR="0064350A">
        <w:t>gun</w:t>
      </w:r>
      <w:r w:rsidR="004C1084">
        <w:t>g nebeneinander zur Blattspitze</w:t>
      </w:r>
    </w:p>
    <w:p w:rsidR="004C1084" w:rsidRDefault="004C1084" w:rsidP="00A828CA">
      <w:pPr>
        <w:pStyle w:val="Listenabsatz"/>
        <w:numPr>
          <w:ilvl w:val="0"/>
          <w:numId w:val="34"/>
        </w:numPr>
        <w:jc w:val="left"/>
      </w:pPr>
      <w:r w:rsidRPr="00711FF3">
        <w:rPr>
          <w:u w:val="single"/>
        </w:rPr>
        <w:t>netznervig</w:t>
      </w:r>
      <w:r w:rsidR="00173F5E">
        <w:t>: von einer oder mehreren Hauptnerven gehen kleinere Seitenne</w:t>
      </w:r>
      <w:r w:rsidR="00173F5E">
        <w:t>r</w:t>
      </w:r>
      <w:r w:rsidR="00173F5E">
        <w:t>ven ab, die in ein engmaschiges Adernetz übergehen</w:t>
      </w:r>
      <w:r w:rsidR="00951CF6">
        <w:t xml:space="preserve">. </w:t>
      </w:r>
      <w:r w:rsidR="0016025F">
        <w:t>Weiter untergliedert</w:t>
      </w:r>
      <w:r w:rsidR="00951CF6">
        <w:t xml:space="preserve"> man</w:t>
      </w:r>
      <w:r w:rsidR="0016025F">
        <w:t xml:space="preserve"> netznerv</w:t>
      </w:r>
      <w:r w:rsidR="0016025F">
        <w:t>i</w:t>
      </w:r>
      <w:r w:rsidR="0016025F">
        <w:t>ge Blätter in</w:t>
      </w:r>
      <w:r w:rsidR="00951CF6">
        <w:t>:</w:t>
      </w:r>
    </w:p>
    <w:p w:rsidR="00173F5E" w:rsidRDefault="00951CF6" w:rsidP="00173F5E">
      <w:pPr>
        <w:pStyle w:val="Listenabsatz"/>
        <w:numPr>
          <w:ilvl w:val="1"/>
          <w:numId w:val="34"/>
        </w:numPr>
        <w:jc w:val="left"/>
      </w:pPr>
      <w:r w:rsidRPr="00711FF3">
        <w:rPr>
          <w:u w:val="single"/>
        </w:rPr>
        <w:t>fiedernervig</w:t>
      </w:r>
      <w:r>
        <w:t xml:space="preserve">: die Seitennerven </w:t>
      </w:r>
      <w:r w:rsidR="00540252">
        <w:t>gehen</w:t>
      </w:r>
      <w:r>
        <w:t xml:space="preserve"> zu beiden Seiten </w:t>
      </w:r>
      <w:r w:rsidR="00540252">
        <w:t xml:space="preserve">von </w:t>
      </w:r>
      <w:r>
        <w:t>einem Haup</w:t>
      </w:r>
      <w:r>
        <w:t>t</w:t>
      </w:r>
      <w:r>
        <w:t>nerv</w:t>
      </w:r>
      <w:r w:rsidR="00540252">
        <w:t xml:space="preserve"> ab</w:t>
      </w:r>
    </w:p>
    <w:p w:rsidR="00951CF6" w:rsidRDefault="00951CF6" w:rsidP="00173F5E">
      <w:pPr>
        <w:pStyle w:val="Listenabsatz"/>
        <w:numPr>
          <w:ilvl w:val="1"/>
          <w:numId w:val="34"/>
        </w:numPr>
        <w:jc w:val="left"/>
      </w:pPr>
      <w:r w:rsidRPr="00711FF3">
        <w:rPr>
          <w:u w:val="single"/>
        </w:rPr>
        <w:t>fingernervig</w:t>
      </w:r>
      <w:r>
        <w:t>: die größeren Nerven gehen strahlenförmig vom Blattstiel aus</w:t>
      </w:r>
    </w:p>
    <w:p w:rsidR="00A6013E" w:rsidRPr="00D96CCF" w:rsidRDefault="00A6013E" w:rsidP="00A6013E">
      <w:pPr>
        <w:pStyle w:val="Listenabsatz"/>
        <w:jc w:val="left"/>
      </w:pPr>
    </w:p>
    <w:p w:rsidR="009C789B" w:rsidRDefault="001F4C8D" w:rsidP="003C0107">
      <w:pPr>
        <w:pStyle w:val="berschrift2"/>
        <w:numPr>
          <w:ilvl w:val="1"/>
          <w:numId w:val="1"/>
        </w:numPr>
        <w:ind w:left="567" w:hanging="567"/>
        <w:jc w:val="left"/>
      </w:pPr>
      <w:bookmarkStart w:id="15" w:name="_Toc475659195"/>
      <w:r>
        <w:t xml:space="preserve">Digitale </w:t>
      </w:r>
      <w:r w:rsidR="0094472E">
        <w:t>Bildverarbeitung</w:t>
      </w:r>
      <w:bookmarkEnd w:id="15"/>
    </w:p>
    <w:p w:rsidR="00AF224C" w:rsidRDefault="00112635" w:rsidP="00AF224C">
      <w:pPr>
        <w:pStyle w:val="berschrift3"/>
        <w:numPr>
          <w:ilvl w:val="2"/>
          <w:numId w:val="1"/>
        </w:numPr>
        <w:jc w:val="left"/>
      </w:pPr>
      <w:bookmarkStart w:id="16" w:name="_Toc475659196"/>
      <w:r>
        <w:t>Diskrete Bildrepräsentation</w:t>
      </w:r>
      <w:bookmarkEnd w:id="16"/>
    </w:p>
    <w:p w:rsidR="00AF224C" w:rsidRDefault="00046CB7" w:rsidP="00AF224C">
      <w:r>
        <w:t xml:space="preserve">Da Computer keine kontinuierlichen analogen </w:t>
      </w:r>
      <w:r w:rsidR="00196E2A">
        <w:t>Bilder</w:t>
      </w:r>
      <w:r>
        <w:t xml:space="preserve"> verarbeiten können</w:t>
      </w:r>
      <w:r w:rsidR="0082162F">
        <w:t xml:space="preserve">, werden </w:t>
      </w:r>
      <w:r w:rsidR="00CD6323">
        <w:t>diese im einfachsten Fall in</w:t>
      </w:r>
      <w:r w:rsidR="00FE714C">
        <w:t xml:space="preserve"> ein</w:t>
      </w:r>
      <w:r w:rsidR="0082162F">
        <w:t xml:space="preserve"> </w:t>
      </w:r>
      <w:r w:rsidR="00FE714C">
        <w:t>zweidimensionales</w:t>
      </w:r>
      <w:r w:rsidR="0082162F">
        <w:t xml:space="preserve"> Gitter </w:t>
      </w:r>
      <w:r w:rsidR="00EB239A">
        <w:t>überführt</w:t>
      </w:r>
      <w:r w:rsidR="0082162F">
        <w:t xml:space="preserve">. </w:t>
      </w:r>
      <w:r w:rsidR="00A016E0">
        <w:t xml:space="preserve">Die </w:t>
      </w:r>
      <w:r w:rsidR="00955F32">
        <w:t xml:space="preserve">meist mit der Matrixnotation angegebene </w:t>
      </w:r>
      <w:r w:rsidR="00A016E0">
        <w:t>Position</w:t>
      </w:r>
      <w:r w:rsidR="00EB239A">
        <w:t xml:space="preserve"> innerhalb des Gitters</w:t>
      </w:r>
      <w:r w:rsidR="00A016E0">
        <w:t xml:space="preserve"> </w:t>
      </w:r>
      <w:r w:rsidR="00267728">
        <w:t>deckt eine</w:t>
      </w:r>
      <w:r w:rsidR="00277587">
        <w:t xml:space="preserve"> </w:t>
      </w:r>
      <w:r w:rsidR="00EB239A">
        <w:t>rechteckige Region des Bildes</w:t>
      </w:r>
      <w:r w:rsidR="00267728" w:rsidRPr="00267728">
        <w:t xml:space="preserve"> </w:t>
      </w:r>
      <w:r w:rsidR="00267728">
        <w:t>ab</w:t>
      </w:r>
      <w:r w:rsidR="00277587">
        <w:t>, die</w:t>
      </w:r>
      <w:r w:rsidR="00267728">
        <w:t xml:space="preserve"> von einem Pixel repräsentiert wird</w:t>
      </w:r>
      <w:r w:rsidR="00D50F64">
        <w:t>.</w:t>
      </w:r>
      <w:r w:rsidR="00EB239A">
        <w:t xml:space="preserve"> Der Wert des Pixels gibt die mittlere </w:t>
      </w:r>
      <w:r w:rsidR="00CD00B6">
        <w:t xml:space="preserve">Intensität der Bestrahlung </w:t>
      </w:r>
      <w:r w:rsidR="00B9037B">
        <w:t xml:space="preserve">in </w:t>
      </w:r>
      <w:r w:rsidR="00267728">
        <w:t>dieser</w:t>
      </w:r>
      <w:r w:rsidR="00EB239A">
        <w:t xml:space="preserve"> </w:t>
      </w:r>
      <w:r w:rsidR="00341D38">
        <w:t>Bildr</w:t>
      </w:r>
      <w:r w:rsidR="00EB239A">
        <w:t>egion wieder.</w:t>
      </w:r>
      <w:r w:rsidR="006547EA">
        <w:t xml:space="preserve"> </w:t>
      </w:r>
      <w:r w:rsidR="006547EA">
        <w:fldChar w:fldCharType="begin" w:fldLock="1"/>
      </w:r>
      <w:r w:rsidR="00F22D7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0", "uris" : [ "http://www.mendeley.com/documents/?uuid=636f0d26-5b4e-4358-bc56-863cf0a9798e" ] } ], "mendeley" : { "formattedCitation" : "(J\u00e4hne, 2012, S. 110)", "plainTextFormattedCitation" : "(J\u00e4hne, 2012, S. 110)", "previouslyFormattedCitation" : "(J\u00e4hne, 2012, S. 110)" }, "properties" : { "noteIndex" : 0 }, "schema" : "https://github.com/citation-style-language/schema/raw/master/csl-citation.json" }</w:instrText>
      </w:r>
      <w:r w:rsidR="006547EA">
        <w:fldChar w:fldCharType="separate"/>
      </w:r>
      <w:r w:rsidR="006547EA" w:rsidRPr="006547EA">
        <w:rPr>
          <w:noProof/>
        </w:rPr>
        <w:t>(Jähne, 2012, S. 110)</w:t>
      </w:r>
      <w:r w:rsidR="006547EA">
        <w:fldChar w:fldCharType="end"/>
      </w:r>
      <w:r w:rsidR="00D65E6D">
        <w:t xml:space="preserve"> </w:t>
      </w:r>
      <w:r w:rsidR="00D65E6D" w:rsidRPr="00D65E6D">
        <w:rPr>
          <w:color w:val="FF0000"/>
        </w:rPr>
        <w:t>Ist das verständlich?</w:t>
      </w:r>
    </w:p>
    <w:p w:rsidR="00831281" w:rsidRDefault="00CC2CC3" w:rsidP="00CC2CC3">
      <w:r>
        <w:t>Die Auflösung des diskreten Bildes</w:t>
      </w:r>
      <w:r w:rsidR="00EF697B">
        <w:t xml:space="preserve"> bestimmt die Anzahl der Pixel und somit den Detailgrad der Darstellung</w:t>
      </w:r>
      <w:r>
        <w:t xml:space="preserve">. Lau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manualFormatting" : "J\u00e4hne (2012, S. 111)", "plainTextFormattedCitation" : "(J\u00e4hne, 2012, S. 111)", "previouslyFormattedCitation" : "(J\u00e4hne, 2012, S. 111)" }, "properties" : { "noteIndex" : 0 }, "schema" : "https://github.com/citation-style-language/schema/raw/master/csl-citation.json" }</w:instrText>
      </w:r>
      <w:r>
        <w:fldChar w:fldCharType="separate"/>
      </w:r>
      <w:r>
        <w:rPr>
          <w:noProof/>
        </w:rPr>
        <w:t>Jähne (</w:t>
      </w:r>
      <w:r w:rsidRPr="00CC2CC3">
        <w:rPr>
          <w:noProof/>
        </w:rPr>
        <w:t>2012, S. 111)</w:t>
      </w:r>
      <w:r>
        <w:fldChar w:fldCharType="end"/>
      </w:r>
      <w:r>
        <w:t xml:space="preserve"> „sollte die Pixelgröße kleiner sein als die kleinsten Objekte, die untersucht werden sollen“.</w:t>
      </w:r>
      <w:r w:rsidR="00EF697B">
        <w:t xml:space="preserve"> Dagegen steht, dass der Aufwand der </w:t>
      </w:r>
      <w:r w:rsidR="00DF261D">
        <w:t>Bildv</w:t>
      </w:r>
      <w:r w:rsidR="00EF697B">
        <w:t>e</w:t>
      </w:r>
      <w:r w:rsidR="00DF261D">
        <w:t>r</w:t>
      </w:r>
      <w:r w:rsidR="00EF697B">
        <w:t>arbe</w:t>
      </w:r>
      <w:r w:rsidR="00EF697B">
        <w:t>i</w:t>
      </w:r>
      <w:r w:rsidR="00EF697B">
        <w:t xml:space="preserve">tung </w:t>
      </w:r>
      <w:r w:rsidR="00DF261D">
        <w:t xml:space="preserve">mit </w:t>
      </w:r>
      <w:r w:rsidR="00EF697B">
        <w:t>steigender Pixelzahl zunimmt</w:t>
      </w:r>
      <w:r w:rsidR="007B32F3">
        <w:t>.</w:t>
      </w:r>
      <w:r w:rsidR="00EF697B">
        <w:t xml:space="preserve"> </w:t>
      </w:r>
      <w:r w:rsidR="00EF697B">
        <w:fldChar w:fldCharType="begin" w:fldLock="1"/>
      </w:r>
      <w:r w:rsidR="00634006">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plainTextFormattedCitation" : "(J\u00e4hne, 2012, S. 111)", "previouslyFormattedCitation" : "(J\u00e4hne, 2012, S. 111)" }, "properties" : { "noteIndex" : 0 }, "schema" : "https://github.com/citation-style-language/schema/raw/master/csl-citation.json" }</w:instrText>
      </w:r>
      <w:r w:rsidR="00EF697B">
        <w:fldChar w:fldCharType="separate"/>
      </w:r>
      <w:r w:rsidR="00EF697B" w:rsidRPr="00EF697B">
        <w:rPr>
          <w:noProof/>
        </w:rPr>
        <w:t>(Jähne, 2012, S. 111)</w:t>
      </w:r>
      <w:r w:rsidR="00EF697B">
        <w:fldChar w:fldCharType="end"/>
      </w:r>
      <w:r w:rsidR="00EF697B">
        <w:t>.</w:t>
      </w:r>
    </w:p>
    <w:p w:rsidR="00E41D1B" w:rsidRDefault="00CD00B6" w:rsidP="00CC2CC3">
      <w:r>
        <w:t>Ein weiterer Aspekt der Auflösung ist die Tiefe</w:t>
      </w:r>
      <w:r w:rsidR="00634006">
        <w:t>.</w:t>
      </w:r>
      <w:r>
        <w:t xml:space="preserve"> Diese bezieht sich auf die Anzahl </w:t>
      </w:r>
      <w:r w:rsidR="001124FE">
        <w:t>der</w:t>
      </w:r>
      <w:r>
        <w:t xml:space="preserve"> Bits</w:t>
      </w:r>
      <w:r w:rsidR="001623F9">
        <w:t>,</w:t>
      </w:r>
      <w:r>
        <w:t xml:space="preserve"> die</w:t>
      </w:r>
      <w:r w:rsidR="00634006">
        <w:t xml:space="preserve"> </w:t>
      </w:r>
      <w:r>
        <w:t>einem Pixel zur Verfügung stehen, um den</w:t>
      </w:r>
      <w:r w:rsidR="00E41D1B">
        <w:t xml:space="preserve"> Intensitätswert zu speichern</w:t>
      </w:r>
      <w:r w:rsidR="00CD6323">
        <w:t xml:space="preserve">. </w:t>
      </w:r>
      <w:r w:rsidR="00566C5F">
        <w:t>Bei 8-Bit Tiefe lassen sich beispielsweise 2</w:t>
      </w:r>
      <w:r w:rsidR="00566C5F">
        <w:rPr>
          <w:vertAlign w:val="superscript"/>
        </w:rPr>
        <w:t>8</w:t>
      </w:r>
      <w:r w:rsidR="00566C5F">
        <w:t xml:space="preserve"> = 256 verschiedene </w:t>
      </w:r>
      <w:r w:rsidR="00176075">
        <w:t>Intensitäts- oder Farbw</w:t>
      </w:r>
      <w:r w:rsidR="00566C5F">
        <w:t xml:space="preserve">erte </w:t>
      </w:r>
      <w:r w:rsidR="005A2A43">
        <w:t>abbilden</w:t>
      </w:r>
      <w:r w:rsidR="00566C5F">
        <w:t xml:space="preserve">. </w:t>
      </w:r>
      <w:r w:rsidR="00CD6323">
        <w:fldChar w:fldCharType="begin" w:fldLock="1"/>
      </w:r>
      <w:r w:rsidR="00D06EB8">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17", "uris" : [ "http://www.mendeley.com/documents/?uuid=85629ffb-455c-432e-9e06-e3193b048680" ] } ], "mendeley" : { "formattedCitation" : "(Burdick, 1997, S. 17)", "plainTextFormattedCitation" : "(Burdick, 1997, S. 17)", "previouslyFormattedCitation" : "(Burdick, 1997, S. 17)" }, "properties" : { "noteIndex" : 0 }, "schema" : "https://github.com/citation-style-language/schema/raw/master/csl-citation.json" }</w:instrText>
      </w:r>
      <w:r w:rsidR="00CD6323">
        <w:fldChar w:fldCharType="separate"/>
      </w:r>
      <w:r w:rsidR="00CD6323" w:rsidRPr="00CD6323">
        <w:rPr>
          <w:noProof/>
        </w:rPr>
        <w:t>(Burdick, 1997, S. 17)</w:t>
      </w:r>
      <w:r w:rsidR="00CD6323">
        <w:fldChar w:fldCharType="end"/>
      </w:r>
    </w:p>
    <w:p w:rsidR="00634006" w:rsidRDefault="00936EC1" w:rsidP="00CC2CC3">
      <w:r>
        <w:t xml:space="preserve">Mit einem Wert je Pixel </w:t>
      </w:r>
      <w:r w:rsidR="00566C5F">
        <w:t>k</w:t>
      </w:r>
      <w:r>
        <w:t>önnen</w:t>
      </w:r>
      <w:r w:rsidR="00566C5F">
        <w:t xml:space="preserve"> lediglich Graustufen </w:t>
      </w:r>
      <w:r>
        <w:t>dargestellt werden</w:t>
      </w:r>
      <w:r w:rsidR="00566C5F">
        <w:t>. Für die Repräse</w:t>
      </w:r>
      <w:r w:rsidR="00566C5F">
        <w:t>n</w:t>
      </w:r>
      <w:r w:rsidR="00566C5F">
        <w:t>tation von Farben werden</w:t>
      </w:r>
      <w:r w:rsidR="00F14A40">
        <w:t xml:space="preserve"> jedoch</w:t>
      </w:r>
      <w:r w:rsidR="00566C5F">
        <w:t xml:space="preserve"> mehr </w:t>
      </w:r>
      <w:r>
        <w:t>Dimensionen</w:t>
      </w:r>
      <w:r w:rsidR="00566C5F">
        <w:t xml:space="preserve"> benötigt</w:t>
      </w:r>
      <w:r w:rsidR="002B4926">
        <w:t>.</w:t>
      </w:r>
      <w:r w:rsidR="00E67EA2">
        <w:t xml:space="preserve"> </w:t>
      </w:r>
      <w:r w:rsidR="00F4217E">
        <w:t>Bei den Farbrä</w:t>
      </w:r>
      <w:r w:rsidR="00F4217E">
        <w:t>u</w:t>
      </w:r>
      <w:r w:rsidR="00F4217E">
        <w:t xml:space="preserve">men handelt es sich um </w:t>
      </w:r>
      <w:r w:rsidR="00634006">
        <w:t>dreidimensiona</w:t>
      </w:r>
      <w:r w:rsidR="00F4217E">
        <w:t xml:space="preserve">le </w:t>
      </w:r>
      <w:r w:rsidR="00634006">
        <w:t>orthogona</w:t>
      </w:r>
      <w:r w:rsidR="00F4217E">
        <w:t>le</w:t>
      </w:r>
      <w:r w:rsidR="002B4926">
        <w:t xml:space="preserve"> Rä</w:t>
      </w:r>
      <w:r w:rsidR="00634006">
        <w:t>um</w:t>
      </w:r>
      <w:r w:rsidR="002B4926">
        <w:t>e</w:t>
      </w:r>
      <w:r w:rsidR="00F4217E">
        <w:t>, deren Achsen senkrecht zueinander stehen</w:t>
      </w:r>
      <w:r w:rsidR="00634006">
        <w:t>.</w:t>
      </w:r>
      <w:r w:rsidR="00F4217E">
        <w:t xml:space="preserve"> Im Falle des RGB-Farbraums </w:t>
      </w:r>
      <w:r w:rsidR="00C35775">
        <w:t>bilden die Achsen die Intensitäten der Farben Rot</w:t>
      </w:r>
      <w:r w:rsidR="00F14A40">
        <w:t>, Grün und Blau</w:t>
      </w:r>
      <w:r w:rsidR="00C35775">
        <w:t>.</w:t>
      </w:r>
      <w:r w:rsidR="00D06EB8">
        <w:t xml:space="preserve"> Der RGB</w:t>
      </w:r>
      <w:r w:rsidR="00952EC0">
        <w:t>-Farbraum ist additiv, das heiß</w:t>
      </w:r>
      <w:r w:rsidR="00D06EB8">
        <w:t xml:space="preserve">t alle Farben </w:t>
      </w:r>
      <w:r w:rsidR="00842806">
        <w:t xml:space="preserve">werden </w:t>
      </w:r>
      <w:r w:rsidR="00D06EB8">
        <w:t>durch Addition der einzelnen Farbwerte abgeleitet</w:t>
      </w:r>
      <w:r w:rsidR="00842806">
        <w:t>, beginnend bei Schwarz, wenn kein Farbwert gesetzt ist</w:t>
      </w:r>
      <w:r w:rsidR="00D06EB8">
        <w:t>.</w:t>
      </w:r>
      <w:r w:rsidR="00C35775">
        <w:t xml:space="preserve"> </w:t>
      </w:r>
      <w:r w:rsidR="00F64AE8">
        <w:t>In der Bildverarbeitung w</w:t>
      </w:r>
      <w:r w:rsidR="00173910">
        <w:t>e</w:t>
      </w:r>
      <w:r w:rsidR="00F64AE8">
        <w:t>rd</w:t>
      </w:r>
      <w:r w:rsidR="00173910">
        <w:t>en</w:t>
      </w:r>
      <w:r w:rsidR="00F64AE8">
        <w:t xml:space="preserve"> häufig RGB</w:t>
      </w:r>
      <w:r w:rsidR="00173910">
        <w:t>-</w:t>
      </w:r>
      <w:r w:rsidR="009654A9">
        <w:t>Bilder</w:t>
      </w:r>
      <w:r w:rsidR="00173910">
        <w:t xml:space="preserve"> verwendet</w:t>
      </w:r>
      <w:r w:rsidR="00F64AE8">
        <w:t>, da Computermonitore ihre Darstellung nativ, also direkt unterstü</w:t>
      </w:r>
      <w:r w:rsidR="00F64AE8">
        <w:t>t</w:t>
      </w:r>
      <w:r w:rsidR="00F64AE8">
        <w:t xml:space="preserve">zen. </w:t>
      </w:r>
      <w:r w:rsidR="00D06EB8">
        <w:fldChar w:fldCharType="begin" w:fldLock="1"/>
      </w:r>
      <w:r w:rsidR="00061823">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2", "uris" : [ "http://www.mendeley.com/documents/?uuid=85629ffb-455c-432e-9e06-e3193b048680" ] } ], "mendeley" : { "formattedCitation" : "(Burdick, 1997, S. 22)", "plainTextFormattedCitation" : "(Burdick, 1997, S. 22)", "previouslyFormattedCitation" : "(Burdick, 1997, S. 22)" }, "properties" : { "noteIndex" : 0 }, "schema" : "https://github.com/citation-style-language/schema/raw/master/csl-citation.json" }</w:instrText>
      </w:r>
      <w:r w:rsidR="00D06EB8">
        <w:fldChar w:fldCharType="separate"/>
      </w:r>
      <w:r w:rsidR="00D06EB8" w:rsidRPr="00D06EB8">
        <w:rPr>
          <w:noProof/>
        </w:rPr>
        <w:t>(Burdick, 1997, S. 22)</w:t>
      </w:r>
      <w:r w:rsidR="00D06EB8">
        <w:fldChar w:fldCharType="end"/>
      </w:r>
    </w:p>
    <w:p w:rsidR="002975B6" w:rsidRDefault="002975B6" w:rsidP="00CC2CC3"/>
    <w:tbl>
      <w:tblPr>
        <w:tblStyle w:val="Tabellenraster"/>
        <w:tblW w:w="0" w:type="auto"/>
        <w:tblLook w:val="04A0" w:firstRow="1" w:lastRow="0" w:firstColumn="1" w:lastColumn="0" w:noHBand="0" w:noVBand="1"/>
      </w:tblPr>
      <w:tblGrid>
        <w:gridCol w:w="3962"/>
        <w:gridCol w:w="4476"/>
      </w:tblGrid>
      <w:tr w:rsidR="002975B6" w:rsidTr="002975B6">
        <w:tc>
          <w:tcPr>
            <w:tcW w:w="4181" w:type="dxa"/>
          </w:tcPr>
          <w:p w:rsidR="002975B6" w:rsidRDefault="002975B6" w:rsidP="002975B6">
            <w:pPr>
              <w:pStyle w:val="Beschriftung"/>
            </w:pPr>
            <w:bookmarkStart w:id="17" w:name="_Toc475643765"/>
            <w:r>
              <w:t xml:space="preserve">Abbildung </w:t>
            </w:r>
            <w:r>
              <w:fldChar w:fldCharType="begin"/>
            </w:r>
            <w:r>
              <w:instrText xml:space="preserve"> SEQ Abbildung \* ARABIC </w:instrText>
            </w:r>
            <w:r>
              <w:fldChar w:fldCharType="separate"/>
            </w:r>
            <w:r w:rsidR="00090A64">
              <w:rPr>
                <w:noProof/>
              </w:rPr>
              <w:t>1</w:t>
            </w:r>
            <w:r>
              <w:fldChar w:fldCharType="end"/>
            </w:r>
            <w:r>
              <w:t xml:space="preserve"> - RGB-Farbraum</w:t>
            </w:r>
            <w:bookmarkEnd w:id="17"/>
          </w:p>
          <w:p w:rsidR="002975B6" w:rsidRDefault="002975B6" w:rsidP="00CC2CC3"/>
        </w:tc>
        <w:tc>
          <w:tcPr>
            <w:tcW w:w="4181" w:type="dxa"/>
          </w:tcPr>
          <w:p w:rsidR="002975B6" w:rsidRDefault="002975B6" w:rsidP="00CC2CC3">
            <w:r>
              <w:rPr>
                <w:noProof/>
                <w:lang w:eastAsia="de-DE"/>
              </w:rPr>
              <w:drawing>
                <wp:inline distT="0" distB="0" distL="0" distR="0" wp14:anchorId="131058EA" wp14:editId="752FC47F">
                  <wp:extent cx="2695575" cy="2019300"/>
                  <wp:effectExtent l="0" t="0" r="9525" b="0"/>
                  <wp:docPr id="4" name="Grafik 4" descr="C:\Users\chris\AppData\Local\Microsoft\Windows\INetCache\Content.Word\1280px-HSV_color_solid_cylinder_alpha_low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C:\Users\chris\AppData\Local\Microsoft\Windows\INetCache\Content.Word\1280px-HSV_color_solid_cylinder_alpha_lowgamm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5575" cy="2019300"/>
                          </a:xfrm>
                          <a:prstGeom prst="rect">
                            <a:avLst/>
                          </a:prstGeom>
                          <a:noFill/>
                          <a:ln>
                            <a:noFill/>
                          </a:ln>
                        </pic:spPr>
                      </pic:pic>
                    </a:graphicData>
                  </a:graphic>
                </wp:inline>
              </w:drawing>
            </w:r>
          </w:p>
          <w:p w:rsidR="002975B6" w:rsidRDefault="002975B6" w:rsidP="002975B6">
            <w:pPr>
              <w:pStyle w:val="Beschriftung"/>
              <w:keepNext/>
            </w:pPr>
            <w:bookmarkStart w:id="18" w:name="_Ref475557592"/>
            <w:bookmarkStart w:id="19" w:name="_Toc475643766"/>
            <w:r>
              <w:t xml:space="preserve">Abbildung </w:t>
            </w:r>
            <w:r>
              <w:fldChar w:fldCharType="begin"/>
            </w:r>
            <w:r>
              <w:instrText xml:space="preserve"> SEQ Abbildung \* ARABIC </w:instrText>
            </w:r>
            <w:r>
              <w:fldChar w:fldCharType="separate"/>
            </w:r>
            <w:r w:rsidR="00090A64">
              <w:rPr>
                <w:noProof/>
              </w:rPr>
              <w:t>2</w:t>
            </w:r>
            <w:r>
              <w:fldChar w:fldCharType="end"/>
            </w:r>
            <w:bookmarkEnd w:id="18"/>
            <w:r>
              <w:t xml:space="preserve"> - HSV-Farbraum als</w:t>
            </w:r>
            <w:r>
              <w:rPr>
                <w:noProof/>
              </w:rPr>
              <w:t xml:space="preserve"> Zylinder </w:t>
            </w:r>
            <w:r>
              <w:rPr>
                <w:noProof/>
              </w:rPr>
              <w:fldChar w:fldCharType="begin" w:fldLock="1"/>
            </w:r>
            <w:r>
              <w:rPr>
                <w:noProof/>
              </w:rPr>
              <w:instrText>ADDIN CSL_CITATION { "citationItems" : [ { "id" : "ITEM-1", "itemData" : { "URL" : "https://en.wikipedia.org/w/index.php?title=HSL_and_HSV&amp;oldid=765756890", "accessed" : { "date-parts" : [ [ "2017", "2", "22" ] ] }, "author" : [ { "dropping-particle" : "", "family" : "Wikipedia", "given" : "Contributors", "non-dropping-particle" : "", "parse-names" : false, "suffix" : "" } ], "id" : "ITEM-1", "issued" : { "date-parts" : [ [ "2017" ] ] }, "title" : "HSL and HSV", "type" : "webpage" }, "uris" : [ "http://www.mendeley.com/documents/?uuid=6dfcc6f0-6163-484c-9aea-d71eaa4e5b06" ] } ], "mendeley" : { "formattedCitation" : "(Wikipedia, 2017)", "plainTextFormattedCitation" : "(Wikipedia, 2017)", "previouslyFormattedCitation" : "(Wikipedia, 2017)" }, "properties" : { "noteIndex" : 0 }, "schema" : "https://github.com/citation-style-language/schema/raw/master/csl-citation.json" }</w:instrText>
            </w:r>
            <w:r>
              <w:rPr>
                <w:noProof/>
              </w:rPr>
              <w:fldChar w:fldCharType="separate"/>
            </w:r>
            <w:r w:rsidRPr="00CD6323">
              <w:rPr>
                <w:b w:val="0"/>
                <w:noProof/>
              </w:rPr>
              <w:t>(Wikipedia, 2017)</w:t>
            </w:r>
            <w:bookmarkEnd w:id="19"/>
            <w:r>
              <w:rPr>
                <w:noProof/>
              </w:rPr>
              <w:fldChar w:fldCharType="end"/>
            </w:r>
          </w:p>
        </w:tc>
      </w:tr>
    </w:tbl>
    <w:p w:rsidR="00863F41" w:rsidRDefault="00061823" w:rsidP="00CC2CC3">
      <w:r>
        <w:t xml:space="preserve">Das RGB-System entspricht </w:t>
      </w:r>
      <w:r w:rsidR="00173910">
        <w:t xml:space="preserve">allerdings </w:t>
      </w:r>
      <w:r w:rsidR="00FD595A">
        <w:t>nicht</w:t>
      </w:r>
      <w:r>
        <w:t xml:space="preserve"> der menschlichen Farb</w:t>
      </w:r>
      <w:r w:rsidR="00AD25E2">
        <w:t>wahrnehmung</w:t>
      </w:r>
      <w:r w:rsidR="00173910">
        <w:t>.</w:t>
      </w:r>
      <w:r>
        <w:t xml:space="preserve"> </w:t>
      </w:r>
      <w:r w:rsidR="00173910">
        <w:t>E</w:t>
      </w:r>
      <w:r>
        <w:t>ine natürl</w:t>
      </w:r>
      <w:r>
        <w:t>i</w:t>
      </w:r>
      <w:r>
        <w:t xml:space="preserve">chere Beschreibung </w:t>
      </w:r>
      <w:r w:rsidR="00327EC7">
        <w:t>von Farben ergibt sich durch</w:t>
      </w:r>
      <w:r w:rsidR="00AD25E2">
        <w:t xml:space="preserve"> ihre</w:t>
      </w:r>
      <w:r>
        <w:t xml:space="preserve"> Unterteilung in</w:t>
      </w:r>
      <w:r w:rsidR="007C1ECA">
        <w:t xml:space="preserve"> </w:t>
      </w:r>
      <w:r w:rsidR="00327EC7">
        <w:t>Farb</w:t>
      </w:r>
      <w:r w:rsidR="006937F6">
        <w:t>t</w:t>
      </w:r>
      <w:r w:rsidR="007C1ECA">
        <w:t>on</w:t>
      </w:r>
      <w:r w:rsidR="00F704FD">
        <w:t xml:space="preserve"> (</w:t>
      </w:r>
      <w:r w:rsidR="004B2861">
        <w:rPr>
          <w:u w:val="single"/>
        </w:rPr>
        <w:t>H</w:t>
      </w:r>
      <w:r w:rsidR="00F704FD">
        <w:t>ue),</w:t>
      </w:r>
      <w:r w:rsidR="007C1ECA">
        <w:t xml:space="preserve"> Sättigung</w:t>
      </w:r>
      <w:r w:rsidR="00F704FD">
        <w:t xml:space="preserve"> (</w:t>
      </w:r>
      <w:r w:rsidR="004B2861">
        <w:rPr>
          <w:u w:val="single"/>
        </w:rPr>
        <w:t>S</w:t>
      </w:r>
      <w:r w:rsidR="00F704FD">
        <w:t>aturation) und Intensität (</w:t>
      </w:r>
      <w:r w:rsidR="004B2861">
        <w:rPr>
          <w:u w:val="single"/>
        </w:rPr>
        <w:t>I</w:t>
      </w:r>
      <w:r w:rsidR="00F704FD">
        <w:t>ntensity) im sogenannten HSI-Raum</w:t>
      </w:r>
      <w:r w:rsidR="00AD361B">
        <w:t>, der ein Polarkoordinate</w:t>
      </w:r>
      <w:r w:rsidR="00AD361B">
        <w:t>n</w:t>
      </w:r>
      <w:r w:rsidR="00AD361B">
        <w:t>system verwendet</w:t>
      </w:r>
      <w:r w:rsidR="00AD25E2">
        <w:t>.</w:t>
      </w:r>
      <w:r w:rsidR="007C1ECA">
        <w:t xml:space="preserve"> </w:t>
      </w:r>
      <w:r w:rsidR="00327EC7">
        <w:fldChar w:fldCharType="begin" w:fldLock="1"/>
      </w:r>
      <w:r w:rsidR="00D65E6D">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 "uris" : [ "http://www.mendeley.com/documents/?uuid=636f0d26-5b4e-4358-bc56-863cf0a9798e" ] } ], "mendeley" : { "formattedCitation" : "(J\u00e4hne, 2012, S. 54)", "plainTextFormattedCitation" : "(J\u00e4hne, 2012, S. 54)", "previouslyFormattedCitation" : "(J\u00e4hne, 2012, S. 54)" }, "properties" : { "noteIndex" : 0 }, "schema" : "https://github.com/citation-style-language/schema/raw/master/csl-citation.json" }</w:instrText>
      </w:r>
      <w:r w:rsidR="00327EC7">
        <w:fldChar w:fldCharType="separate"/>
      </w:r>
      <w:r w:rsidR="00327EC7" w:rsidRPr="00327EC7">
        <w:rPr>
          <w:noProof/>
        </w:rPr>
        <w:t>(Jähne, 2012, S. 54)</w:t>
      </w:r>
      <w:r w:rsidR="00327EC7">
        <w:fldChar w:fldCharType="end"/>
      </w:r>
    </w:p>
    <w:p w:rsidR="009654A9" w:rsidRDefault="00F704FD" w:rsidP="00CC2CC3">
      <w:r>
        <w:t>Es gibt viele Methoden, um Bilder vo</w:t>
      </w:r>
      <w:r w:rsidR="00AD361B">
        <w:t>m</w:t>
      </w:r>
      <w:r>
        <w:t xml:space="preserve"> RGB</w:t>
      </w:r>
      <w:r w:rsidR="00AD361B">
        <w:t>-Raum</w:t>
      </w:r>
      <w:r>
        <w:t xml:space="preserve"> </w:t>
      </w:r>
      <w:r w:rsidR="00AD361B">
        <w:t>in den</w:t>
      </w:r>
      <w:r>
        <w:t xml:space="preserve"> HSI</w:t>
      </w:r>
      <w:r w:rsidR="00AD361B">
        <w:t>-Raum</w:t>
      </w:r>
      <w:r>
        <w:t xml:space="preserve"> und zurück zu tran</w:t>
      </w:r>
      <w:r>
        <w:t>s</w:t>
      </w:r>
      <w:r>
        <w:t xml:space="preserve">formieren. Eine </w:t>
      </w:r>
      <w:r w:rsidR="004B2861">
        <w:t>spezielle Implementierung</w:t>
      </w:r>
      <w:r>
        <w:t xml:space="preserve"> ist das HSV-</w:t>
      </w:r>
      <w:r w:rsidR="0047484C">
        <w:t>Farbm</w:t>
      </w:r>
      <w:r>
        <w:t xml:space="preserve">odell, dessen Farbraum in </w:t>
      </w:r>
      <w:r>
        <w:fldChar w:fldCharType="begin"/>
      </w:r>
      <w:r>
        <w:instrText xml:space="preserve"> REF _Ref475557592 \h </w:instrText>
      </w:r>
      <w:r>
        <w:fldChar w:fldCharType="separate"/>
      </w:r>
      <w:r w:rsidR="002975B6">
        <w:t xml:space="preserve">Abbildung </w:t>
      </w:r>
      <w:r w:rsidR="002975B6">
        <w:rPr>
          <w:noProof/>
        </w:rPr>
        <w:t>2</w:t>
      </w:r>
      <w:r>
        <w:fldChar w:fldCharType="end"/>
      </w:r>
      <w:r>
        <w:t xml:space="preserve"> </w:t>
      </w:r>
      <w:r w:rsidR="00AD361B">
        <w:t>zylindrisch</w:t>
      </w:r>
      <w:r>
        <w:t xml:space="preserve"> dargestellt ist. </w:t>
      </w:r>
      <w:r w:rsidR="004B2861">
        <w:t xml:space="preserve">Das Modell generiert </w:t>
      </w:r>
      <w:r w:rsidR="00AD361B">
        <w:t>den</w:t>
      </w:r>
      <w:r w:rsidR="004B2861">
        <w:t xml:space="preserve"> </w:t>
      </w:r>
      <w:r w:rsidR="00AD361B">
        <w:t>Farbton</w:t>
      </w:r>
      <w:r w:rsidR="004B2861">
        <w:t xml:space="preserve"> </w:t>
      </w:r>
      <w:r w:rsidR="00AD361B">
        <w:t>zwischen</w:t>
      </w:r>
      <w:r w:rsidR="004B2861">
        <w:t xml:space="preserve"> </w:t>
      </w:r>
      <w:r w:rsidR="00AD361B">
        <w:t>0</w:t>
      </w:r>
      <w:r w:rsidR="009754E0">
        <w:t>°</w:t>
      </w:r>
      <w:r w:rsidR="00AD361B">
        <w:t xml:space="preserve"> und 360°, beginnend mit Rot. Die Sättigung liegt im Wertebereich von 0 bis 1, wobei 0 die Abwesenheit von Farbe codiert</w:t>
      </w:r>
      <w:r w:rsidR="00054A8F">
        <w:t>, also Grau</w:t>
      </w:r>
      <w:r w:rsidR="00AD361B">
        <w:t xml:space="preserve">, </w:t>
      </w:r>
      <w:r w:rsidR="00054A8F">
        <w:t xml:space="preserve">in </w:t>
      </w:r>
      <w:r w:rsidR="00054A8F">
        <w:fldChar w:fldCharType="begin"/>
      </w:r>
      <w:r w:rsidR="00054A8F">
        <w:instrText xml:space="preserve"> REF _Ref475557592 \h </w:instrText>
      </w:r>
      <w:r w:rsidR="00054A8F">
        <w:fldChar w:fldCharType="separate"/>
      </w:r>
      <w:r w:rsidR="002975B6">
        <w:t xml:space="preserve">Abbildung </w:t>
      </w:r>
      <w:r w:rsidR="002975B6">
        <w:rPr>
          <w:noProof/>
        </w:rPr>
        <w:t>2</w:t>
      </w:r>
      <w:r w:rsidR="00054A8F">
        <w:fldChar w:fldCharType="end"/>
      </w:r>
      <w:r w:rsidR="00054A8F">
        <w:t xml:space="preserve"> </w:t>
      </w:r>
      <w:r w:rsidR="00AD361B">
        <w:t>entlang der zentralen Achse</w:t>
      </w:r>
      <w:r w:rsidR="007A3E18">
        <w:t xml:space="preserve"> zu sehen</w:t>
      </w:r>
      <w:r w:rsidR="00AD361B">
        <w:t>. Der Value ist eine Variation der Intensität und liegt zwischen 0 (schwarz) und 1 (weiß).</w:t>
      </w:r>
      <w:r w:rsidR="00D65E6D">
        <w:t xml:space="preserve"> </w:t>
      </w:r>
      <w:r w:rsidR="00D65E6D">
        <w:fldChar w:fldCharType="begin" w:fldLock="1"/>
      </w:r>
      <w:r w:rsidR="00CE0F2F">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9", "uris" : [ "http://www.mendeley.com/documents/?uuid=85629ffb-455c-432e-9e06-e3193b048680" ] } ], "mendeley" : { "formattedCitation" : "(Burdick, 1997, S. 29)", "plainTextFormattedCitation" : "(Burdick, 1997, S. 29)", "previouslyFormattedCitation" : "(Burdick, 1997, S. 29)" }, "properties" : { "noteIndex" : 0 }, "schema" : "https://github.com/citation-style-language/schema/raw/master/csl-citation.json" }</w:instrText>
      </w:r>
      <w:r w:rsidR="00D65E6D">
        <w:fldChar w:fldCharType="separate"/>
      </w:r>
      <w:r w:rsidR="00D65E6D" w:rsidRPr="00D65E6D">
        <w:rPr>
          <w:noProof/>
        </w:rPr>
        <w:t>(Burdick, 1997, S. 29)</w:t>
      </w:r>
      <w:r w:rsidR="00D65E6D">
        <w:fldChar w:fldCharType="end"/>
      </w:r>
    </w:p>
    <w:p w:rsidR="004700E8" w:rsidRDefault="004700E8" w:rsidP="004700E8">
      <w:pPr>
        <w:pStyle w:val="berschrift3"/>
        <w:numPr>
          <w:ilvl w:val="2"/>
          <w:numId w:val="1"/>
        </w:numPr>
        <w:jc w:val="left"/>
      </w:pPr>
      <w:bookmarkStart w:id="20" w:name="_Toc475659197"/>
      <w:r>
        <w:t>Binarisierung</w:t>
      </w:r>
      <w:bookmarkEnd w:id="20"/>
    </w:p>
    <w:p w:rsidR="00B47512" w:rsidRDefault="0012754A" w:rsidP="00CC2CC3">
      <w:r w:rsidRPr="0012754A">
        <w:t xml:space="preserve">Binärbilder </w:t>
      </w:r>
      <w:r w:rsidR="00B47512">
        <w:t xml:space="preserve">sind Bilder </w:t>
      </w:r>
      <w:r w:rsidRPr="0012754A">
        <w:t xml:space="preserve">mit </w:t>
      </w:r>
      <w:r w:rsidR="00B47512">
        <w:t xml:space="preserve">nur </w:t>
      </w:r>
      <w:r w:rsidRPr="0012754A">
        <w:t xml:space="preserve">einem Bit </w:t>
      </w:r>
      <w:r w:rsidR="00B47512">
        <w:t>je</w:t>
      </w:r>
      <w:r w:rsidRPr="0012754A">
        <w:t xml:space="preserve"> Pixel. </w:t>
      </w:r>
      <w:r w:rsidR="00B47512">
        <w:t xml:space="preserve">Jeder Pixel kann </w:t>
      </w:r>
      <w:r w:rsidR="003D6A91">
        <w:t xml:space="preserve">folglich </w:t>
      </w:r>
      <w:r w:rsidR="00B47512">
        <w:t xml:space="preserve">nur einen von zwei Werten </w:t>
      </w:r>
      <w:r w:rsidR="00EF1654">
        <w:t>an</w:t>
      </w:r>
      <w:r w:rsidR="00B47512">
        <w:t xml:space="preserve">nehmen, schwarz oder weiß. In der Bildverarbeitung werden die beiden Werte </w:t>
      </w:r>
      <w:r w:rsidR="00B00B83">
        <w:t xml:space="preserve">auch </w:t>
      </w:r>
      <w:r w:rsidR="00B47512">
        <w:t xml:space="preserve">häufig als Vorder- beziehungsweise Hintergrund bezeichnet. </w:t>
      </w:r>
      <w:r w:rsidR="00B47512">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23", "uris" : [ "http://www.mendeley.com/documents/?uuid=ea0d026e-97ce-47be-9ada-573a4cfa0ae4" ] } ], "mendeley" : { "formattedCitation" : "(Burger &amp; Burge, 2015, S. 223)", "plainTextFormattedCitation" : "(Burger &amp; Burge, 2015, S. 223)", "previouslyFormattedCitation" : "(Burger &amp; Burge, 2015, S. 223)" }, "properties" : { "noteIndex" : 0 }, "schema" : "https://github.com/citation-style-language/schema/raw/master/csl-citation.json" }</w:instrText>
      </w:r>
      <w:r w:rsidR="00B47512">
        <w:fldChar w:fldCharType="separate"/>
      </w:r>
      <w:r w:rsidR="00B47512" w:rsidRPr="00B47512">
        <w:rPr>
          <w:noProof/>
        </w:rPr>
        <w:t>(Burger &amp; Burge, 2015, S. 223)</w:t>
      </w:r>
      <w:r w:rsidR="00B47512">
        <w:fldChar w:fldCharType="end"/>
      </w:r>
    </w:p>
    <w:p w:rsidR="004700E8" w:rsidRDefault="00B47512" w:rsidP="00B47512">
      <w:r>
        <w:t xml:space="preserve">Anwendung finden Binärbilder bei morphologischen Filtern (Abschnitt </w:t>
      </w:r>
      <w:r>
        <w:fldChar w:fldCharType="begin"/>
      </w:r>
      <w:r>
        <w:instrText xml:space="preserve"> REF _Ref475650584 \r \h </w:instrText>
      </w:r>
      <w:r>
        <w:fldChar w:fldCharType="separate"/>
      </w:r>
      <w:r>
        <w:t>2.2.3.4</w:t>
      </w:r>
      <w:r>
        <w:fldChar w:fldCharType="end"/>
      </w:r>
      <w:r>
        <w:t>)</w:t>
      </w:r>
      <w:r w:rsidR="00A912F0">
        <w:t xml:space="preserve">, </w:t>
      </w:r>
      <w:r w:rsidR="00EF1654">
        <w:rPr>
          <w:color w:val="FF0000"/>
        </w:rPr>
        <w:t>zur Bestimmung momentbasierter geometrischer Eigenschaften</w:t>
      </w:r>
      <w:r w:rsidR="00037051">
        <w:t xml:space="preserve"> </w:t>
      </w:r>
      <w:r>
        <w:t>und zur Extraktion von Konturen</w:t>
      </w:r>
      <w:r w:rsidR="00B00B83">
        <w:t xml:space="preserve"> im Bild</w:t>
      </w:r>
      <w:r>
        <w:t xml:space="preserve"> </w:t>
      </w:r>
      <w:r w:rsidRPr="00B47512">
        <w:rPr>
          <w:color w:val="FF0000"/>
        </w:rPr>
        <w:t>(A</w:t>
      </w:r>
      <w:r w:rsidRPr="00B47512">
        <w:rPr>
          <w:color w:val="FF0000"/>
        </w:rPr>
        <w:t>b</w:t>
      </w:r>
      <w:r w:rsidRPr="00B47512">
        <w:rPr>
          <w:color w:val="FF0000"/>
        </w:rPr>
        <w:t>schnitt??)</w:t>
      </w:r>
      <w:r>
        <w:t>.</w:t>
      </w:r>
    </w:p>
    <w:p w:rsidR="00B00B83" w:rsidRDefault="00CA4F5C" w:rsidP="00B47512">
      <w:r>
        <w:t xml:space="preserve">Um </w:t>
      </w:r>
      <w:r w:rsidR="0006656D">
        <w:t>ein</w:t>
      </w:r>
      <w:r>
        <w:t xml:space="preserve"> Bild, meist </w:t>
      </w:r>
      <w:r w:rsidR="0006656D">
        <w:t>ein</w:t>
      </w:r>
      <w:r>
        <w:t xml:space="preserve"> Graustufenbild,</w:t>
      </w:r>
      <w:r w:rsidR="0006656D">
        <w:t xml:space="preserve"> zu </w:t>
      </w:r>
      <w:r w:rsidR="00155C79">
        <w:t>binarisieren</w:t>
      </w:r>
      <w:r w:rsidR="0006656D">
        <w:t>,</w:t>
      </w:r>
      <w:r w:rsidR="002E1F4C">
        <w:t xml:space="preserve"> also in ein Binärbild zu überführen,</w:t>
      </w:r>
      <w:r w:rsidR="0006656D">
        <w:t xml:space="preserve"> wendet man Schwellwertoperationen an. Die Pixel werden</w:t>
      </w:r>
      <w:r w:rsidR="00FB3418">
        <w:t>, anhand ihrer Intensität</w:t>
      </w:r>
      <w:r w:rsidR="00595BBE">
        <w:t xml:space="preserve"> </w:t>
      </w:r>
      <w:r w:rsidR="00595BBE" w:rsidRPr="00595BBE">
        <w:rPr>
          <w:i/>
        </w:rPr>
        <w:t>α</w:t>
      </w:r>
      <w:r w:rsidR="00FB3418">
        <w:t>,</w:t>
      </w:r>
      <w:r w:rsidR="0006656D">
        <w:t xml:space="preserve"> in einer Punktoperation</w:t>
      </w:r>
      <w:r w:rsidR="00907888">
        <w:t xml:space="preserve"> in zwei Klassen unterteilt. Die Klasse dient der Zuweisung von </w:t>
      </w:r>
      <w:r w:rsidR="008355F0">
        <w:t xml:space="preserve"> einem </w:t>
      </w:r>
      <w:r w:rsidR="008355F0">
        <w:lastRenderedPageBreak/>
        <w:t xml:space="preserve">von zwei </w:t>
      </w:r>
      <w:r w:rsidR="00FB3418">
        <w:t xml:space="preserve">festen </w:t>
      </w:r>
      <w:r w:rsidR="008355F0">
        <w:t>Werten</w:t>
      </w:r>
      <w:r w:rsidR="00FB3418">
        <w:t>, α</w:t>
      </w:r>
      <w:r w:rsidR="00FB3418" w:rsidRPr="00FB3418">
        <w:rPr>
          <w:vertAlign w:val="subscript"/>
        </w:rPr>
        <w:t>0</w:t>
      </w:r>
      <w:r w:rsidR="00FB3418">
        <w:t xml:space="preserve"> und α</w:t>
      </w:r>
      <w:r w:rsidR="00FB3418">
        <w:rPr>
          <w:vertAlign w:val="subscript"/>
        </w:rPr>
        <w:t>1</w:t>
      </w:r>
      <w:r w:rsidR="008355F0">
        <w:t>. Das heißt,</w:t>
      </w:r>
      <w:r w:rsidR="00CC30DF">
        <w:t xml:space="preserve"> dass</w:t>
      </w:r>
      <w:r w:rsidR="008355F0">
        <w:t xml:space="preserve"> </w:t>
      </w:r>
      <w:r w:rsidR="00CC30DF">
        <w:t>Pixel mit einer Intensität unter</w:t>
      </w:r>
      <w:r w:rsidR="00FB3418">
        <w:t>halb</w:t>
      </w:r>
      <w:r w:rsidR="00CC30DF">
        <w:t xml:space="preserve"> eine</w:t>
      </w:r>
      <w:r w:rsidR="00FB3418">
        <w:t>s</w:t>
      </w:r>
      <w:r w:rsidR="00CC30DF">
        <w:t xml:space="preserve"> </w:t>
      </w:r>
      <w:r w:rsidR="00FB3418">
        <w:t xml:space="preserve">gewählten </w:t>
      </w:r>
      <w:r w:rsidR="00CC30DF">
        <w:t>Schwel</w:t>
      </w:r>
      <w:r w:rsidR="00CC30DF">
        <w:t>l</w:t>
      </w:r>
      <w:r w:rsidR="00CC30DF">
        <w:t>wert</w:t>
      </w:r>
      <w:r w:rsidR="00FB3418">
        <w:t>es</w:t>
      </w:r>
      <w:r w:rsidR="008355F0" w:rsidRPr="002518BF">
        <w:rPr>
          <w:i/>
        </w:rPr>
        <w:t xml:space="preserve"> q</w:t>
      </w:r>
      <w:r w:rsidR="00CC30DF">
        <w:t xml:space="preserve"> den Wert </w:t>
      </w:r>
      <w:r w:rsidR="00FB3418">
        <w:t xml:space="preserve">von </w:t>
      </w:r>
      <w:r w:rsidR="00FB3418" w:rsidRPr="002518BF">
        <w:rPr>
          <w:i/>
        </w:rPr>
        <w:t>α</w:t>
      </w:r>
      <w:r w:rsidR="00FB3418" w:rsidRPr="002518BF">
        <w:rPr>
          <w:i/>
          <w:vertAlign w:val="subscript"/>
        </w:rPr>
        <w:t>0</w:t>
      </w:r>
      <w:r w:rsidR="00CC30DF" w:rsidRPr="002518BF">
        <w:rPr>
          <w:i/>
        </w:rPr>
        <w:t xml:space="preserve"> </w:t>
      </w:r>
      <w:r w:rsidR="00CC30DF">
        <w:t xml:space="preserve">erhalten, darüber den Wert </w:t>
      </w:r>
      <w:r w:rsidR="00FB3418" w:rsidRPr="002518BF">
        <w:rPr>
          <w:i/>
        </w:rPr>
        <w:t>α</w:t>
      </w:r>
      <w:r w:rsidR="00FB3418" w:rsidRPr="002518BF">
        <w:rPr>
          <w:i/>
          <w:vertAlign w:val="subscript"/>
        </w:rPr>
        <w:t>1</w:t>
      </w:r>
      <w:r w:rsidR="00595BBE">
        <w:t xml:space="preserve"> </w:t>
      </w:r>
      <w:r w:rsidR="00FB3418">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61)", "plainTextFormattedCitation" : "(Burger &amp; Burge, 2015, S. 101)", "previouslyFormattedCitation" : "(Burger &amp; Burge, 2015, S. 101)" }, "properties" : { "noteIndex" : 0 }, "schema" : "https://github.com/citation-style-language/schema/raw/master/csl-citation.json" }</w:instrText>
      </w:r>
      <w:r w:rsidR="00FB3418">
        <w:fldChar w:fldCharType="separate"/>
      </w:r>
      <w:r w:rsidR="00FB3418">
        <w:rPr>
          <w:noProof/>
        </w:rPr>
        <w:t>(Burger &amp; Burge, 2015, S. 6</w:t>
      </w:r>
      <w:r w:rsidR="00FB3418" w:rsidRPr="00FB3418">
        <w:rPr>
          <w:noProof/>
        </w:rPr>
        <w:t>1)</w:t>
      </w:r>
      <w:r w:rsidR="00FB3418">
        <w:fldChar w:fldCharType="end"/>
      </w:r>
      <w:r w:rsidR="00595BBE">
        <w:t>:</w:t>
      </w:r>
    </w:p>
    <w:p w:rsidR="00595BBE" w:rsidRPr="00595BBE" w:rsidRDefault="00595BBE" w:rsidP="00595BBE">
      <w:pPr>
        <w:jc w:val="right"/>
      </w:pPr>
      <m:oMath>
        <m:r>
          <w:rPr>
            <w:rFonts w:ascii="Cambria Math" w:hAnsi="Cambria Math"/>
          </w:rPr>
          <m:t>f</m:t>
        </m:r>
        <m:d>
          <m:dPr>
            <m:ctrlPr>
              <w:rPr>
                <w:rFonts w:ascii="Cambria Math" w:hAnsi="Cambria Math"/>
                <w:i/>
              </w:rPr>
            </m:ctrlPr>
          </m:dPr>
          <m:e>
            <m:r>
              <w:rPr>
                <w:rFonts w:ascii="Cambria Math" w:hAnsi="Cambria Math"/>
              </w:rPr>
              <m:t>α</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vertAlign w:val="subscript"/>
                      </w:rPr>
                    </m:ctrlPr>
                  </m:sSubPr>
                  <m:e>
                    <m:r>
                      <m:rPr>
                        <m:sty m:val="p"/>
                      </m:rPr>
                      <w:rPr>
                        <w:rFonts w:ascii="Cambria Math" w:hAnsi="Cambria Math"/>
                      </w:rPr>
                      <m:t xml:space="preserve"> </m:t>
                    </m:r>
                    <m:r>
                      <w:rPr>
                        <w:rFonts w:ascii="Cambria Math" w:hAnsi="Cambria Math"/>
                      </w:rPr>
                      <m:t>α</m:t>
                    </m:r>
                  </m:e>
                  <m:sub>
                    <m:r>
                      <w:rPr>
                        <w:rFonts w:ascii="Cambria Math" w:hAnsi="Cambria Math"/>
                        <w:vertAlign w:val="subscript"/>
                      </w:rPr>
                      <m:t>0</m:t>
                    </m:r>
                  </m:sub>
                </m:sSub>
                <m:r>
                  <m:rPr>
                    <m:sty m:val="p"/>
                  </m:rPr>
                  <w:rPr>
                    <w:rFonts w:ascii="Cambria Math" w:hAnsi="Cambria Math"/>
                    <w:vertAlign w:val="subscript"/>
                  </w:rPr>
                  <m:t xml:space="preserve"> </m:t>
                </m:r>
                <m:r>
                  <m:rPr>
                    <m:sty m:val="p"/>
                  </m:rPr>
                  <w:rPr>
                    <w:rFonts w:ascii="Cambria Math" w:hAnsi="Cambria Math"/>
                    <w:vertAlign w:val="subscript"/>
                  </w:rPr>
                  <m:t xml:space="preserve">  </m:t>
                </m:r>
                <m:r>
                  <m:rPr>
                    <m:sty m:val="p"/>
                  </m:rPr>
                  <w:rPr>
                    <w:rFonts w:ascii="Cambria Math" w:hAnsi="Cambria Math"/>
                    <w:vertAlign w:val="subscript"/>
                  </w:rPr>
                  <m:t>für</m:t>
                </m:r>
                <m:r>
                  <w:rPr>
                    <w:rFonts w:ascii="Cambria Math" w:hAnsi="Cambria Math"/>
                    <w:vertAlign w:val="subscript"/>
                  </w:rPr>
                  <m:t xml:space="preserve"> α&lt;q</m:t>
                </m:r>
              </m:e>
              <m:e>
                <m:r>
                  <w:rPr>
                    <w:rFonts w:ascii="Cambria Math" w:hAnsi="Cambria Math"/>
                  </w:rPr>
                  <m:t xml:space="preserve"> </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m:t>
                    </m:r>
                  </m:sub>
                </m:sSub>
                <m:r>
                  <w:rPr>
                    <w:rFonts w:ascii="Cambria Math" w:hAnsi="Cambria Math"/>
                    <w:vertAlign w:val="subscript"/>
                  </w:rPr>
                  <m:t xml:space="preserve">   </m:t>
                </m:r>
                <m:r>
                  <m:rPr>
                    <m:sty m:val="p"/>
                  </m:rPr>
                  <w:rPr>
                    <w:rFonts w:ascii="Cambria Math" w:hAnsi="Cambria Math"/>
                    <w:vertAlign w:val="subscript"/>
                  </w:rPr>
                  <m:t>für</m:t>
                </m:r>
                <m:r>
                  <w:rPr>
                    <w:rFonts w:ascii="Cambria Math" w:hAnsi="Cambria Math"/>
                    <w:vertAlign w:val="subscript"/>
                  </w:rPr>
                  <m:t xml:space="preserve"> α≥q</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w:t>
      </w:r>
      <w:r w:rsidR="005B1A43">
        <w:rPr>
          <w:rFonts w:eastAsiaTheme="minorEastAsia"/>
        </w:rPr>
        <w:t>1</w:t>
      </w:r>
      <w:r>
        <w:rPr>
          <w:rFonts w:eastAsiaTheme="minorEastAsia"/>
        </w:rPr>
        <w:t>)</w:t>
      </w:r>
    </w:p>
    <w:p w:rsidR="00EF1654" w:rsidRDefault="00EF1654" w:rsidP="0013705B">
      <w:pPr>
        <w:spacing w:after="0" w:line="240" w:lineRule="auto"/>
        <w:ind w:left="142" w:hanging="142"/>
      </w:pPr>
      <w:r>
        <w:rPr>
          <w:noProof/>
          <w:lang w:eastAsia="de-DE"/>
        </w:rPr>
        <w:drawing>
          <wp:inline distT="0" distB="0" distL="0" distR="0" wp14:anchorId="449244E2" wp14:editId="3A69589C">
            <wp:extent cx="3781426" cy="1509722"/>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1426" cy="1509722"/>
                    </a:xfrm>
                    <a:prstGeom prst="rect">
                      <a:avLst/>
                    </a:prstGeom>
                    <a:noFill/>
                    <a:ln>
                      <a:noFill/>
                    </a:ln>
                  </pic:spPr>
                </pic:pic>
              </a:graphicData>
            </a:graphic>
          </wp:inline>
        </w:drawing>
      </w:r>
      <w:r>
        <w:t xml:space="preserve">    </w:t>
      </w:r>
      <w:r w:rsidR="0013705B">
        <w:t xml:space="preserve">        </w:t>
      </w:r>
      <w:r>
        <w:rPr>
          <w:noProof/>
          <w:lang w:eastAsia="de-DE"/>
        </w:rPr>
        <w:drawing>
          <wp:inline distT="0" distB="0" distL="0" distR="0" wp14:anchorId="76792F96" wp14:editId="2223824F">
            <wp:extent cx="3686175" cy="1114382"/>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1403" cy="1118986"/>
                    </a:xfrm>
                    <a:prstGeom prst="rect">
                      <a:avLst/>
                    </a:prstGeom>
                    <a:noFill/>
                    <a:ln>
                      <a:noFill/>
                    </a:ln>
                  </pic:spPr>
                </pic:pic>
              </a:graphicData>
            </a:graphic>
          </wp:inline>
        </w:drawing>
      </w:r>
    </w:p>
    <w:p w:rsidR="008C1ACE" w:rsidRPr="008C1ACE" w:rsidRDefault="00090A64" w:rsidP="008C1ACE">
      <w:pPr>
        <w:pStyle w:val="Beschriftung"/>
        <w:jc w:val="left"/>
      </w:pPr>
      <w:bookmarkStart w:id="21" w:name="_Ref475656337"/>
      <w:r>
        <w:t xml:space="preserve">Abbildung </w:t>
      </w:r>
      <w:r>
        <w:fldChar w:fldCharType="begin"/>
      </w:r>
      <w:r>
        <w:instrText xml:space="preserve"> SEQ Abbildung \* ARABIC </w:instrText>
      </w:r>
      <w:r>
        <w:fldChar w:fldCharType="separate"/>
      </w:r>
      <w:r>
        <w:rPr>
          <w:noProof/>
        </w:rPr>
        <w:t>3</w:t>
      </w:r>
      <w:r>
        <w:fldChar w:fldCharType="end"/>
      </w:r>
      <w:bookmarkEnd w:id="21"/>
      <w:r>
        <w:t xml:space="preserve"> - Schwellwertoperation </w:t>
      </w:r>
      <w:r w:rsidR="00D64A4B">
        <w:t xml:space="preserve">angewendet </w:t>
      </w:r>
      <w:r>
        <w:t xml:space="preserve">auf ein </w:t>
      </w:r>
      <w:r w:rsidR="00D64A4B">
        <w:t>Graustufenbild (links oben) mit</w:t>
      </w:r>
      <w:r>
        <w:t xml:space="preserve"> </w:t>
      </w:r>
      <w:r w:rsidR="00D64A4B">
        <w:t xml:space="preserve">resultierendem </w:t>
      </w:r>
      <w:r>
        <w:t>B</w:t>
      </w:r>
      <w:r>
        <w:t>i</w:t>
      </w:r>
      <w:r>
        <w:t>närbild (rechts oben), Histogramme des Originalbildes (links unten) und des Binärbildes (rechts unten)</w:t>
      </w:r>
      <w:r w:rsidR="00D546F2">
        <w:t xml:space="preserve"> </w:t>
      </w:r>
      <w:r w:rsidR="00D546F2">
        <w:fldChar w:fldCharType="begin" w:fldLock="1"/>
      </w:r>
      <w:r w:rsidR="00716A1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62", "uris" : [ "http://www.mendeley.com/documents/?uuid=ea0d026e-97ce-47be-9ada-573a4cfa0ae4" ] } ], "mendeley" : { "formattedCitation" : "(Burger &amp; Burge, 2015, S. 62)", "plainTextFormattedCitation" : "(Burger &amp; Burge, 2015, S. 62)", "previouslyFormattedCitation" : "(Burger &amp; Burge, 2015, S. 62)" }, "properties" : { "noteIndex" : 0 }, "schema" : "https://github.com/citation-style-language/schema/raw/master/csl-citation.json" }</w:instrText>
      </w:r>
      <w:r w:rsidR="00D546F2">
        <w:fldChar w:fldCharType="separate"/>
      </w:r>
      <w:r w:rsidR="00D546F2" w:rsidRPr="00D546F2">
        <w:rPr>
          <w:b w:val="0"/>
          <w:noProof/>
        </w:rPr>
        <w:t>(Burger &amp; Burge, 2015, S. 62)</w:t>
      </w:r>
      <w:r w:rsidR="00D546F2">
        <w:fldChar w:fldCharType="end"/>
      </w:r>
    </w:p>
    <w:p w:rsidR="00384DFB" w:rsidRDefault="00384DFB" w:rsidP="00B47512">
      <w:r>
        <w:t xml:space="preserve">Die </w:t>
      </w:r>
      <w:r w:rsidR="00C379CC">
        <w:t>Findung</w:t>
      </w:r>
      <w:r>
        <w:t xml:space="preserve"> eines geeigneten Schwellwertes</w:t>
      </w:r>
      <w:r w:rsidR="008E4C2D">
        <w:t xml:space="preserve"> </w:t>
      </w:r>
      <w:r>
        <w:t>ist die Aufgabe von automatischen Schwel</w:t>
      </w:r>
      <w:r>
        <w:t>l</w:t>
      </w:r>
      <w:r>
        <w:t>wertoperationen.</w:t>
      </w:r>
      <w:r w:rsidR="008B2059">
        <w:t xml:space="preserve"> Viele Verfahren zur Schwellwertberechnung werten </w:t>
      </w:r>
      <w:r w:rsidR="00D83F61">
        <w:t xml:space="preserve">dazu </w:t>
      </w:r>
      <w:r w:rsidR="00377AC9">
        <w:t xml:space="preserve">die </w:t>
      </w:r>
      <w:r w:rsidR="008B2059">
        <w:t>Histogra</w:t>
      </w:r>
      <w:r w:rsidR="008B2059">
        <w:t>m</w:t>
      </w:r>
      <w:r w:rsidR="008B2059">
        <w:t xml:space="preserve">me </w:t>
      </w:r>
      <w:r w:rsidR="005F119A">
        <w:t>des Ausgangsbildes aus</w:t>
      </w:r>
      <w:r w:rsidR="008B2059">
        <w:t>.</w:t>
      </w:r>
      <w:r w:rsidR="008B2059" w:rsidRPr="008B2059">
        <w:t xml:space="preserve"> Histogramme sind</w:t>
      </w:r>
      <w:r w:rsidR="008B2059">
        <w:t xml:space="preserve"> Darstellungen von</w:t>
      </w:r>
      <w:r w:rsidR="008B2059" w:rsidRPr="008B2059">
        <w:t xml:space="preserve"> Häufigkeitsverteilunge</w:t>
      </w:r>
      <w:r w:rsidR="008B2059">
        <w:t>n bestimmter Merkmale. Im Falle von Bildern, zeigen Histogramme die Häufigkeit der auftretenden Intensität</w:t>
      </w:r>
      <w:r w:rsidR="008B2059">
        <w:t>s</w:t>
      </w:r>
      <w:r w:rsidR="008B2059">
        <w:t>werte an</w:t>
      </w:r>
      <w:r w:rsidR="00716A11">
        <w:t xml:space="preserve"> </w:t>
      </w:r>
      <w:r w:rsidR="00716A11">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42", "uris" : [ "http://www.mendeley.com/documents/?uuid=ea0d026e-97ce-47be-9ada-573a4cfa0ae4" ] } ], "mendeley" : { "formattedCitation" : "(Burger &amp; Burge, 2015, S. 42)", "plainTextFormattedCitation" : "(Burger &amp; Burge, 2015, S. 42)", "previouslyFormattedCitation" : "(Burger &amp; Burge, 2015, S. 42)" }, "properties" : { "noteIndex" : 0 }, "schema" : "https://github.com/citation-style-language/schema/raw/master/csl-citation.json" }</w:instrText>
      </w:r>
      <w:r w:rsidR="00716A11">
        <w:fldChar w:fldCharType="separate"/>
      </w:r>
      <w:r w:rsidR="00716A11" w:rsidRPr="00716A11">
        <w:rPr>
          <w:noProof/>
        </w:rPr>
        <w:t>(Burger &amp; Burge, 2015, S. 42)</w:t>
      </w:r>
      <w:r w:rsidR="00716A11">
        <w:fldChar w:fldCharType="end"/>
      </w:r>
      <w:r w:rsidR="008B2059">
        <w:t>.</w:t>
      </w:r>
      <w:r w:rsidR="005F119A">
        <w:t xml:space="preserve"> Beispielhaft ist </w:t>
      </w:r>
      <w:r w:rsidR="00716A11">
        <w:t xml:space="preserve">in </w:t>
      </w:r>
      <w:r w:rsidR="00716A11">
        <w:fldChar w:fldCharType="begin"/>
      </w:r>
      <w:r w:rsidR="00716A11">
        <w:instrText xml:space="preserve"> REF _Ref475656337 \h </w:instrText>
      </w:r>
      <w:r w:rsidR="00716A11">
        <w:fldChar w:fldCharType="separate"/>
      </w:r>
      <w:r w:rsidR="00716A11">
        <w:t xml:space="preserve">Abbildung </w:t>
      </w:r>
      <w:r w:rsidR="00716A11">
        <w:rPr>
          <w:noProof/>
        </w:rPr>
        <w:t>3</w:t>
      </w:r>
      <w:r w:rsidR="00716A11">
        <w:fldChar w:fldCharType="end"/>
      </w:r>
      <w:r w:rsidR="00716A11">
        <w:t xml:space="preserve"> ein 8-Bit </w:t>
      </w:r>
      <w:r w:rsidR="00D41CB6">
        <w:t>Graustufenbild</w:t>
      </w:r>
      <w:r w:rsidR="00716A11">
        <w:t xml:space="preserve"> mit </w:t>
      </w:r>
      <w:r w:rsidR="00D41CB6">
        <w:t>zugehörigem</w:t>
      </w:r>
      <w:r w:rsidR="00716A11">
        <w:t xml:space="preserve"> Histogramm (links) und das Binärbild mit Hist</w:t>
      </w:r>
      <w:r w:rsidR="00716A11">
        <w:t>o</w:t>
      </w:r>
      <w:r w:rsidR="00716A11">
        <w:t>gramm nach einer Schwellwertoperation (rechts) zu sehen.</w:t>
      </w:r>
    </w:p>
    <w:p w:rsidR="008A09AC" w:rsidRDefault="00502384" w:rsidP="00B47512">
      <w:r>
        <w:t>Bei Verfahren zur automatischen Schwellwertbestimmung wird zwischen globalen und adaptiven Methoden</w:t>
      </w:r>
      <w:r w:rsidR="006A281F">
        <w:t xml:space="preserve"> unterschieden</w:t>
      </w:r>
      <w:r>
        <w:t>.</w:t>
      </w:r>
      <w:r w:rsidR="006A281F">
        <w:t xml:space="preserve"> Globale Schwellwertmethoden bestimmen für ein Graust</w:t>
      </w:r>
      <w:r w:rsidR="006A281F">
        <w:t>u</w:t>
      </w:r>
      <w:r w:rsidR="006A281F">
        <w:t xml:space="preserve">fenbild </w:t>
      </w:r>
      <w:r w:rsidR="006A281F" w:rsidRPr="006A281F">
        <w:t>ei</w:t>
      </w:r>
      <w:r w:rsidR="006A281F">
        <w:t xml:space="preserve">nen einzigen </w:t>
      </w:r>
      <w:r w:rsidR="006A281F" w:rsidRPr="006A281F">
        <w:t>optima</w:t>
      </w:r>
      <w:r w:rsidR="006A281F">
        <w:t xml:space="preserve">len Schwellwert, anhand dessen die Pixel Vorder- oder Hintergrund zugeordnet werden </w:t>
      </w:r>
      <w:r w:rsidR="006A281F">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68", "uris" : [ "http://www.mendeley.com/documents/?uuid=ea0d026e-97ce-47be-9ada-573a4cfa0ae4" ] } ], "mendeley" : { "formattedCitation" : "(Burger &amp; Burge, 2015, S. 268)", "plainTextFormattedCitation" : "(Burger &amp; Burge, 2015, S. 268)", "previouslyFormattedCitation" : "(Burger &amp; Burge, 2015, S. 268)" }, "properties" : { "noteIndex" : 0 }, "schema" : "https://github.com/citation-style-language/schema/raw/master/csl-citation.json" }</w:instrText>
      </w:r>
      <w:r w:rsidR="006A281F">
        <w:fldChar w:fldCharType="separate"/>
      </w:r>
      <w:r w:rsidR="006A281F" w:rsidRPr="006A281F">
        <w:rPr>
          <w:noProof/>
        </w:rPr>
        <w:t>(Burger &amp; Burge, 2015, S. 268)</w:t>
      </w:r>
      <w:r w:rsidR="006A281F">
        <w:fldChar w:fldCharType="end"/>
      </w:r>
      <w:r w:rsidR="006A281F">
        <w:t xml:space="preserve">. Globale Schwellwerte können bei </w:t>
      </w:r>
      <w:r w:rsidR="006A281F" w:rsidRPr="006A281F">
        <w:t xml:space="preserve">ungleichmäßiger Beleuchtung </w:t>
      </w:r>
      <w:r w:rsidR="006A281F">
        <w:t>im Bild unerwünschte Ergebnisse erzielen</w:t>
      </w:r>
      <w:r w:rsidR="006A281F" w:rsidRPr="006A281F">
        <w:t xml:space="preserve">. </w:t>
      </w:r>
      <w:r w:rsidR="006A281F">
        <w:t xml:space="preserve">Bei adaptiven Methoden wird </w:t>
      </w:r>
      <w:r w:rsidR="00BA0648">
        <w:t>daher</w:t>
      </w:r>
      <w:r w:rsidR="006A281F">
        <w:t xml:space="preserve"> für jeden einzelnen Bildpunkt ein angepasster Schwel</w:t>
      </w:r>
      <w:r w:rsidR="006A281F">
        <w:t>l</w:t>
      </w:r>
      <w:r w:rsidR="006A281F">
        <w:t xml:space="preserve">wert bestimmt </w:t>
      </w:r>
      <w:r w:rsidR="006A281F">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91", "uris" : [ "http://www.mendeley.com/documents/?uuid=ea0d026e-97ce-47be-9ada-573a4cfa0ae4" ] } ], "mendeley" : { "formattedCitation" : "(Burger &amp; Burge, 2015, S. 291)", "plainTextFormattedCitation" : "(Burger &amp; Burge, 2015, S. 291)", "previouslyFormattedCitation" : "(Burger &amp; Burge, 2015, S. 291)" }, "properties" : { "noteIndex" : 0 }, "schema" : "https://github.com/citation-style-language/schema/raw/master/csl-citation.json" }</w:instrText>
      </w:r>
      <w:r w:rsidR="006A281F">
        <w:fldChar w:fldCharType="separate"/>
      </w:r>
      <w:r w:rsidR="006A281F" w:rsidRPr="006A281F">
        <w:rPr>
          <w:noProof/>
        </w:rPr>
        <w:t>(Burger &amp; Burge, 2015, S. 291)</w:t>
      </w:r>
      <w:r w:rsidR="006A281F">
        <w:fldChar w:fldCharType="end"/>
      </w:r>
      <w:r w:rsidR="006A281F">
        <w:t>.</w:t>
      </w:r>
    </w:p>
    <w:p w:rsidR="00907888" w:rsidRDefault="004C6187" w:rsidP="00907888">
      <w:r>
        <w:t xml:space="preserve">Otsu ist ein Beispiel für </w:t>
      </w:r>
      <w:r w:rsidR="00502384">
        <w:t xml:space="preserve">eine </w:t>
      </w:r>
      <w:r>
        <w:t>globale, histogrammbasierte</w:t>
      </w:r>
      <w:r w:rsidR="00502384">
        <w:t xml:space="preserve"> Schwellwertbestimmung.</w:t>
      </w:r>
      <w:r w:rsidR="00907888">
        <w:t xml:space="preserve"> Das Verfahren versucht die Varianz, also die Streuung der Grauwerte, innerhalb der beiden zu </w:t>
      </w:r>
      <w:r w:rsidR="00907888">
        <w:lastRenderedPageBreak/>
        <w:t xml:space="preserve">bildenden Klassen zu minimieren. Die Varianz kann direkt aus dem Histogramm des Bildes abgeleitet werden. Gleichzeitig soll die Trennung zwischen den Klassen möglichst groß sein, Dazu müssen ihre Mittelwerte </w:t>
      </w:r>
      <w:r w:rsidR="00907888" w:rsidRPr="00907888">
        <w:t>möglichst weit auseina</w:t>
      </w:r>
      <w:r w:rsidR="00907888" w:rsidRPr="00907888">
        <w:t>n</w:t>
      </w:r>
      <w:r w:rsidR="00907888" w:rsidRPr="00907888">
        <w:t>der liegen</w:t>
      </w:r>
      <w:r w:rsidR="00907888">
        <w:t xml:space="preserve">. </w:t>
      </w:r>
      <w:r w:rsidR="00907888">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plainTextFormattedCitation" : "(Burger &amp; Burge, 2015, S. 275)", "previouslyFormattedCitation" : "(Burger &amp; Burge, 2015, S. 275)" }, "properties" : { "noteIndex" : 0 }, "schema" : "https://github.com/citation-style-language/schema/raw/master/csl-citation.json" }</w:instrText>
      </w:r>
      <w:r w:rsidR="00907888">
        <w:fldChar w:fldCharType="separate"/>
      </w:r>
      <w:r w:rsidR="00907888" w:rsidRPr="00907888">
        <w:rPr>
          <w:noProof/>
        </w:rPr>
        <w:t>(Burger &amp; Burge, 2015, S. 275)</w:t>
      </w:r>
      <w:r w:rsidR="00907888">
        <w:fldChar w:fldCharType="end"/>
      </w:r>
    </w:p>
    <w:p w:rsidR="00907888" w:rsidRDefault="00907888" w:rsidP="00907888">
      <w:r>
        <w:t xml:space="preserve">Laut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manualFormatting" : "Burger &amp; Burge (2015, S. 278)", "plainTextFormattedCitation" : "(Burger &amp; Burge, 2015, S. 275)", "previouslyFormattedCitation" : "(Burger &amp; Burge, 2015, S. 275)" }, "properties" : { "noteIndex" : 0 }, "schema" : "https://github.com/citation-style-language/schema/raw/master/csl-citation.json" }</w:instrText>
      </w:r>
      <w:r>
        <w:fldChar w:fldCharType="separate"/>
      </w:r>
      <w:r>
        <w:rPr>
          <w:noProof/>
        </w:rPr>
        <w:t>Burger &amp; Burge (2015, S. 278</w:t>
      </w:r>
      <w:r w:rsidRPr="00907888">
        <w:rPr>
          <w:noProof/>
        </w:rPr>
        <w:t>)</w:t>
      </w:r>
      <w:r>
        <w:fldChar w:fldCharType="end"/>
      </w:r>
      <w:r>
        <w:t xml:space="preserve"> arbeitet die Otsu-Methode „sehr effizient“ und liefert in der Praxis „recht brauchb</w:t>
      </w:r>
      <w:r w:rsidR="00C015E0">
        <w:t>are Ergebnisse“.</w:t>
      </w:r>
    </w:p>
    <w:p w:rsidR="000A27C1" w:rsidRDefault="00540024" w:rsidP="000A27C1">
      <w:pPr>
        <w:pStyle w:val="berschrift3"/>
        <w:numPr>
          <w:ilvl w:val="2"/>
          <w:numId w:val="1"/>
        </w:numPr>
        <w:jc w:val="left"/>
      </w:pPr>
      <w:bookmarkStart w:id="22" w:name="_Toc475659198"/>
      <w:r>
        <w:t>Filter</w:t>
      </w:r>
      <w:bookmarkEnd w:id="22"/>
    </w:p>
    <w:p w:rsidR="0012460B" w:rsidRPr="0012460B" w:rsidRDefault="0012460B" w:rsidP="0012460B">
      <w:pPr>
        <w:pStyle w:val="berschrift4"/>
        <w:numPr>
          <w:ilvl w:val="3"/>
          <w:numId w:val="1"/>
        </w:numPr>
        <w:ind w:left="851" w:hanging="851"/>
        <w:jc w:val="left"/>
      </w:pPr>
      <w:bookmarkStart w:id="23" w:name="_Toc475659199"/>
      <w:r>
        <w:t>Allgemeine Definition</w:t>
      </w:r>
      <w:bookmarkEnd w:id="23"/>
    </w:p>
    <w:p w:rsidR="00CE0F2F" w:rsidRDefault="00E2300C" w:rsidP="00E2300C">
      <w:r>
        <w:t xml:space="preserve">Filter, auch Nachbarschaftsoperationen genannt, </w:t>
      </w:r>
      <w:r w:rsidR="0006656D">
        <w:t>betrachten, im Gegensatz zu Punktoper</w:t>
      </w:r>
      <w:r w:rsidR="0006656D">
        <w:t>a</w:t>
      </w:r>
      <w:r w:rsidR="0006656D">
        <w:t xml:space="preserve">tionen, nicht nur </w:t>
      </w:r>
      <w:r w:rsidR="00C8254A">
        <w:t xml:space="preserve">einen </w:t>
      </w:r>
      <w:r w:rsidR="00CE0F2F">
        <w:t>Pixel</w:t>
      </w:r>
      <w:r w:rsidR="0006656D">
        <w:t xml:space="preserve">, sondern auch </w:t>
      </w:r>
      <w:r w:rsidR="00C8254A">
        <w:t>eine kleine</w:t>
      </w:r>
      <w:r w:rsidR="009144FC" w:rsidRPr="009144FC">
        <w:t xml:space="preserve"> </w:t>
      </w:r>
      <w:r w:rsidR="00C8254A">
        <w:t>Region um ihn herum</w:t>
      </w:r>
      <w:r w:rsidR="0006656D">
        <w:t>, die Nachba</w:t>
      </w:r>
      <w:r w:rsidR="0006656D">
        <w:t>r</w:t>
      </w:r>
      <w:r w:rsidR="0006656D">
        <w:t>schaft</w:t>
      </w:r>
      <w:r w:rsidR="009144FC">
        <w:t xml:space="preserve">. Sie </w:t>
      </w:r>
      <w:r>
        <w:t>kombinieren</w:t>
      </w:r>
      <w:r w:rsidR="00CE0F2F">
        <w:t xml:space="preserve"> die</w:t>
      </w:r>
      <w:r>
        <w:t xml:space="preserve"> benachbarte</w:t>
      </w:r>
      <w:r w:rsidR="00CE0F2F">
        <w:t>n</w:t>
      </w:r>
      <w:r>
        <w:t xml:space="preserve"> Pixel in einer bestimmten Weise und liefern so ein geände</w:t>
      </w:r>
      <w:r>
        <w:t>r</w:t>
      </w:r>
      <w:r>
        <w:t>tes Bild</w:t>
      </w:r>
      <w:r w:rsidR="00CE0F2F">
        <w:t>. Wichtige Aufgaben, die Filter übernehmen</w:t>
      </w:r>
      <w:r w:rsidR="0012460B">
        <w:t xml:space="preserve"> können</w:t>
      </w:r>
      <w:r w:rsidR="00CE0F2F">
        <w:t>, sind beispielsweise die Unterdr</w:t>
      </w:r>
      <w:r w:rsidR="00CE0F2F">
        <w:t>ü</w:t>
      </w:r>
      <w:r w:rsidR="00CE0F2F">
        <w:t>ckung von Rauschen, die Korrektur von Störungen oder die Detektion und Unterscheidung lokaler Strukturen im Bild, wie Kanten oder Linien.</w:t>
      </w:r>
      <w:r w:rsidR="007D687F" w:rsidRPr="007D687F">
        <w:t xml:space="preserve"> </w:t>
      </w:r>
      <w:r w:rsidR="007D687F">
        <w:fldChar w:fldCharType="begin" w:fldLock="1"/>
      </w:r>
      <w:r w:rsidR="0012460B">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296", "uris" : [ "http://www.mendeley.com/documents/?uuid=636f0d26-5b4e-4358-bc56-863cf0a9798e" ] } ], "mendeley" : { "formattedCitation" : "(J\u00e4hne, 2012, S. 296)", "manualFormatting" : "(J\u00e4hne, 2012, S. 296, 297)", "plainTextFormattedCitation" : "(J\u00e4hne, 2012, S. 296)", "previouslyFormattedCitation" : "(J\u00e4hne, 2012, S. 296)" }, "properties" : { "noteIndex" : 0 }, "schema" : "https://github.com/citation-style-language/schema/raw/master/csl-citation.json" }</w:instrText>
      </w:r>
      <w:r w:rsidR="007D687F">
        <w:fldChar w:fldCharType="separate"/>
      </w:r>
      <w:r w:rsidR="007D687F" w:rsidRPr="00CE0F2F">
        <w:rPr>
          <w:noProof/>
        </w:rPr>
        <w:t>(Jähne, 2012, S. 296</w:t>
      </w:r>
      <w:r w:rsidR="007D687F">
        <w:rPr>
          <w:noProof/>
        </w:rPr>
        <w:t>, 297</w:t>
      </w:r>
      <w:r w:rsidR="007D687F" w:rsidRPr="00CE0F2F">
        <w:rPr>
          <w:noProof/>
        </w:rPr>
        <w:t>)</w:t>
      </w:r>
      <w:r w:rsidR="007D687F">
        <w:fldChar w:fldCharType="end"/>
      </w:r>
    </w:p>
    <w:p w:rsidR="000F6BC8" w:rsidRDefault="000F6BC8" w:rsidP="000F6BC8">
      <w:r>
        <w:t xml:space="preserve">Die Größe der Filterregion, also </w:t>
      </w:r>
      <w:r w:rsidR="00723106">
        <w:t>die Größe der</w:t>
      </w:r>
      <w:r>
        <w:t xml:space="preserve"> Nachbarschaft, ist ein wichtiger Parameter </w:t>
      </w:r>
      <w:r w:rsidR="00723106">
        <w:t>des</w:t>
      </w:r>
      <w:r>
        <w:t xml:space="preserve"> Filters.</w:t>
      </w:r>
      <w:r w:rsidR="00132A74">
        <w:t xml:space="preserve"> Sie bestimmt, wie viele umgebende Pixel zur Berechnung des neuen Wertes für den betrachteten Pixel herangezogen werden. Mit unterschiedlichen Größen erzielt man unter Umständen auch unterschiedlich starke Effekte. </w:t>
      </w:r>
      <w:r w:rsidR="00132A74">
        <w:fldChar w:fldCharType="begin" w:fldLock="1"/>
      </w:r>
      <w:r w:rsidR="004B6C0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4", "uris" : [ "http://www.mendeley.com/documents/?uuid=ea0d026e-97ce-47be-9ada-573a4cfa0ae4" ] } ], "mendeley" : { "formattedCitation" : "(Burger &amp; Burge, 2015, S. 94)", "plainTextFormattedCitation" : "(Burger &amp; Burge, 2015, S. 94)", "previouslyFormattedCitation" : "(Burger &amp; Burge, 2015, S. 94)" }, "properties" : { "noteIndex" : 0 }, "schema" : "https://github.com/citation-style-language/schema/raw/master/csl-citation.json" }</w:instrText>
      </w:r>
      <w:r w:rsidR="00132A74">
        <w:fldChar w:fldCharType="separate"/>
      </w:r>
      <w:r w:rsidR="00132A74" w:rsidRPr="00132A74">
        <w:rPr>
          <w:noProof/>
        </w:rPr>
        <w:t>(Burger &amp; Burge, 2015, S. 94)</w:t>
      </w:r>
      <w:r w:rsidR="00132A74">
        <w:fldChar w:fldCharType="end"/>
      </w:r>
    </w:p>
    <w:p w:rsidR="004B6C06" w:rsidRDefault="004B6C06" w:rsidP="000F6BC8">
      <w:r>
        <w:t xml:space="preserve">Die Anwendung des Filters </w:t>
      </w:r>
      <w:r w:rsidR="00E90696">
        <w:t>erfolgt für jeden Bildpunkt</w:t>
      </w:r>
      <w:r>
        <w:t xml:space="preserve">, durch </w:t>
      </w:r>
      <w:r w:rsidR="00E90696">
        <w:t xml:space="preserve">beispielsweise </w:t>
      </w:r>
      <w:r>
        <w:t>zeilenwe</w:t>
      </w:r>
      <w:r>
        <w:t>i</w:t>
      </w:r>
      <w:r w:rsidR="00E90696">
        <w:t xml:space="preserve">ses Ablaufen des Bildes, wie in </w:t>
      </w:r>
      <w:r w:rsidR="000C60CE">
        <w:fldChar w:fldCharType="begin"/>
      </w:r>
      <w:r w:rsidR="000C60CE">
        <w:instrText xml:space="preserve"> REF _Ref475643769 \h </w:instrText>
      </w:r>
      <w:r w:rsidR="000C60CE">
        <w:fldChar w:fldCharType="separate"/>
      </w:r>
      <w:r w:rsidR="000C60CE">
        <w:t xml:space="preserve">Abbildung </w:t>
      </w:r>
      <w:r w:rsidR="000C60CE">
        <w:rPr>
          <w:noProof/>
        </w:rPr>
        <w:t>3</w:t>
      </w:r>
      <w:r w:rsidR="000C60CE">
        <w:fldChar w:fldCharType="end"/>
      </w:r>
      <w:r w:rsidR="00E90696">
        <w:t xml:space="preserve"> zu sehen</w:t>
      </w:r>
      <w:r>
        <w:t>. Die grauen Bereiche in der Abbildung stellen bereits betrachtete und geänderte Pixel dar. Wichtig ist, dass für die Betrac</w:t>
      </w:r>
      <w:r>
        <w:t>h</w:t>
      </w:r>
      <w:r>
        <w:t>tung der Umgebung die ursprünglichen Werte</w:t>
      </w:r>
      <w:r w:rsidR="00252F2A">
        <w:t xml:space="preserve"> des Bildes </w:t>
      </w:r>
      <w:r w:rsidR="00D966C7" w:rsidRPr="001E46F4">
        <w:rPr>
          <w:rFonts w:ascii="Times" w:hAnsi="Times"/>
          <w:i/>
        </w:rPr>
        <w:t>I</w:t>
      </w:r>
      <w:r>
        <w:t xml:space="preserve"> herangezogen werden</w:t>
      </w:r>
      <w:r w:rsidR="007D14DE">
        <w:t>.</w:t>
      </w:r>
      <w:r>
        <w:t xml:space="preserve"> </w:t>
      </w:r>
      <w:r w:rsidR="007D14DE">
        <w:t>D</w:t>
      </w:r>
      <w:r>
        <w:t>ie Änderu</w:t>
      </w:r>
      <w:r>
        <w:t>n</w:t>
      </w:r>
      <w:r>
        <w:t xml:space="preserve">gen </w:t>
      </w:r>
      <w:r w:rsidR="00252F2A">
        <w:t>werden</w:t>
      </w:r>
      <w:r>
        <w:t xml:space="preserve"> </w:t>
      </w:r>
      <w:r w:rsidR="00CF7D0D">
        <w:t>deshalb</w:t>
      </w:r>
      <w:r>
        <w:t xml:space="preserve"> separat </w:t>
      </w:r>
      <w:r w:rsidR="00252F2A">
        <w:t xml:space="preserve">in einem </w:t>
      </w:r>
      <w:r w:rsidR="00364F46">
        <w:t xml:space="preserve">Ergebnisbild </w:t>
      </w:r>
      <w:r w:rsidR="00252F2A">
        <w:t xml:space="preserve"> </w:t>
      </w:r>
      <w:r w:rsidR="00252F2A" w:rsidRPr="001E46F4">
        <w:rPr>
          <w:rFonts w:ascii="Times" w:hAnsi="Times"/>
          <w:i/>
        </w:rPr>
        <w:t>I</w:t>
      </w:r>
      <w:r w:rsidR="00252F2A" w:rsidRPr="001E46F4">
        <w:rPr>
          <w:i/>
        </w:rPr>
        <w:t>‘</w:t>
      </w:r>
      <w:r w:rsidR="00252F2A">
        <w:t xml:space="preserve"> </w:t>
      </w:r>
      <w:r>
        <w:t>gespe</w:t>
      </w:r>
      <w:r>
        <w:t>i</w:t>
      </w:r>
      <w:r>
        <w:t>chert werden.</w:t>
      </w:r>
      <w:r w:rsidR="007D14DE">
        <w:t xml:space="preserve"> </w:t>
      </w:r>
      <w:r w:rsidR="007D14DE">
        <w:fldChar w:fldCharType="begin" w:fldLock="1"/>
      </w:r>
      <w:r w:rsidR="00C9030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rsidR="007D14DE">
        <w:fldChar w:fldCharType="separate"/>
      </w:r>
      <w:r w:rsidR="007D14DE" w:rsidRPr="007D14DE">
        <w:rPr>
          <w:noProof/>
        </w:rPr>
        <w:t>(Jähne, 2012, S. 303)</w:t>
      </w:r>
      <w:r w:rsidR="007D14DE">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5D61EC" w:rsidTr="005D61EC">
        <w:tc>
          <w:tcPr>
            <w:tcW w:w="4181" w:type="dxa"/>
          </w:tcPr>
          <w:p w:rsidR="005D61EC" w:rsidRDefault="005D61EC" w:rsidP="000F6BC8">
            <w:r>
              <w:rPr>
                <w:noProof/>
                <w:lang w:eastAsia="de-DE"/>
              </w:rPr>
              <w:lastRenderedPageBreak/>
              <w:drawing>
                <wp:inline distT="0" distB="0" distL="0" distR="0" wp14:anchorId="474ACB11" wp14:editId="1B5D3820">
                  <wp:extent cx="2295525" cy="18573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5525" cy="1857375"/>
                          </a:xfrm>
                          <a:prstGeom prst="rect">
                            <a:avLst/>
                          </a:prstGeom>
                          <a:noFill/>
                          <a:ln>
                            <a:noFill/>
                          </a:ln>
                        </pic:spPr>
                      </pic:pic>
                    </a:graphicData>
                  </a:graphic>
                </wp:inline>
              </w:drawing>
            </w:r>
          </w:p>
          <w:p w:rsidR="005D61EC" w:rsidRDefault="005D61EC" w:rsidP="005D61EC">
            <w:pPr>
              <w:pStyle w:val="Beschriftung"/>
              <w:jc w:val="left"/>
            </w:pPr>
            <w:bookmarkStart w:id="24" w:name="_Toc475643767"/>
            <w:bookmarkStart w:id="25" w:name="_Ref475643769"/>
            <w:r>
              <w:t xml:space="preserve">Abbildung </w:t>
            </w:r>
            <w:r>
              <w:fldChar w:fldCharType="begin"/>
            </w:r>
            <w:r>
              <w:instrText xml:space="preserve"> SEQ Abbildung \* ARABIC </w:instrText>
            </w:r>
            <w:r>
              <w:fldChar w:fldCharType="separate"/>
            </w:r>
            <w:r w:rsidR="00090A64">
              <w:rPr>
                <w:noProof/>
              </w:rPr>
              <w:t>4</w:t>
            </w:r>
            <w:r>
              <w:fldChar w:fldCharType="end"/>
            </w:r>
            <w:bookmarkEnd w:id="25"/>
            <w:r>
              <w:t xml:space="preserve"> - Anwendung eines Filters durch zeilenweises Verschieben der Filterma</w:t>
            </w:r>
            <w:r>
              <w:t>s</w:t>
            </w:r>
            <w:r>
              <w:t xml:space="preserve">ke </w:t>
            </w:r>
            <w:r w:rsidR="00FE35ED">
              <w:t xml:space="preserve">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fldChar w:fldCharType="separate"/>
            </w:r>
            <w:r w:rsidRPr="004B6C06">
              <w:rPr>
                <w:b w:val="0"/>
                <w:noProof/>
              </w:rPr>
              <w:t>(Jähne, 2012, S. 303)</w:t>
            </w:r>
            <w:bookmarkEnd w:id="24"/>
            <w:r>
              <w:fldChar w:fldCharType="end"/>
            </w:r>
          </w:p>
        </w:tc>
        <w:tc>
          <w:tcPr>
            <w:tcW w:w="4181" w:type="dxa"/>
          </w:tcPr>
          <w:p w:rsidR="005D61EC" w:rsidRDefault="005D61EC" w:rsidP="005D61EC">
            <w:pPr>
              <w:keepNext/>
            </w:pPr>
            <w:r>
              <w:rPr>
                <w:noProof/>
                <w:lang w:eastAsia="de-DE"/>
              </w:rPr>
              <w:drawing>
                <wp:inline distT="0" distB="0" distL="0" distR="0" wp14:anchorId="623EDB25" wp14:editId="206A0B23">
                  <wp:extent cx="2162175" cy="1695450"/>
                  <wp:effectExtent l="0" t="0" r="952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7">
                            <a:extLst>
                              <a:ext uri="{28A0092B-C50C-407E-A947-70E740481C1C}">
                                <a14:useLocalDpi xmlns:a14="http://schemas.microsoft.com/office/drawing/2010/main" val="0"/>
                              </a:ext>
                            </a:extLst>
                          </a:blip>
                          <a:srcRect l="14332" r="13376" b="6806"/>
                          <a:stretch/>
                        </pic:blipFill>
                        <pic:spPr bwMode="auto">
                          <a:xfrm>
                            <a:off x="0" y="0"/>
                            <a:ext cx="2162175" cy="1695450"/>
                          </a:xfrm>
                          <a:prstGeom prst="rect">
                            <a:avLst/>
                          </a:prstGeom>
                          <a:noFill/>
                          <a:ln>
                            <a:noFill/>
                          </a:ln>
                          <a:extLst>
                            <a:ext uri="{53640926-AAD7-44D8-BBD7-CCE9431645EC}">
                              <a14:shadowObscured xmlns:a14="http://schemas.microsoft.com/office/drawing/2010/main"/>
                            </a:ext>
                          </a:extLst>
                        </pic:spPr>
                      </pic:pic>
                    </a:graphicData>
                  </a:graphic>
                </wp:inline>
              </w:drawing>
            </w:r>
          </w:p>
          <w:p w:rsidR="005D61EC" w:rsidRDefault="005D61EC" w:rsidP="005D61EC">
            <w:pPr>
              <w:keepNext/>
            </w:pPr>
          </w:p>
          <w:p w:rsidR="005D61EC" w:rsidRDefault="005D61EC" w:rsidP="005D61EC">
            <w:pPr>
              <w:pStyle w:val="Beschriftung"/>
              <w:jc w:val="left"/>
            </w:pPr>
            <w:bookmarkStart w:id="26" w:name="_Toc475643768"/>
            <w:bookmarkStart w:id="27" w:name="_Ref475643770"/>
            <w:r>
              <w:t xml:space="preserve">Abbildung </w:t>
            </w:r>
            <w:r>
              <w:fldChar w:fldCharType="begin"/>
            </w:r>
            <w:r>
              <w:instrText xml:space="preserve"> SEQ Abbildung \* ARABIC </w:instrText>
            </w:r>
            <w:r>
              <w:fldChar w:fldCharType="separate"/>
            </w:r>
            <w:r w:rsidR="00090A64">
              <w:rPr>
                <w:noProof/>
              </w:rPr>
              <w:t>5</w:t>
            </w:r>
            <w:r>
              <w:fldChar w:fldCharType="end"/>
            </w:r>
            <w:bookmarkEnd w:id="27"/>
            <w:r>
              <w:t xml:space="preserve"> - Koordinatensystem der Filte</w:t>
            </w:r>
            <w:r>
              <w:t>r</w:t>
            </w:r>
            <w:r>
              <w:t xml:space="preserve">matrix </w:t>
            </w:r>
            <w:r w:rsidRPr="007610DA">
              <w:rPr>
                <w:rFonts w:asciiTheme="majorHAnsi" w:hAnsiTheme="majorHAnsi"/>
                <w:i/>
              </w:rPr>
              <w:t xml:space="preserve">H </w:t>
            </w:r>
            <w:r>
              <w:t xml:space="preserve">mit „Hot Spot“ genanntem Ursprung in der Mitte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fldChar w:fldCharType="separate"/>
            </w:r>
            <w:r w:rsidRPr="00685F7E">
              <w:rPr>
                <w:b w:val="0"/>
                <w:noProof/>
              </w:rPr>
              <w:t>(Burger &amp; Burge, 2015, S. 96)</w:t>
            </w:r>
            <w:bookmarkEnd w:id="26"/>
            <w:r>
              <w:fldChar w:fldCharType="end"/>
            </w:r>
          </w:p>
          <w:p w:rsidR="005D61EC" w:rsidRDefault="005D61EC" w:rsidP="005D61EC">
            <w:pPr>
              <w:keepNext/>
            </w:pPr>
          </w:p>
        </w:tc>
      </w:tr>
    </w:tbl>
    <w:p w:rsidR="004B6C06" w:rsidRDefault="004B6C06" w:rsidP="007E2F72">
      <w:pPr>
        <w:pStyle w:val="berschrift4"/>
        <w:numPr>
          <w:ilvl w:val="3"/>
          <w:numId w:val="1"/>
        </w:numPr>
        <w:ind w:left="851" w:hanging="851"/>
        <w:jc w:val="left"/>
      </w:pPr>
      <w:bookmarkStart w:id="28" w:name="_Ref475647513"/>
      <w:bookmarkStart w:id="29" w:name="_Toc475659200"/>
      <w:r>
        <w:t>Lineare Filter</w:t>
      </w:r>
      <w:bookmarkEnd w:id="28"/>
      <w:bookmarkEnd w:id="29"/>
    </w:p>
    <w:p w:rsidR="004B6C06" w:rsidRDefault="00C9030F" w:rsidP="00FC49DE">
      <w:r>
        <w:t>Lineare Filter verknüpfen die Werte der Pixel in der Umgebung in linearer Form durch eine gewichtete Summation. Die Filter</w:t>
      </w:r>
      <w:r w:rsidR="00705497">
        <w:t>funktion</w:t>
      </w:r>
      <w:r>
        <w:t xml:space="preserve"> wird durch eine Matrix </w:t>
      </w:r>
      <w:r w:rsidR="001C1A96">
        <w:t>ab</w:t>
      </w:r>
      <w:r>
        <w:t>gebildet, in der die Gewic</w:t>
      </w:r>
      <w:r>
        <w:t>h</w:t>
      </w:r>
      <w:r>
        <w:t xml:space="preserve">tungen der Pixelwerte der Umgebung gespeichert sind. Die Dimension der Matrix gibt die Größe der betrachteten Umgebung an. </w:t>
      </w:r>
      <w:r>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5", "uris" : [ "http://www.mendeley.com/documents/?uuid=ea0d026e-97ce-47be-9ada-573a4cfa0ae4" ] } ], "mendeley" : { "formattedCitation" : "(Burger &amp; Burge, 2015, S. 95)", "plainTextFormattedCitation" : "(Burger &amp; Burge, 2015, S. 95)", "previouslyFormattedCitation" : "(Burger &amp; Burge, 2015, S. 95)" }, "properties" : { "noteIndex" : 0 }, "schema" : "https://github.com/citation-style-language/schema/raw/master/csl-citation.json" }</w:instrText>
      </w:r>
      <w:r>
        <w:fldChar w:fldCharType="separate"/>
      </w:r>
      <w:r w:rsidRPr="00C9030F">
        <w:rPr>
          <w:noProof/>
        </w:rPr>
        <w:t>(Burger &amp; Burge, 2015, S. 95)</w:t>
      </w:r>
      <w:r>
        <w:fldChar w:fldCharType="end"/>
      </w:r>
      <w:r>
        <w:t xml:space="preserve"> </w:t>
      </w:r>
    </w:p>
    <w:p w:rsidR="00F8611A" w:rsidRDefault="00E90696" w:rsidP="004B6C06">
      <w:r>
        <w:t>Die Filtermatrix besitzt ein eigenes Koordinatensystem</w:t>
      </w:r>
      <w:r w:rsidR="007A6691">
        <w:t>,</w:t>
      </w:r>
      <w:r w:rsidR="00FC49DE">
        <w:t xml:space="preserve"> </w:t>
      </w:r>
      <w:r>
        <w:t xml:space="preserve">dessen Ursprung üblicherweise </w:t>
      </w:r>
      <w:r w:rsidR="00685F7E">
        <w:t>in ihrer Mitte liegt</w:t>
      </w:r>
      <w:r w:rsidR="007A6691">
        <w:t xml:space="preserve"> (</w:t>
      </w:r>
      <w:r w:rsidR="007A6691">
        <w:fldChar w:fldCharType="begin"/>
      </w:r>
      <w:r w:rsidR="007A6691">
        <w:instrText xml:space="preserve"> REF _Ref475643770 \h </w:instrText>
      </w:r>
      <w:r w:rsidR="007A6691">
        <w:fldChar w:fldCharType="separate"/>
      </w:r>
      <w:r w:rsidR="007A6691">
        <w:t xml:space="preserve">Abbildung </w:t>
      </w:r>
      <w:r w:rsidR="007A6691">
        <w:rPr>
          <w:noProof/>
        </w:rPr>
        <w:t>4</w:t>
      </w:r>
      <w:r w:rsidR="007A6691">
        <w:fldChar w:fldCharType="end"/>
      </w:r>
      <w:r w:rsidR="007A6691">
        <w:t>)</w:t>
      </w:r>
      <w:r w:rsidR="00AA259C">
        <w:t xml:space="preserve">. </w:t>
      </w:r>
      <w:r w:rsidR="008C7D48">
        <w:t xml:space="preserve">Bei Anwendung der Filtermatrix </w:t>
      </w:r>
      <w:r w:rsidR="008C7D48" w:rsidRPr="007610DA">
        <w:rPr>
          <w:rFonts w:asciiTheme="majorHAnsi" w:hAnsiTheme="majorHAnsi"/>
          <w:i/>
        </w:rPr>
        <w:t>H</w:t>
      </w:r>
      <w:r w:rsidR="008C7D48">
        <w:t>,</w:t>
      </w:r>
      <w:r w:rsidR="00AA259C">
        <w:t xml:space="preserve"> wird </w:t>
      </w:r>
      <w:r w:rsidR="005D61EC">
        <w:t xml:space="preserve">sie mit ihrem Ursprung </w:t>
      </w:r>
      <w:r w:rsidR="00D97B08">
        <w:t>über</w:t>
      </w:r>
      <w:r w:rsidR="004A4609">
        <w:t xml:space="preserve"> </w:t>
      </w:r>
      <w:r w:rsidR="009E3527">
        <w:t xml:space="preserve">den aktuell betrachteten </w:t>
      </w:r>
      <w:r w:rsidR="004A4609">
        <w:t xml:space="preserve">Bildpunkt </w:t>
      </w:r>
      <w:r w:rsidR="004A4609" w:rsidRPr="007610DA">
        <w:rPr>
          <w:rFonts w:asciiTheme="majorHAnsi" w:hAnsiTheme="majorHAnsi"/>
          <w:i/>
        </w:rPr>
        <w:t>I</w:t>
      </w:r>
      <w:r w:rsidR="00A63BDA">
        <w:rPr>
          <w:i/>
        </w:rPr>
        <w:t>(u,</w:t>
      </w:r>
      <w:r w:rsidR="002911CE">
        <w:rPr>
          <w:i/>
        </w:rPr>
        <w:t xml:space="preserve"> </w:t>
      </w:r>
      <w:r w:rsidR="004A4609" w:rsidRPr="001E46F4">
        <w:rPr>
          <w:i/>
        </w:rPr>
        <w:t>v)</w:t>
      </w:r>
      <w:r w:rsidR="004A4609" w:rsidRPr="004A4609">
        <w:t xml:space="preserve"> </w:t>
      </w:r>
      <w:r w:rsidR="005D61EC">
        <w:t xml:space="preserve">positioniert. </w:t>
      </w:r>
      <w:r w:rsidR="00051B57">
        <w:t>Darauf folgt eine Multipl</w:t>
      </w:r>
      <w:r w:rsidR="00051B57">
        <w:t>i</w:t>
      </w:r>
      <w:r w:rsidR="00051B57">
        <w:t>kation aller gewichteten Elemente</w:t>
      </w:r>
      <w:r w:rsidR="00F861BD">
        <w:t xml:space="preserve"> </w:t>
      </w:r>
      <w:r w:rsidR="00F861BD" w:rsidRPr="007610DA">
        <w:rPr>
          <w:rFonts w:asciiTheme="majorHAnsi" w:hAnsiTheme="majorHAnsi"/>
          <w:i/>
        </w:rPr>
        <w:t>H</w:t>
      </w:r>
      <w:r w:rsidR="00F861BD" w:rsidRPr="00F861BD">
        <w:rPr>
          <w:i/>
        </w:rPr>
        <w:t>(i, j)</w:t>
      </w:r>
      <w:r w:rsidR="00051B57">
        <w:t xml:space="preserve"> innerhalb der Matrix</w:t>
      </w:r>
      <w:r w:rsidR="00C125BD">
        <w:t xml:space="preserve">region </w:t>
      </w:r>
      <w:r w:rsidR="00C125BD" w:rsidRPr="007610DA">
        <w:rPr>
          <w:rFonts w:asciiTheme="majorHAnsi" w:hAnsiTheme="majorHAnsi" w:cs="Times"/>
          <w:i/>
        </w:rPr>
        <w:t>R</w:t>
      </w:r>
      <w:r w:rsidR="00051B57">
        <w:t xml:space="preserve"> mit de</w:t>
      </w:r>
      <w:r w:rsidR="004D3241">
        <w:t>n</w:t>
      </w:r>
      <w:r w:rsidR="00051B57">
        <w:t xml:space="preserve"> darunter</w:t>
      </w:r>
      <w:r w:rsidR="004D3241">
        <w:t xml:space="preserve"> </w:t>
      </w:r>
      <w:r w:rsidR="00051B57">
        <w:t>liegenden Bildpunkt</w:t>
      </w:r>
      <w:r w:rsidR="0043417C">
        <w:t>en</w:t>
      </w:r>
      <w:r w:rsidR="003D33E8">
        <w:t xml:space="preserve"> </w:t>
      </w:r>
      <w:r w:rsidR="003D33E8" w:rsidRPr="007610DA">
        <w:rPr>
          <w:rFonts w:asciiTheme="majorHAnsi" w:hAnsiTheme="majorHAnsi"/>
          <w:i/>
        </w:rPr>
        <w:t>I</w:t>
      </w:r>
      <w:r w:rsidR="003D33E8" w:rsidRPr="003D33E8">
        <w:rPr>
          <w:i/>
        </w:rPr>
        <w:t>(u+i, v+j)</w:t>
      </w:r>
      <w:r w:rsidR="004D3241">
        <w:t xml:space="preserve"> und </w:t>
      </w:r>
      <w:r w:rsidR="00C376E5">
        <w:t>eine anschließende Summation aller Produkte</w:t>
      </w:r>
      <w:r w:rsidR="004D3241">
        <w:t>.</w:t>
      </w:r>
      <w:r w:rsidR="00364F46">
        <w:t xml:space="preserve"> Das Ergebnis wird</w:t>
      </w:r>
      <w:r w:rsidR="00C66483" w:rsidRPr="00C66483">
        <w:t xml:space="preserve"> </w:t>
      </w:r>
      <w:r w:rsidR="00C66483">
        <w:t xml:space="preserve">im Ergebnisbild  </w:t>
      </w:r>
      <w:r w:rsidR="00C66483" w:rsidRPr="007610DA">
        <w:rPr>
          <w:rFonts w:asciiTheme="majorHAnsi" w:hAnsiTheme="majorHAnsi"/>
          <w:i/>
        </w:rPr>
        <w:t>I</w:t>
      </w:r>
      <w:r w:rsidR="00C66483" w:rsidRPr="001E46F4">
        <w:rPr>
          <w:i/>
        </w:rPr>
        <w:t>‘</w:t>
      </w:r>
      <w:r w:rsidR="00C66483">
        <w:rPr>
          <w:i/>
        </w:rPr>
        <w:t>(u, v)</w:t>
      </w:r>
      <w:r w:rsidR="00364F46">
        <w:t xml:space="preserve"> </w:t>
      </w:r>
      <w:r w:rsidR="00C66483" w:rsidRPr="00F8611A">
        <w:t>gespeichert</w:t>
      </w:r>
      <w:r w:rsidR="00C66483">
        <w:t xml:space="preserve">, </w:t>
      </w:r>
      <w:r w:rsidR="00364F46">
        <w:t>an derselben Position</w:t>
      </w:r>
      <w:r w:rsidR="00C66483">
        <w:t xml:space="preserve"> wie im Ausgangsbild </w:t>
      </w:r>
      <w:r w:rsidR="00C66483" w:rsidRPr="007610DA">
        <w:rPr>
          <w:rFonts w:asciiTheme="majorHAnsi" w:hAnsiTheme="majorHAnsi"/>
          <w:i/>
        </w:rPr>
        <w:t>I</w:t>
      </w:r>
      <w:r w:rsidR="00C66483">
        <w:rPr>
          <w:i/>
        </w:rPr>
        <w:t xml:space="preserve">(u, </w:t>
      </w:r>
      <w:r w:rsidR="00C66483" w:rsidRPr="001E46F4">
        <w:rPr>
          <w:i/>
        </w:rPr>
        <w:t>v)</w:t>
      </w:r>
      <w:r w:rsidR="00F8611A">
        <w:t xml:space="preserve">. </w:t>
      </w:r>
      <w:r w:rsidR="00F8611A">
        <w:fldChar w:fldCharType="begin" w:fldLock="1"/>
      </w:r>
      <w:r w:rsidR="00FD0629">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rsidR="00F8611A">
        <w:fldChar w:fldCharType="separate"/>
      </w:r>
      <w:r w:rsidR="00F8611A" w:rsidRPr="005D61EC">
        <w:rPr>
          <w:noProof/>
        </w:rPr>
        <w:t>(Burger &amp; Burge, 2015, S. 96)</w:t>
      </w:r>
      <w:r w:rsidR="00F8611A">
        <w:fldChar w:fldCharType="end"/>
      </w:r>
    </w:p>
    <w:p w:rsidR="00E90696" w:rsidRDefault="00F8611A" w:rsidP="00CA6CC1">
      <w:r>
        <w:t xml:space="preserve">Auf alle Bildpunkte angewendet, lässt sich die Operation wie folgt formul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445007" w:rsidTr="00445007">
        <w:tc>
          <w:tcPr>
            <w:tcW w:w="7338" w:type="dxa"/>
            <w:vAlign w:val="center"/>
          </w:tcPr>
          <w:p w:rsidR="00445007" w:rsidRDefault="00445007" w:rsidP="00445007">
            <w:pPr>
              <w:jc w:val="center"/>
            </w:pPr>
            <m:oMathPara>
              <m:oMath>
                <m:r>
                  <w:rPr>
                    <w:rFonts w:ascii="Cambria Math" w:hAnsi="Cambria Math"/>
                  </w:rPr>
                  <m:t>I'</m:t>
                </m:r>
                <m:d>
                  <m:dPr>
                    <m:ctrlPr>
                      <w:rPr>
                        <w:rFonts w:ascii="Cambria Math" w:hAnsi="Cambria Math"/>
                      </w:rPr>
                    </m:ctrlPr>
                  </m:dPr>
                  <m:e>
                    <m:r>
                      <w:rPr>
                        <w:rFonts w:ascii="Cambria Math" w:hAnsi="Cambria Math"/>
                      </w:rPr>
                      <m:t>u, v</m:t>
                    </m:r>
                  </m:e>
                </m:d>
                <m:r>
                  <w:rPr>
                    <w:rFonts w:ascii="Cambria Math" w:hAnsi="Cambria Math"/>
                  </w:rPr>
                  <m:t>=</m:t>
                </m:r>
                <m:nary>
                  <m:naryPr>
                    <m:chr m:val="∑"/>
                    <m:limLoc m:val="undOvr"/>
                    <m:supHide m:val="1"/>
                    <m:ctrlPr>
                      <w:rPr>
                        <w:rFonts w:ascii="Cambria Math" w:hAnsi="Cambria Math"/>
                        <w:i/>
                      </w:rPr>
                    </m:ctrlPr>
                  </m:naryPr>
                  <m:sub>
                    <m:d>
                      <m:dPr>
                        <m:ctrlPr>
                          <w:rPr>
                            <w:rFonts w:ascii="Cambria Math" w:hAnsi="Cambria Math"/>
                            <w:i/>
                          </w:rPr>
                        </m:ctrlPr>
                      </m:dPr>
                      <m:e>
                        <m:r>
                          <w:rPr>
                            <w:rFonts w:ascii="Cambria Math" w:hAnsi="Cambria Math"/>
                          </w:rPr>
                          <m:t>i, j</m:t>
                        </m:r>
                      </m:e>
                    </m:d>
                    <m:r>
                      <w:rPr>
                        <w:rFonts w:ascii="Cambria Math" w:hAnsi="Cambria Math"/>
                      </w:rPr>
                      <m:t>∈R</m:t>
                    </m:r>
                  </m:sub>
                  <m:sup/>
                  <m:e>
                    <m:r>
                      <w:rPr>
                        <w:rFonts w:ascii="Cambria Math" w:hAnsi="Cambria Math"/>
                      </w:rPr>
                      <m:t>I</m:t>
                    </m:r>
                    <m:d>
                      <m:dPr>
                        <m:ctrlPr>
                          <w:rPr>
                            <w:rFonts w:ascii="Cambria Math" w:hAnsi="Cambria Math"/>
                          </w:rPr>
                        </m:ctrlPr>
                      </m:dPr>
                      <m:e>
                        <m:r>
                          <w:rPr>
                            <w:rFonts w:ascii="Cambria Math" w:hAnsi="Cambria Math"/>
                          </w:rPr>
                          <m:t>u+i, v+j</m:t>
                        </m:r>
                      </m:e>
                    </m:d>
                    <m:r>
                      <w:rPr>
                        <w:rFonts w:ascii="Cambria Math" w:hAnsi="Cambria Math"/>
                      </w:rPr>
                      <m:t xml:space="preserve"> ∙H(i, j)</m:t>
                    </m:r>
                  </m:e>
                </m:nary>
                <m:r>
                  <w:rPr>
                    <w:rFonts w:eastAsiaTheme="minorEastAsia"/>
                  </w:rPr>
                  <w:br/>
                </m:r>
              </m:oMath>
            </m:oMathPara>
          </w:p>
        </w:tc>
        <w:tc>
          <w:tcPr>
            <w:tcW w:w="1024" w:type="dxa"/>
            <w:vAlign w:val="center"/>
          </w:tcPr>
          <w:p w:rsidR="00445007" w:rsidRDefault="005B1A43" w:rsidP="00445007">
            <w:pPr>
              <w:jc w:val="center"/>
            </w:pPr>
            <w:r>
              <w:rPr>
                <w:rFonts w:eastAsiaTheme="minorEastAsia"/>
              </w:rPr>
              <w:t>(2</w:t>
            </w:r>
            <w:r w:rsidR="00445007">
              <w:rPr>
                <w:rFonts w:eastAsiaTheme="minorEastAsia"/>
              </w:rPr>
              <w:t>)</w:t>
            </w:r>
          </w:p>
        </w:tc>
      </w:tr>
    </w:tbl>
    <w:p w:rsidR="00C9030F" w:rsidRDefault="003E464E" w:rsidP="004B6C06">
      <w:r>
        <w:t xml:space="preserve">Die </w:t>
      </w:r>
      <w:r w:rsidR="00D1686B">
        <w:t xml:space="preserve">durchgeführte </w:t>
      </w:r>
      <w:r>
        <w:t xml:space="preserve">Operation entspricht </w:t>
      </w:r>
      <w:r w:rsidR="00CB7DC4">
        <w:t>einer Faltung</w:t>
      </w:r>
      <w:r w:rsidR="009D66A5" w:rsidRPr="00522F6E">
        <w:rPr>
          <w:rFonts w:asciiTheme="majorHAnsi" w:hAnsiTheme="majorHAnsi"/>
        </w:rPr>
        <w:t xml:space="preserve"> </w:t>
      </w:r>
      <w:r w:rsidR="009D66A5" w:rsidRPr="00522F6E">
        <w:rPr>
          <w:rFonts w:asciiTheme="majorHAnsi" w:hAnsiTheme="majorHAnsi" w:cs="Times"/>
          <w:i/>
        </w:rPr>
        <w:t xml:space="preserve">I‘ = I </w:t>
      </w:r>
      <w:r w:rsidR="00522F6E">
        <w:rPr>
          <w:rFonts w:asciiTheme="majorHAnsi" w:hAnsiTheme="majorHAnsi" w:cs="Times"/>
          <w:i/>
        </w:rPr>
        <w:t>*</w:t>
      </w:r>
      <w:r w:rsidR="009D66A5" w:rsidRPr="00522F6E">
        <w:rPr>
          <w:rFonts w:asciiTheme="majorHAnsi" w:hAnsiTheme="majorHAnsi" w:cs="Times"/>
          <w:i/>
        </w:rPr>
        <w:t xml:space="preserve"> H</w:t>
      </w:r>
      <w:r w:rsidR="009D66A5">
        <w:rPr>
          <w:rFonts w:ascii="Times" w:hAnsi="Times" w:cs="Times"/>
          <w:i/>
        </w:rPr>
        <w:t xml:space="preserve"> </w:t>
      </w:r>
      <w:r w:rsidR="009D66A5" w:rsidRPr="009D66A5">
        <w:rPr>
          <w:rFonts w:cs="Times"/>
        </w:rPr>
        <w:t>mit dem Faltungsop</w:t>
      </w:r>
      <w:r w:rsidR="009D66A5" w:rsidRPr="009D66A5">
        <w:rPr>
          <w:rFonts w:cs="Times"/>
        </w:rPr>
        <w:t>e</w:t>
      </w:r>
      <w:r w:rsidR="009D66A5" w:rsidRPr="009D66A5">
        <w:rPr>
          <w:rFonts w:cs="Times"/>
        </w:rPr>
        <w:t>rator (*)</w:t>
      </w:r>
      <w:r w:rsidR="00A13F68">
        <w:t xml:space="preserve">. </w:t>
      </w:r>
      <w:r w:rsidR="008138B8">
        <w:t xml:space="preserve">In der Mathematik beschreibt </w:t>
      </w:r>
      <w:r w:rsidR="00B97B53">
        <w:t>die</w:t>
      </w:r>
      <w:r w:rsidR="008138B8">
        <w:t xml:space="preserve"> Faltung eine</w:t>
      </w:r>
      <w:r w:rsidR="004F2F26">
        <w:t>n</w:t>
      </w:r>
      <w:r w:rsidR="008138B8">
        <w:t xml:space="preserve"> Operat</w:t>
      </w:r>
      <w:r w:rsidR="004F2F26">
        <w:t>or</w:t>
      </w:r>
      <w:r w:rsidR="008138B8">
        <w:t xml:space="preserve">, </w:t>
      </w:r>
      <w:r w:rsidR="004F2F26">
        <w:t>der</w:t>
      </w:r>
      <w:r w:rsidR="00AF05F7">
        <w:t xml:space="preserve"> zwei Funkti</w:t>
      </w:r>
      <w:r w:rsidR="00AF05F7">
        <w:t>o</w:t>
      </w:r>
      <w:r w:rsidR="00AF05F7">
        <w:t>nen gleicher Dimension miteinander ve</w:t>
      </w:r>
      <w:r w:rsidR="00AF05F7">
        <w:t>r</w:t>
      </w:r>
      <w:r w:rsidR="00AF05F7">
        <w:t>knüpft</w:t>
      </w:r>
      <w:r>
        <w:t xml:space="preserve">. </w:t>
      </w:r>
      <w:r w:rsidR="00B97B53">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105)", "plainTextFormattedCitation" : "(Burger &amp; Burge, 2015, S. 101)", "previouslyFormattedCitation" : "(Burger &amp; Burge, 2015, S. 101)" }, "properties" : { "noteIndex" : 0 }, "schema" : "https://github.com/citation-style-language/schema/raw/master/csl-citation.json" }</w:instrText>
      </w:r>
      <w:r w:rsidR="00B97B53">
        <w:fldChar w:fldCharType="separate"/>
      </w:r>
      <w:r w:rsidR="00B97B53">
        <w:rPr>
          <w:noProof/>
        </w:rPr>
        <w:t>(Burger &amp; Burge, 2015, S. 105</w:t>
      </w:r>
      <w:r w:rsidR="00B97B53" w:rsidRPr="00B97B53">
        <w:rPr>
          <w:noProof/>
        </w:rPr>
        <w:t>)</w:t>
      </w:r>
      <w:r w:rsidR="00B97B53">
        <w:fldChar w:fldCharType="end"/>
      </w:r>
    </w:p>
    <w:p w:rsidR="007610DA" w:rsidRDefault="004249B1" w:rsidP="004B6C06">
      <w:r>
        <w:t xml:space="preserve">Wichtige mathematische Eigenschaften von </w:t>
      </w:r>
      <w:r w:rsidR="00BF0357">
        <w:t>linearen Faltungen</w:t>
      </w:r>
      <w:r>
        <w:t xml:space="preserve"> sind die Kommutativität</w:t>
      </w:r>
      <w:r w:rsidR="00F445B2">
        <w:t xml:space="preserve">        </w:t>
      </w:r>
      <w:r w:rsidR="00F445B2" w:rsidRPr="00F445B2">
        <w:rPr>
          <w:rFonts w:asciiTheme="majorHAnsi" w:hAnsiTheme="majorHAnsi"/>
          <w:i/>
        </w:rPr>
        <w:t xml:space="preserve">I </w:t>
      </w:r>
      <w:r w:rsidR="00F445B2">
        <w:rPr>
          <w:rFonts w:asciiTheme="majorHAnsi" w:hAnsiTheme="majorHAnsi"/>
          <w:i/>
        </w:rPr>
        <w:t>*</w:t>
      </w:r>
      <w:r w:rsidR="00F445B2" w:rsidRPr="00F445B2">
        <w:rPr>
          <w:rFonts w:asciiTheme="majorHAnsi" w:hAnsiTheme="majorHAnsi" w:cs="Cambria Math"/>
          <w:i/>
        </w:rPr>
        <w:t xml:space="preserve"> </w:t>
      </w:r>
      <w:r w:rsidR="00F445B2" w:rsidRPr="00F445B2">
        <w:rPr>
          <w:rFonts w:asciiTheme="majorHAnsi" w:hAnsiTheme="majorHAnsi"/>
          <w:i/>
        </w:rPr>
        <w:t xml:space="preserve">H = H </w:t>
      </w:r>
      <w:r w:rsidR="00F445B2">
        <w:rPr>
          <w:rFonts w:asciiTheme="majorHAnsi" w:hAnsiTheme="majorHAnsi"/>
          <w:i/>
        </w:rPr>
        <w:t>*</w:t>
      </w:r>
      <w:r w:rsidR="00F445B2" w:rsidRPr="00F445B2">
        <w:rPr>
          <w:rFonts w:asciiTheme="majorHAnsi" w:hAnsiTheme="majorHAnsi"/>
          <w:i/>
        </w:rPr>
        <w:t xml:space="preserve"> I</w:t>
      </w:r>
      <w:r>
        <w:t>, die Linearität und die Assoziativität</w:t>
      </w:r>
      <w:r w:rsidR="00F445B2">
        <w:t xml:space="preserve"> </w:t>
      </w:r>
      <w:r w:rsidR="00F445B2" w:rsidRPr="00F445B2">
        <w:rPr>
          <w:rFonts w:asciiTheme="majorHAnsi" w:hAnsiTheme="majorHAnsi"/>
          <w:i/>
        </w:rPr>
        <w:t>(I</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1</w:t>
      </w:r>
      <w:r w:rsidR="00F445B2" w:rsidRPr="00F445B2">
        <w:rPr>
          <w:rFonts w:asciiTheme="majorHAnsi" w:hAnsiTheme="majorHAnsi"/>
          <w:i/>
        </w:rPr>
        <w:t>)</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 xml:space="preserve"> = I </w:t>
      </w:r>
      <w:r w:rsidR="00F445B2">
        <w:rPr>
          <w:rFonts w:asciiTheme="majorHAnsi" w:hAnsiTheme="majorHAnsi"/>
          <w:i/>
        </w:rPr>
        <w:t>*</w:t>
      </w:r>
      <w:r w:rsidR="00F445B2" w:rsidRPr="00F445B2">
        <w:rPr>
          <w:rFonts w:asciiTheme="majorHAnsi" w:hAnsiTheme="majorHAnsi"/>
          <w:i/>
        </w:rPr>
        <w:t xml:space="preserve"> (H</w:t>
      </w:r>
      <w:r w:rsidR="00F445B2" w:rsidRPr="00F445B2">
        <w:rPr>
          <w:rFonts w:asciiTheme="majorHAnsi" w:hAnsiTheme="majorHAnsi"/>
          <w:i/>
          <w:vertAlign w:val="subscript"/>
        </w:rPr>
        <w:t>1</w:t>
      </w:r>
      <w:r w:rsidR="00F445B2" w:rsidRPr="00F445B2">
        <w:rPr>
          <w:rFonts w:asciiTheme="majorHAnsi" w:hAnsiTheme="majorHAnsi"/>
          <w:i/>
        </w:rPr>
        <w:t xml:space="preserve"> </w:t>
      </w:r>
      <w:r w:rsidR="00F445B2">
        <w:rPr>
          <w:rFonts w:asciiTheme="majorHAnsi" w:hAnsiTheme="majorHAnsi"/>
          <w:i/>
        </w:rPr>
        <w:t xml:space="preserve">*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w:t>
      </w:r>
      <w:r>
        <w:t>. Auf Filter bezogen bedeutet die Assoziativität, dass</w:t>
      </w:r>
      <w:r w:rsidR="009F2AC2">
        <w:t xml:space="preserve"> man</w:t>
      </w:r>
      <w:r w:rsidR="00417354">
        <w:t xml:space="preserve"> </w:t>
      </w:r>
      <w:r w:rsidR="00642B0F">
        <w:t xml:space="preserve">das gleiche  Ergebnisbild erhält, auch wenn </w:t>
      </w:r>
      <w:r>
        <w:t xml:space="preserve">die Reihenfolge der Anwendung verschiedener Filter </w:t>
      </w:r>
      <w:r w:rsidR="00642B0F">
        <w:t xml:space="preserve">verändert </w:t>
      </w:r>
      <w:r w:rsidR="00E20B8C">
        <w:t xml:space="preserve">wird, </w:t>
      </w:r>
      <w:r w:rsidR="00642B0F">
        <w:t xml:space="preserve">oder sie zu durch </w:t>
      </w:r>
      <w:r w:rsidR="00642B0F">
        <w:lastRenderedPageBreak/>
        <w:t>paarweise Faltung zu neuen Filtern zusammen</w:t>
      </w:r>
      <w:r w:rsidR="00E20B8C">
        <w:t>ge</w:t>
      </w:r>
      <w:r w:rsidR="00642B0F">
        <w:t>fasst</w:t>
      </w:r>
      <w:r w:rsidR="00E20B8C">
        <w:t xml:space="preserve"> werden</w:t>
      </w:r>
      <w:r>
        <w:t>.</w:t>
      </w:r>
      <w:r w:rsidR="00FD0629">
        <w:t xml:space="preserve"> </w:t>
      </w:r>
      <w:r w:rsidR="00FD0629">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plainTextFormattedCitation" : "(Burger &amp; Burge, 2015, S. 107)", "previouslyFormattedCitation" : "(Burger &amp; Burge, 2015, S. 107)" }, "properties" : { "noteIndex" : 0 }, "schema" : "https://github.com/citation-style-language/schema/raw/master/csl-citation.json" }</w:instrText>
      </w:r>
      <w:r w:rsidR="00FD0629">
        <w:fldChar w:fldCharType="separate"/>
      </w:r>
      <w:r w:rsidR="00FD0629" w:rsidRPr="00FD0629">
        <w:rPr>
          <w:noProof/>
        </w:rPr>
        <w:t>(Burger &amp; Burge, 2015, S. 107)</w:t>
      </w:r>
      <w:r w:rsidR="00FD0629">
        <w:fldChar w:fldCharType="end"/>
      </w:r>
    </w:p>
    <w:p w:rsidR="003E464E" w:rsidRDefault="00A479B7" w:rsidP="004B6C06">
      <w:r>
        <w:t>Aus der Assoziativität folgt auch die Separierbarkeit eines einzelnen Filters in kleinere Filter</w:t>
      </w:r>
      <w:r w:rsidR="00316289">
        <w:t>, die nacheinander ausgeführt werden können.</w:t>
      </w:r>
      <w:r>
        <w:t xml:space="preserve"> </w:t>
      </w:r>
      <w:r w:rsidR="00316289">
        <w:t>Voraussetzung ist, dass</w:t>
      </w:r>
      <w:r>
        <w:t xml:space="preserve"> sich der </w:t>
      </w:r>
      <w:r w:rsidR="00316289">
        <w:t>zweidime</w:t>
      </w:r>
      <w:r w:rsidR="00316289">
        <w:t>n</w:t>
      </w:r>
      <w:r w:rsidR="00316289">
        <w:t xml:space="preserve">sionale </w:t>
      </w:r>
      <w:r>
        <w:t>Filter als Produkt von zwei eindimensionalen Filtern darste</w:t>
      </w:r>
      <w:r>
        <w:t>l</w:t>
      </w:r>
      <w:r>
        <w:t>len lässt.</w:t>
      </w:r>
      <w:r w:rsidR="00FE62A6">
        <w:t xml:space="preserve">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8)",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8</w:t>
      </w:r>
      <w:r w:rsidR="00FE62A6" w:rsidRPr="00FD0629">
        <w:rPr>
          <w:noProof/>
        </w:rPr>
        <w:t>)</w:t>
      </w:r>
      <w:r w:rsidR="00FE62A6">
        <w:fldChar w:fldCharType="end"/>
      </w:r>
    </w:p>
    <w:p w:rsidR="003621A9" w:rsidRDefault="008D5DCE" w:rsidP="00E23978">
      <w:pPr>
        <w:spacing w:after="0"/>
      </w:pPr>
      <w:r>
        <w:t>Ein Beispiel für einen solchen separierbaren Filter ist der Gaußfilter</w:t>
      </w:r>
      <w:r w:rsidR="007C1833">
        <w:t xml:space="preserve"> </w:t>
      </w:r>
      <w:r w:rsidR="007C1833" w:rsidRPr="004D5ABF">
        <w:rPr>
          <w:i/>
        </w:rPr>
        <w:t>G</w:t>
      </w:r>
      <w:r w:rsidR="007C1833" w:rsidRPr="004D5ABF">
        <w:rPr>
          <w:i/>
          <w:vertAlign w:val="subscript"/>
        </w:rPr>
        <w:t>σ</w:t>
      </w:r>
      <w:r w:rsidR="007C1833" w:rsidRPr="004D5ABF">
        <w:rPr>
          <w:i/>
        </w:rPr>
        <w:t>(x, y)</w:t>
      </w:r>
      <w:r w:rsidR="00644090">
        <w:t xml:space="preserve">, der </w:t>
      </w:r>
      <w:r w:rsidR="00E37214">
        <w:t>sich in zwei ei</w:t>
      </w:r>
      <w:r w:rsidR="003C4D52">
        <w:t>nzelne Funktionen separieren läss</w:t>
      </w:r>
      <w:r w:rsidR="00E37214">
        <w:t>t</w:t>
      </w:r>
      <w:r w:rsidR="00FE62A6">
        <w:t xml:space="preserve">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9)",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9</w:t>
      </w:r>
      <w:r w:rsidR="00FE62A6" w:rsidRPr="00FD0629">
        <w:rPr>
          <w:noProof/>
        </w:rPr>
        <w:t>)</w:t>
      </w:r>
      <w:r w:rsidR="00FE62A6">
        <w:fldChar w:fldCharType="end"/>
      </w:r>
      <w:r w:rsidR="00FE62A6">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9C18F0" w:rsidTr="009C18F0">
        <w:trPr>
          <w:trHeight w:val="976"/>
        </w:trPr>
        <w:tc>
          <w:tcPr>
            <w:tcW w:w="7338" w:type="dxa"/>
            <w:vAlign w:val="center"/>
          </w:tcPr>
          <w:p w:rsidR="009C18F0" w:rsidRDefault="009C18F0" w:rsidP="00E23978">
            <w:pPr>
              <w:spacing w:line="480" w:lineRule="auto"/>
              <w:jc w:val="center"/>
            </w:pPr>
            <m:oMathPara>
              <m:oMath>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σ</m:t>
                    </m:r>
                  </m:sub>
                </m:sSub>
                <m:d>
                  <m:dPr>
                    <m:ctrlPr>
                      <w:rPr>
                        <w:rFonts w:ascii="Cambria Math" w:hAnsi="Cambria Math"/>
                        <w:i/>
                      </w:rPr>
                    </m:ctrlPr>
                  </m:dPr>
                  <m:e>
                    <m:r>
                      <w:rPr>
                        <w:rFonts w:ascii="Cambria Math" w:hAnsi="Cambria Math"/>
                      </w:rPr>
                      <m:t>x, y</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y</m:t>
                    </m:r>
                  </m:e>
                </m:d>
              </m:oMath>
            </m:oMathPara>
          </w:p>
        </w:tc>
        <w:tc>
          <w:tcPr>
            <w:tcW w:w="1024" w:type="dxa"/>
            <w:vAlign w:val="center"/>
          </w:tcPr>
          <w:p w:rsidR="009C18F0" w:rsidRDefault="009C18F0" w:rsidP="005B1A43">
            <w:pPr>
              <w:spacing w:line="480" w:lineRule="auto"/>
              <w:jc w:val="center"/>
            </w:pPr>
            <w:r>
              <w:rPr>
                <w:rFonts w:eastAsiaTheme="minorEastAsia"/>
              </w:rPr>
              <w:t>(</w:t>
            </w:r>
            <w:r w:rsidR="005B1A43">
              <w:rPr>
                <w:rFonts w:eastAsiaTheme="minorEastAsia"/>
              </w:rPr>
              <w:t>3</w:t>
            </w:r>
            <w:r>
              <w:rPr>
                <w:rFonts w:eastAsiaTheme="minorEastAsia"/>
              </w:rPr>
              <w:t>)</w:t>
            </w:r>
          </w:p>
        </w:tc>
      </w:tr>
    </w:tbl>
    <w:p w:rsidR="00AD1AAF" w:rsidRDefault="009C18F0" w:rsidP="003C32CB">
      <w:pPr>
        <w:rPr>
          <w:rFonts w:eastAsiaTheme="minorEastAsia"/>
        </w:rPr>
      </w:pPr>
      <w:r>
        <w:rPr>
          <w:rFonts w:eastAsiaTheme="minorEastAsia"/>
        </w:rPr>
        <w:t>D</w:t>
      </w:r>
      <w:r w:rsidR="00AD1AAF">
        <w:rPr>
          <w:rFonts w:eastAsiaTheme="minorEastAsia"/>
        </w:rPr>
        <w:t>ie Gaußfunktion ist glockenförmig</w:t>
      </w:r>
      <w:r w:rsidR="00E374DB">
        <w:rPr>
          <w:rFonts w:eastAsiaTheme="minorEastAsia"/>
        </w:rPr>
        <w:t xml:space="preserve">, dargestellt in </w:t>
      </w:r>
      <w:r w:rsidR="00AD1AAF">
        <w:rPr>
          <w:rFonts w:eastAsiaTheme="minorEastAsia"/>
        </w:rPr>
        <w:fldChar w:fldCharType="begin"/>
      </w:r>
      <w:r w:rsidR="00AD1AAF">
        <w:rPr>
          <w:rFonts w:eastAsiaTheme="minorEastAsia"/>
        </w:rPr>
        <w:instrText xml:space="preserve"> REF _Ref475646841 \h </w:instrText>
      </w:r>
      <w:r w:rsidR="00AD1AAF">
        <w:rPr>
          <w:rFonts w:eastAsiaTheme="minorEastAsia"/>
        </w:rPr>
      </w:r>
      <w:r w:rsidR="00AD1AAF">
        <w:rPr>
          <w:rFonts w:eastAsiaTheme="minorEastAsia"/>
        </w:rPr>
        <w:fldChar w:fldCharType="separate"/>
      </w:r>
      <w:r w:rsidR="00AD1AAF">
        <w:t xml:space="preserve">Abbildung </w:t>
      </w:r>
      <w:r w:rsidR="00AD1AAF">
        <w:rPr>
          <w:noProof/>
        </w:rPr>
        <w:t>5</w:t>
      </w:r>
      <w:r w:rsidR="00AD1AAF">
        <w:rPr>
          <w:rFonts w:eastAsiaTheme="minorEastAsia"/>
        </w:rPr>
        <w:fldChar w:fldCharType="end"/>
      </w:r>
      <w:r w:rsidR="00AD1AAF">
        <w:rPr>
          <w:rFonts w:eastAsiaTheme="minorEastAsia"/>
        </w:rPr>
        <w:t xml:space="preserve"> links</w:t>
      </w:r>
      <w:r w:rsidR="00AD1AAF" w:rsidRPr="00AD1AAF">
        <w:rPr>
          <w:rFonts w:eastAsiaTheme="minorEastAsia"/>
        </w:rPr>
        <w:t xml:space="preserve">. </w:t>
      </w:r>
      <w:r w:rsidR="00AD1AAF">
        <w:rPr>
          <w:rFonts w:eastAsiaTheme="minorEastAsia"/>
        </w:rPr>
        <w:t>Die Standardabwe</w:t>
      </w:r>
      <w:r w:rsidR="00AD1AAF">
        <w:rPr>
          <w:rFonts w:eastAsiaTheme="minorEastAsia"/>
        </w:rPr>
        <w:t>i</w:t>
      </w:r>
      <w:r w:rsidR="00AD1AAF">
        <w:rPr>
          <w:rFonts w:eastAsiaTheme="minorEastAsia"/>
        </w:rPr>
        <w:t xml:space="preserve">chung σ bestimmt ihren Radius und somit auch die Größe der Filtermatrix. Der Ursprung der Matrix erhält </w:t>
      </w:r>
      <w:r w:rsidR="00FE5976">
        <w:rPr>
          <w:rFonts w:eastAsiaTheme="minorEastAsia"/>
        </w:rPr>
        <w:t>das maximale Gewicht, die Größe der übrigen Koeffizienten nimmt zu den Rändern hin kontinuierlich ab</w:t>
      </w:r>
      <w:r w:rsidR="00E8767F">
        <w:rPr>
          <w:rFonts w:eastAsiaTheme="minorEastAsia"/>
        </w:rPr>
        <w:t xml:space="preserve"> (</w:t>
      </w:r>
      <w:r w:rsidR="00E8767F">
        <w:rPr>
          <w:rFonts w:eastAsiaTheme="minorEastAsia"/>
        </w:rPr>
        <w:fldChar w:fldCharType="begin"/>
      </w:r>
      <w:r w:rsidR="00E8767F">
        <w:rPr>
          <w:rFonts w:eastAsiaTheme="minorEastAsia"/>
        </w:rPr>
        <w:instrText xml:space="preserve"> REF _Ref475646841 \h </w:instrText>
      </w:r>
      <w:r w:rsidR="00E8767F">
        <w:rPr>
          <w:rFonts w:eastAsiaTheme="minorEastAsia"/>
        </w:rPr>
      </w:r>
      <w:r w:rsidR="00E8767F">
        <w:rPr>
          <w:rFonts w:eastAsiaTheme="minorEastAsia"/>
        </w:rPr>
        <w:fldChar w:fldCharType="separate"/>
      </w:r>
      <w:r w:rsidR="00E8767F">
        <w:t xml:space="preserve">Abbildung </w:t>
      </w:r>
      <w:r w:rsidR="00E8767F">
        <w:rPr>
          <w:noProof/>
        </w:rPr>
        <w:t>5</w:t>
      </w:r>
      <w:r w:rsidR="00E8767F">
        <w:rPr>
          <w:rFonts w:eastAsiaTheme="minorEastAsia"/>
        </w:rPr>
        <w:fldChar w:fldCharType="end"/>
      </w:r>
      <w:r w:rsidR="00E8767F">
        <w:rPr>
          <w:rFonts w:eastAsiaTheme="minorEastAsia"/>
        </w:rPr>
        <w:t xml:space="preserve"> rechts)</w:t>
      </w:r>
      <w:r w:rsidR="00FE5976">
        <w:rPr>
          <w:rFonts w:eastAsiaTheme="minorEastAsia"/>
        </w:rPr>
        <w:t>.</w:t>
      </w:r>
      <w:r w:rsidR="00AD1AAF">
        <w:rPr>
          <w:rFonts w:eastAsiaTheme="minorEastAsia"/>
        </w:rPr>
        <w:t xml:space="preserve"> </w:t>
      </w:r>
    </w:p>
    <w:p w:rsidR="00C37655" w:rsidRDefault="00C37655" w:rsidP="009D380D">
      <w:pPr>
        <w:jc w:val="left"/>
      </w:pPr>
      <w:r>
        <w:rPr>
          <w:noProof/>
          <w:lang w:eastAsia="de-DE"/>
        </w:rPr>
        <w:drawing>
          <wp:inline distT="0" distB="0" distL="0" distR="0" wp14:anchorId="1F39F863" wp14:editId="0DFAAA10">
            <wp:extent cx="1990725" cy="120015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90725" cy="1200150"/>
                    </a:xfrm>
                    <a:prstGeom prst="rect">
                      <a:avLst/>
                    </a:prstGeom>
                    <a:noFill/>
                    <a:ln>
                      <a:noFill/>
                    </a:ln>
                  </pic:spPr>
                </pic:pic>
              </a:graphicData>
            </a:graphic>
          </wp:inline>
        </w:drawing>
      </w:r>
      <w:r>
        <w:t xml:space="preserve">     </w:t>
      </w:r>
      <w:r>
        <w:rPr>
          <w:noProof/>
          <w:lang w:eastAsia="de-DE"/>
        </w:rPr>
        <w:drawing>
          <wp:inline distT="0" distB="0" distL="0" distR="0" wp14:anchorId="645ACED9" wp14:editId="0ABE4D07">
            <wp:extent cx="1905000" cy="1172829"/>
            <wp:effectExtent l="0" t="0" r="0" b="889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11277" cy="1176694"/>
                    </a:xfrm>
                    <a:prstGeom prst="rect">
                      <a:avLst/>
                    </a:prstGeom>
                    <a:noFill/>
                    <a:ln>
                      <a:noFill/>
                    </a:ln>
                  </pic:spPr>
                </pic:pic>
              </a:graphicData>
            </a:graphic>
          </wp:inline>
        </w:drawing>
      </w:r>
    </w:p>
    <w:p w:rsidR="00C37655" w:rsidRDefault="00C37655" w:rsidP="00C37655">
      <w:pPr>
        <w:pStyle w:val="Beschriftung"/>
      </w:pPr>
      <w:bookmarkStart w:id="30" w:name="_Ref475646841"/>
      <w:r>
        <w:t xml:space="preserve">Abbildung </w:t>
      </w:r>
      <w:r>
        <w:fldChar w:fldCharType="begin"/>
      </w:r>
      <w:r>
        <w:instrText xml:space="preserve"> SEQ Abbildung \* ARABIC </w:instrText>
      </w:r>
      <w:r>
        <w:fldChar w:fldCharType="separate"/>
      </w:r>
      <w:r w:rsidR="00090A64">
        <w:rPr>
          <w:noProof/>
        </w:rPr>
        <w:t>6</w:t>
      </w:r>
      <w:r>
        <w:fldChar w:fldCharType="end"/>
      </w:r>
      <w:bookmarkEnd w:id="30"/>
      <w:r>
        <w:t xml:space="preserve"> - Beispiel für einen Gaußfilter, Darstellung der Filterfunktion </w:t>
      </w:r>
      <w:r w:rsidRPr="00622104">
        <w:rPr>
          <w:rFonts w:asciiTheme="majorHAnsi" w:hAnsiTheme="majorHAnsi"/>
          <w:i/>
        </w:rPr>
        <w:t>H</w:t>
      </w:r>
      <w:r>
        <w:t xml:space="preserve"> als 3D-Plot (links) und als Filtermatrix (rechts) </w:t>
      </w:r>
      <w:r>
        <w:fldChar w:fldCharType="begin" w:fldLock="1"/>
      </w:r>
      <w:r w:rsidR="0015745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3", "uris" : [ "http://www.mendeley.com/documents/?uuid=ea0d026e-97ce-47be-9ada-573a4cfa0ae4" ] } ], "mendeley" : { "formattedCitation" : "(Burger &amp; Burge, 2015, S. 103)", "plainTextFormattedCitation" : "(Burger &amp; Burge, 2015, S. 103)", "previouslyFormattedCitation" : "(Burger &amp; Burge, 2015, S. 103)" }, "properties" : { "noteIndex" : 0 }, "schema" : "https://github.com/citation-style-language/schema/raw/master/csl-citation.json" }</w:instrText>
      </w:r>
      <w:r>
        <w:fldChar w:fldCharType="separate"/>
      </w:r>
      <w:r w:rsidRPr="00C37655">
        <w:rPr>
          <w:b w:val="0"/>
          <w:noProof/>
        </w:rPr>
        <w:t>(Burger &amp; Burge, 2015, S. 103)</w:t>
      </w:r>
      <w:r>
        <w:fldChar w:fldCharType="end"/>
      </w:r>
    </w:p>
    <w:p w:rsidR="00AD1AAF" w:rsidRDefault="00AD1AAF" w:rsidP="003C32CB">
      <w:pPr>
        <w:rPr>
          <w:rFonts w:eastAsiaTheme="minorEastAsia"/>
        </w:rPr>
      </w:pPr>
      <w:r>
        <w:rPr>
          <w:rFonts w:eastAsiaTheme="minorEastAsia"/>
        </w:rPr>
        <w:t>Der Gaußfilter ist ein sogenannter Glättungsfilter</w:t>
      </w:r>
      <w:r w:rsidR="00BE3264">
        <w:rPr>
          <w:rFonts w:eastAsiaTheme="minorEastAsia"/>
        </w:rPr>
        <w:t>, oder auch Tiefpassfilter</w:t>
      </w:r>
      <w:r>
        <w:rPr>
          <w:rFonts w:eastAsiaTheme="minorEastAsia"/>
        </w:rPr>
        <w:t xml:space="preserve">. </w:t>
      </w:r>
      <w:r w:rsidR="0067702F">
        <w:rPr>
          <w:rFonts w:eastAsiaTheme="minorEastAsia"/>
        </w:rPr>
        <w:t>In der Bildvera</w:t>
      </w:r>
      <w:r w:rsidR="0067702F">
        <w:rPr>
          <w:rFonts w:eastAsiaTheme="minorEastAsia"/>
        </w:rPr>
        <w:t>r</w:t>
      </w:r>
      <w:r w:rsidR="0067702F">
        <w:rPr>
          <w:rFonts w:eastAsiaTheme="minorEastAsia"/>
        </w:rPr>
        <w:t>beitung werden d</w:t>
      </w:r>
      <w:r>
        <w:rPr>
          <w:rFonts w:eastAsiaTheme="minorEastAsia"/>
        </w:rPr>
        <w:t xml:space="preserve">urch Glättung die </w:t>
      </w:r>
      <w:r w:rsidR="009E3504">
        <w:rPr>
          <w:rFonts w:eastAsiaTheme="minorEastAsia"/>
        </w:rPr>
        <w:t>Intensität</w:t>
      </w:r>
      <w:r>
        <w:rPr>
          <w:rFonts w:eastAsiaTheme="minorEastAsia"/>
        </w:rPr>
        <w:t>sunterschiede benachbarter Bildelemente verrin</w:t>
      </w:r>
      <w:r w:rsidR="00E118C4">
        <w:rPr>
          <w:rFonts w:eastAsiaTheme="minorEastAsia"/>
        </w:rPr>
        <w:t>gert. In der menschlichen Wahrnehmung wirken</w:t>
      </w:r>
      <w:r>
        <w:rPr>
          <w:rFonts w:eastAsiaTheme="minorEastAsia"/>
        </w:rPr>
        <w:t xml:space="preserve"> Bilder </w:t>
      </w:r>
      <w:r w:rsidR="00E118C4">
        <w:rPr>
          <w:rFonts w:eastAsiaTheme="minorEastAsia"/>
        </w:rPr>
        <w:t>dadurch</w:t>
      </w:r>
      <w:r>
        <w:rPr>
          <w:rFonts w:eastAsiaTheme="minorEastAsia"/>
        </w:rPr>
        <w:t xml:space="preserve"> unschä</w:t>
      </w:r>
      <w:r>
        <w:rPr>
          <w:rFonts w:eastAsiaTheme="minorEastAsia"/>
        </w:rPr>
        <w:t>r</w:t>
      </w:r>
      <w:r>
        <w:rPr>
          <w:rFonts w:eastAsiaTheme="minorEastAsia"/>
        </w:rPr>
        <w:t>fer.</w:t>
      </w:r>
      <w:r w:rsidRPr="00163CD9">
        <w:rPr>
          <w:rFonts w:eastAsiaTheme="minorEastAsia"/>
        </w:rPr>
        <w:t xml:space="preserve"> </w:t>
      </w:r>
      <w:r w:rsidR="00157451">
        <w:rPr>
          <w:rFonts w:eastAsiaTheme="minorEastAsia"/>
        </w:rPr>
        <w:fldChar w:fldCharType="begin" w:fldLock="1"/>
      </w:r>
      <w:r w:rsidR="00B47512">
        <w:rPr>
          <w:rFonts w:eastAsiaTheme="minorEastAsia"/>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4", "uris" : [ "http://www.mendeley.com/documents/?uuid=ea0d026e-97ce-47be-9ada-573a4cfa0ae4" ] } ], "mendeley" : { "formattedCitation" : "(Burger &amp; Burge, 2015, S. 104)", "plainTextFormattedCitation" : "(Burger &amp; Burge, 2015, S. 104)", "previouslyFormattedCitation" : "(Burger &amp; Burge, 2015, S. 104)" }, "properties" : { "noteIndex" : 0 }, "schema" : "https://github.com/citation-style-language/schema/raw/master/csl-citation.json" }</w:instrText>
      </w:r>
      <w:r w:rsidR="00157451">
        <w:rPr>
          <w:rFonts w:eastAsiaTheme="minorEastAsia"/>
        </w:rPr>
        <w:fldChar w:fldCharType="separate"/>
      </w:r>
      <w:r w:rsidR="00157451" w:rsidRPr="00157451">
        <w:rPr>
          <w:rFonts w:eastAsiaTheme="minorEastAsia"/>
          <w:noProof/>
        </w:rPr>
        <w:t>(Burger &amp; Burge, 2015, S. 104)</w:t>
      </w:r>
      <w:r w:rsidR="00157451">
        <w:rPr>
          <w:rFonts w:eastAsiaTheme="minorEastAsia"/>
        </w:rPr>
        <w:fldChar w:fldCharType="end"/>
      </w:r>
    </w:p>
    <w:p w:rsidR="008B2059" w:rsidRPr="008B2059" w:rsidRDefault="008B2059" w:rsidP="003C32CB">
      <w:pPr>
        <w:rPr>
          <w:rFonts w:eastAsiaTheme="minorEastAsia"/>
          <w:color w:val="FF0000"/>
        </w:rPr>
      </w:pPr>
      <w:r w:rsidRPr="008B2059">
        <w:rPr>
          <w:rFonts w:eastAsiaTheme="minorEastAsia"/>
          <w:color w:val="FF0000"/>
        </w:rPr>
        <w:t>Kanten erhaltend?</w:t>
      </w:r>
    </w:p>
    <w:p w:rsidR="00157451" w:rsidRPr="00157451" w:rsidRDefault="00157451" w:rsidP="00AD1AAF">
      <w:pPr>
        <w:jc w:val="left"/>
        <w:rPr>
          <w:rFonts w:eastAsiaTheme="minorEastAsia"/>
          <w:color w:val="FF0000"/>
        </w:rPr>
      </w:pPr>
      <w:r w:rsidRPr="00157451">
        <w:rPr>
          <w:rFonts w:eastAsiaTheme="minorEastAsia"/>
          <w:color w:val="FF0000"/>
        </w:rPr>
        <w:t>zu Canny überleiten</w:t>
      </w:r>
    </w:p>
    <w:p w:rsidR="00AD1AAF" w:rsidRPr="00AD1AAF" w:rsidRDefault="00AD1AAF" w:rsidP="00AD1AAF"/>
    <w:p w:rsidR="005E4953" w:rsidRDefault="005E4953" w:rsidP="007E2F72">
      <w:pPr>
        <w:pStyle w:val="berschrift4"/>
        <w:numPr>
          <w:ilvl w:val="3"/>
          <w:numId w:val="1"/>
        </w:numPr>
        <w:ind w:left="851" w:hanging="851"/>
        <w:jc w:val="left"/>
      </w:pPr>
      <w:bookmarkStart w:id="31" w:name="_Toc475659201"/>
      <w:r>
        <w:lastRenderedPageBreak/>
        <w:t>Kantenerkennung</w:t>
      </w:r>
      <w:bookmarkEnd w:id="31"/>
    </w:p>
    <w:p w:rsidR="007E2F72" w:rsidRDefault="007E2F72" w:rsidP="007E2F72">
      <w:pPr>
        <w:pStyle w:val="berschrift4"/>
        <w:numPr>
          <w:ilvl w:val="3"/>
          <w:numId w:val="1"/>
        </w:numPr>
        <w:ind w:left="851" w:hanging="851"/>
        <w:jc w:val="left"/>
      </w:pPr>
      <w:bookmarkStart w:id="32" w:name="_Ref475650584"/>
      <w:bookmarkStart w:id="33" w:name="_Toc475659202"/>
      <w:r>
        <w:t>Morphologische Filter</w:t>
      </w:r>
      <w:bookmarkEnd w:id="32"/>
      <w:bookmarkEnd w:id="33"/>
    </w:p>
    <w:p w:rsidR="00EF697B" w:rsidRDefault="00EF697B" w:rsidP="00CC2CC3"/>
    <w:p w:rsidR="000574AC" w:rsidRDefault="001124FE" w:rsidP="003C0107">
      <w:pPr>
        <w:pStyle w:val="berschrift3"/>
        <w:numPr>
          <w:ilvl w:val="2"/>
          <w:numId w:val="1"/>
        </w:numPr>
        <w:jc w:val="left"/>
      </w:pPr>
      <w:bookmarkStart w:id="34" w:name="_Toc475659203"/>
      <w:r>
        <w:t>Filter</w:t>
      </w:r>
      <w:bookmarkEnd w:id="34"/>
    </w:p>
    <w:p w:rsidR="00C47698" w:rsidRDefault="00EA5EE8" w:rsidP="003C0107">
      <w:pPr>
        <w:pStyle w:val="berschrift2"/>
        <w:numPr>
          <w:ilvl w:val="1"/>
          <w:numId w:val="1"/>
        </w:numPr>
        <w:ind w:left="567" w:hanging="567"/>
        <w:jc w:val="left"/>
      </w:pPr>
      <w:bookmarkStart w:id="35" w:name="_Toc475659204"/>
      <w:r>
        <w:t>Maschinelles Lernen</w:t>
      </w:r>
      <w:bookmarkEnd w:id="35"/>
    </w:p>
    <w:p w:rsidR="003D72AF" w:rsidRDefault="003D72AF" w:rsidP="003C0107">
      <w:pPr>
        <w:pStyle w:val="berschrift3"/>
        <w:numPr>
          <w:ilvl w:val="2"/>
          <w:numId w:val="1"/>
        </w:numPr>
        <w:jc w:val="left"/>
      </w:pPr>
      <w:bookmarkStart w:id="36" w:name="_Toc475659205"/>
      <w:r>
        <w:t>Grundlagen</w:t>
      </w:r>
      <w:bookmarkEnd w:id="36"/>
    </w:p>
    <w:p w:rsidR="009E425E" w:rsidRDefault="009E425E" w:rsidP="003C0107">
      <w:pPr>
        <w:pStyle w:val="berschrift3"/>
        <w:numPr>
          <w:ilvl w:val="2"/>
          <w:numId w:val="1"/>
        </w:numPr>
        <w:jc w:val="left"/>
      </w:pPr>
      <w:bookmarkStart w:id="37" w:name="_Toc475659206"/>
      <w:r>
        <w:t>Feature</w:t>
      </w:r>
      <w:r w:rsidR="003D72AF">
        <w:t>s</w:t>
      </w:r>
      <w:bookmarkEnd w:id="37"/>
    </w:p>
    <w:p w:rsidR="00CD00B6" w:rsidRDefault="00CD00B6" w:rsidP="00CD00B6">
      <w:pPr>
        <w:pStyle w:val="berschrift4"/>
        <w:numPr>
          <w:ilvl w:val="3"/>
          <w:numId w:val="1"/>
        </w:numPr>
        <w:ind w:left="851" w:hanging="851"/>
      </w:pPr>
      <w:bookmarkStart w:id="38" w:name="_Ref471256776"/>
      <w:bookmarkStart w:id="39" w:name="_Toc475659207"/>
      <w:r w:rsidRPr="007A46DD">
        <w:t>Momentenbasierte geometrische Merkmale</w:t>
      </w:r>
      <w:bookmarkEnd w:id="39"/>
    </w:p>
    <w:bookmarkEnd w:id="38"/>
    <w:p w:rsidR="001753D2" w:rsidRDefault="00D5738B" w:rsidP="00CD00B6">
      <w:pPr>
        <w:pStyle w:val="berschrift4"/>
      </w:pPr>
      <w:r>
        <w:t>KMeans</w:t>
      </w:r>
      <w:bookmarkStart w:id="40" w:name="_GoBack"/>
      <w:bookmarkEnd w:id="40"/>
    </w:p>
    <w:p w:rsidR="00762551" w:rsidRDefault="00762551" w:rsidP="003C0107">
      <w:pPr>
        <w:pStyle w:val="berschrift3"/>
        <w:numPr>
          <w:ilvl w:val="2"/>
          <w:numId w:val="1"/>
        </w:numPr>
        <w:jc w:val="left"/>
      </w:pPr>
      <w:bookmarkStart w:id="41" w:name="_Toc475659208"/>
      <w:r>
        <w:t>Fourier-Transformation</w:t>
      </w:r>
      <w:bookmarkEnd w:id="41"/>
    </w:p>
    <w:p w:rsidR="00C255C0" w:rsidRPr="00C255C0" w:rsidRDefault="003666C8" w:rsidP="00C255C0">
      <w:pPr>
        <w:pStyle w:val="berschrift3"/>
        <w:numPr>
          <w:ilvl w:val="2"/>
          <w:numId w:val="1"/>
        </w:numPr>
        <w:jc w:val="left"/>
      </w:pPr>
      <w:bookmarkStart w:id="42" w:name="_Toc475659209"/>
      <w:r w:rsidRPr="003666C8">
        <w:t>Hauptkomponentenanalyse</w:t>
      </w:r>
      <w:bookmarkEnd w:id="42"/>
      <w:r w:rsidRPr="003666C8">
        <w:t> </w:t>
      </w:r>
    </w:p>
    <w:p w:rsidR="006A3746" w:rsidRDefault="00B45D13" w:rsidP="003C0107">
      <w:pPr>
        <w:pStyle w:val="berschrift2"/>
        <w:numPr>
          <w:ilvl w:val="1"/>
          <w:numId w:val="1"/>
        </w:numPr>
        <w:ind w:left="567" w:hanging="567"/>
        <w:jc w:val="left"/>
      </w:pPr>
      <w:bookmarkStart w:id="43" w:name="_Toc475659210"/>
      <w:r>
        <w:t>M</w:t>
      </w:r>
      <w:r w:rsidR="00A63531">
        <w:t>a</w:t>
      </w:r>
      <w:r w:rsidR="00ED188E">
        <w:t>s</w:t>
      </w:r>
      <w:r w:rsidR="00A63531">
        <w:t xml:space="preserve">chinelle </w:t>
      </w:r>
      <w:r w:rsidR="008A79BC">
        <w:t>Lernverfahren</w:t>
      </w:r>
      <w:bookmarkEnd w:id="43"/>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44" w:name="_Toc475659211"/>
      <w:r>
        <w:t>Klassifikatoren</w:t>
      </w:r>
      <w:bookmarkEnd w:id="44"/>
    </w:p>
    <w:p w:rsidR="00620409" w:rsidRDefault="00620409" w:rsidP="003C0107">
      <w:pPr>
        <w:pStyle w:val="berschrift4"/>
        <w:numPr>
          <w:ilvl w:val="3"/>
          <w:numId w:val="1"/>
        </w:numPr>
        <w:ind w:left="851" w:hanging="851"/>
        <w:jc w:val="left"/>
      </w:pPr>
      <w:bookmarkStart w:id="45" w:name="_Toc475659212"/>
      <w:r>
        <w:t>MMC Hypersphere???</w:t>
      </w:r>
      <w:bookmarkEnd w:id="45"/>
    </w:p>
    <w:p w:rsidR="00F247E1" w:rsidRDefault="0013292B" w:rsidP="003C0107">
      <w:pPr>
        <w:pStyle w:val="berschrift4"/>
        <w:numPr>
          <w:ilvl w:val="3"/>
          <w:numId w:val="1"/>
        </w:numPr>
        <w:ind w:left="851" w:hanging="851"/>
        <w:jc w:val="left"/>
      </w:pPr>
      <w:bookmarkStart w:id="46" w:name="_Toc475659213"/>
      <w:r>
        <w:t>Support Vector Machine</w:t>
      </w:r>
      <w:bookmarkEnd w:id="46"/>
    </w:p>
    <w:p w:rsidR="00637DD4" w:rsidRDefault="007E5E7B" w:rsidP="003C0107">
      <w:pPr>
        <w:pStyle w:val="berschrift4"/>
        <w:numPr>
          <w:ilvl w:val="3"/>
          <w:numId w:val="1"/>
        </w:numPr>
        <w:ind w:left="851" w:hanging="851"/>
        <w:jc w:val="left"/>
      </w:pPr>
      <w:bookmarkStart w:id="47" w:name="_Toc475659214"/>
      <w:r>
        <w:t>k-nearest neighbours</w:t>
      </w:r>
      <w:bookmarkEnd w:id="47"/>
    </w:p>
    <w:p w:rsidR="00637DD4" w:rsidRPr="00637DD4" w:rsidRDefault="00637DD4" w:rsidP="003C0107">
      <w:pPr>
        <w:jc w:val="left"/>
      </w:pPr>
    </w:p>
    <w:p w:rsidR="006A3746" w:rsidRDefault="00EA12A5" w:rsidP="003C0107">
      <w:pPr>
        <w:pStyle w:val="berschrift3"/>
        <w:numPr>
          <w:ilvl w:val="2"/>
          <w:numId w:val="1"/>
        </w:numPr>
        <w:jc w:val="left"/>
      </w:pPr>
      <w:bookmarkStart w:id="48" w:name="_Toc475659215"/>
      <w:r>
        <w:lastRenderedPageBreak/>
        <w:t xml:space="preserve">Künstliche </w:t>
      </w:r>
      <w:r w:rsidR="00552480">
        <w:t>Neuronale Netze</w:t>
      </w:r>
      <w:r w:rsidR="00BF3236">
        <w:t xml:space="preserve"> (</w:t>
      </w:r>
      <w:r w:rsidR="009D7CFA">
        <w:t>teilweise</w:t>
      </w:r>
      <w:r w:rsidR="00BF3236">
        <w:t xml:space="preserve"> auch </w:t>
      </w:r>
      <w:r w:rsidR="00FA1F6F">
        <w:t>Klassifikat</w:t>
      </w:r>
      <w:r w:rsidR="00FA1F6F">
        <w:t>o</w:t>
      </w:r>
      <w:r w:rsidR="00FA1F6F">
        <w:t>ren</w:t>
      </w:r>
      <w:r w:rsidR="00BF3236">
        <w:t>?)</w:t>
      </w:r>
      <w:bookmarkEnd w:id="48"/>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49" w:name="_Toc475659216"/>
      <w:r>
        <w:t>MultiLayerPerceptrons</w:t>
      </w:r>
      <w:bookmarkEnd w:id="49"/>
    </w:p>
    <w:p w:rsidR="004521D0" w:rsidRDefault="004521D0" w:rsidP="003C0107">
      <w:pPr>
        <w:pStyle w:val="berschrift4"/>
        <w:numPr>
          <w:ilvl w:val="3"/>
          <w:numId w:val="1"/>
        </w:numPr>
        <w:ind w:left="851" w:hanging="851"/>
        <w:jc w:val="left"/>
      </w:pPr>
      <w:bookmarkStart w:id="50" w:name="_Toc475659217"/>
      <w:r>
        <w:t>PNN</w:t>
      </w:r>
      <w:bookmarkEnd w:id="50"/>
    </w:p>
    <w:p w:rsidR="00122D0F" w:rsidRPr="00122D0F" w:rsidRDefault="00122D0F" w:rsidP="00122D0F">
      <w:pPr>
        <w:pStyle w:val="berschrift4"/>
        <w:numPr>
          <w:ilvl w:val="3"/>
          <w:numId w:val="1"/>
        </w:numPr>
        <w:ind w:left="851" w:hanging="851"/>
        <w:jc w:val="left"/>
      </w:pPr>
      <w:bookmarkStart w:id="51" w:name="_Toc475659218"/>
      <w:r>
        <w:t>PCNN</w:t>
      </w:r>
      <w:bookmarkEnd w:id="51"/>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52" w:name="_Toc475659219"/>
      <w:r>
        <w:t>Konzeption</w:t>
      </w:r>
      <w:bookmarkEnd w:id="52"/>
    </w:p>
    <w:p w:rsidR="00A64565" w:rsidRDefault="00A64565" w:rsidP="003C0107">
      <w:pPr>
        <w:pStyle w:val="berschrift2"/>
        <w:numPr>
          <w:ilvl w:val="1"/>
          <w:numId w:val="1"/>
        </w:numPr>
        <w:ind w:left="567" w:hanging="567"/>
        <w:jc w:val="left"/>
      </w:pPr>
      <w:bookmarkStart w:id="53" w:name="_Toc475659220"/>
      <w:r>
        <w:t>Zielstellung</w:t>
      </w:r>
      <w:bookmarkEnd w:id="53"/>
    </w:p>
    <w:p w:rsidR="00BE65E3" w:rsidRDefault="00FB4799" w:rsidP="00FB4799">
      <w:r>
        <w:t>abbilden, wie Mensch Blätter unterscheidet</w:t>
      </w:r>
      <w:r w:rsidR="00BE65E3">
        <w:t xml:space="preserve"> -&gt; </w:t>
      </w:r>
      <w:r w:rsidR="00D704D9">
        <w:t xml:space="preserve">möglichst </w:t>
      </w:r>
      <w:r w:rsidR="00BE65E3">
        <w:t>viel „Domänenwissen“ in features packen</w:t>
      </w:r>
    </w:p>
    <w:p w:rsidR="00BB5E4D" w:rsidRDefault="00BB5E4D" w:rsidP="00FB4799">
      <w:r>
        <w:t>keine Aussage über Größe möglich</w:t>
      </w:r>
    </w:p>
    <w:p w:rsidR="00625015" w:rsidRDefault="00625015" w:rsidP="00FB4799">
      <w:r>
        <w:t>Konzentration auf Form der Blattspreite, da sehr variabel</w:t>
      </w:r>
    </w:p>
    <w:p w:rsidR="00380D4D" w:rsidRDefault="00380D4D" w:rsidP="00FB4799">
      <w:r>
        <w:t>Blätter einzeln betrachten, Anordnung fällt somit weg. Aber: zusammengesetzte Blätter auch als solche betrachten</w:t>
      </w:r>
      <w:r w:rsidR="001C6262">
        <w:t xml:space="preserve"> (nicht Blättchen</w:t>
      </w:r>
      <w:r w:rsidR="005A36FC">
        <w:t xml:space="preserve"> einzeln</w:t>
      </w:r>
      <w:r w:rsidR="001C6262">
        <w:t>)</w:t>
      </w:r>
    </w:p>
    <w:p w:rsidR="00C965C0" w:rsidRDefault="00C965C0" w:rsidP="00FB4799">
      <w:r>
        <w:t>keine Metamorphosen</w:t>
      </w:r>
    </w:p>
    <w:p w:rsidR="00E05C22" w:rsidRPr="00FB4799" w:rsidRDefault="00E05C22" w:rsidP="00FB4799">
      <w:r>
        <w:t>Fotos einzelstehender Blätter</w:t>
      </w:r>
    </w:p>
    <w:p w:rsidR="00176E70" w:rsidRDefault="00E05C22" w:rsidP="003C0107">
      <w:pPr>
        <w:pStyle w:val="berschrift2"/>
        <w:numPr>
          <w:ilvl w:val="1"/>
          <w:numId w:val="1"/>
        </w:numPr>
        <w:ind w:left="567" w:hanging="567"/>
        <w:jc w:val="left"/>
      </w:pPr>
      <w:bookmarkStart w:id="54" w:name="_Toc475659221"/>
      <w:r>
        <w:t>Testumgebung</w:t>
      </w:r>
      <w:bookmarkEnd w:id="54"/>
    </w:p>
    <w:p w:rsidR="00E05C22" w:rsidRDefault="00F81975" w:rsidP="00E05C22">
      <w:r>
        <w:t xml:space="preserve">aus </w:t>
      </w:r>
      <w:r w:rsidR="00E05C22">
        <w:t>Oberfläche</w:t>
      </w:r>
      <w:r>
        <w:t xml:space="preserve"> heraus Segmentierung testen, Features extrahieren/kombinieren, Training starten</w:t>
      </w:r>
    </w:p>
    <w:p w:rsidR="00E05C22" w:rsidRPr="00E05C22" w:rsidRDefault="00F81975" w:rsidP="00E05C22">
      <w:r>
        <w:t>Unittests</w:t>
      </w:r>
    </w:p>
    <w:p w:rsidR="00272311" w:rsidRDefault="00272311" w:rsidP="003C0107">
      <w:pPr>
        <w:pStyle w:val="berschrift2"/>
        <w:numPr>
          <w:ilvl w:val="1"/>
          <w:numId w:val="1"/>
        </w:numPr>
        <w:ind w:left="567" w:hanging="567"/>
        <w:jc w:val="left"/>
      </w:pPr>
      <w:bookmarkStart w:id="55" w:name="_Toc475659222"/>
      <w:r>
        <w:lastRenderedPageBreak/>
        <w:t>Vorhandene</w:t>
      </w:r>
      <w:r w:rsidR="006E3786">
        <w:t xml:space="preserve"> Lösungen</w:t>
      </w:r>
      <w:r w:rsidR="00E05C22">
        <w:t xml:space="preserve"> (oder Einordnung in Konte</w:t>
      </w:r>
      <w:r w:rsidR="00EE3A81">
        <w:t>x</w:t>
      </w:r>
      <w:r w:rsidR="00E05C22">
        <w:t>t oder so)</w:t>
      </w:r>
      <w:bookmarkEnd w:id="55"/>
    </w:p>
    <w:p w:rsidR="00B56EAB" w:rsidRDefault="00B56EAB" w:rsidP="003C0107">
      <w:pPr>
        <w:pStyle w:val="berschrift3"/>
        <w:numPr>
          <w:ilvl w:val="2"/>
          <w:numId w:val="1"/>
        </w:numPr>
        <w:jc w:val="left"/>
      </w:pPr>
      <w:bookmarkStart w:id="56" w:name="_Toc475659223"/>
      <w:r>
        <w:t>Überblick</w:t>
      </w:r>
      <w:bookmarkEnd w:id="56"/>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2975B6">
        <w:rPr>
          <w:b/>
          <w:bCs/>
        </w:rPr>
        <w:t>Fehler! Verweisquelle konnte nicht gefunden werden.</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Um die Blätter einheitlich beschreiben zu können, müssen die Deskriptoren unabhä</w:t>
      </w:r>
      <w:r>
        <w:t>n</w:t>
      </w:r>
      <w:r>
        <w:t xml:space="preserve">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o.\u00a0J.)", "plainTextFormattedCitation" : "(Du, Wang, &amp; Zhang, o.\u00a0J.)", "previouslyFormattedCitation" : "(Du, Wang, &amp; Zhang, o.\u00a0J.)" }, "properties" : { "noteIndex" : 0 }, "schema" : "https://github.com/citation-style-language/schema/raw/master/csl-citation.json" }</w:instrText>
            </w:r>
            <w:r>
              <w:fldChar w:fldCharType="separate"/>
            </w:r>
            <w:r w:rsidR="00BF46B9" w:rsidRPr="00BF46B9">
              <w:rPr>
                <w:noProof/>
              </w:rPr>
              <w:t>(Du, Wang, &amp; Zhang, o. J.)</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o.\u00a0J.)", "plainTextFormattedCitation" : "(Han, Chee, Chan, Wilkin, &amp; Remagnino, o.\u00a0J.)", "previouslyFormattedCitation" : "(Han, Chee, Chan, Wilkin, &amp; Remagnino, o.\u00a0J.)" }, "properties" : { "noteIndex" : 0 }, "schema" : "https://github.com/citation-style-language/schema/raw/master/csl-citation.json" }</w:instrText>
            </w:r>
            <w:r>
              <w:fldChar w:fldCharType="separate"/>
            </w:r>
            <w:r w:rsidR="00BF46B9" w:rsidRPr="00BF46B9">
              <w:rPr>
                <w:noProof/>
              </w:rPr>
              <w:t>(Han, Chee, Chan, Wilkin, &amp; Remagnino, o. J.)</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lastRenderedPageBreak/>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plainTextFormattedCitation" : "(Kumar u.\u00a0a., 2012)", "previouslyFormattedCitation" : "(Kumar u.\u00a0a., 2012)" }, "properties" : { "noteIndex" : 0 }, "schema" : "https://github.com/citation-style-language/schema/raw/master/csl-citation.json" }</w:instrText>
            </w:r>
            <w:r>
              <w:fldChar w:fldCharType="separate"/>
            </w:r>
            <w:r w:rsidR="00BF46B9" w:rsidRPr="00BF46B9">
              <w:rPr>
                <w:noProof/>
              </w:rPr>
              <w:t>(Kumar u. a.,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o.\u00a0J.)", "plainTextFormattedCitation" : "(Reyes, Caicedo, &amp; Camargo, o.\u00a0J.)", "previouslyFormattedCitation" : "(Reyes, Caicedo, &amp; Camargo, o.\u00a0J.)" }, "properties" : { "noteIndex" : 0 }, "schema" : "https://github.com/citation-style-language/schema/raw/master/csl-citation.json" }</w:instrText>
            </w:r>
            <w:r>
              <w:fldChar w:fldCharType="separate"/>
            </w:r>
            <w:r w:rsidR="00BF46B9" w:rsidRPr="00BF46B9">
              <w:rPr>
                <w:noProof/>
              </w:rPr>
              <w:t>(Reyes, Caicedo, &amp; Camargo, o. J.)</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57" w:name="_Toc475659224"/>
      <w:r>
        <w:t>Form</w:t>
      </w:r>
      <w:bookmarkEnd w:id="57"/>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58" w:name="_Toc475659225"/>
      <w:r>
        <w:t>Blatttextur</w:t>
      </w:r>
      <w:bookmarkEnd w:id="58"/>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59" w:name="_Toc475659226"/>
      <w:r>
        <w:t>Fourier-Transformation</w:t>
      </w:r>
      <w:bookmarkEnd w:id="59"/>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420623" w:rsidRDefault="004437C7" w:rsidP="00420623">
      <w:pPr>
        <w:pStyle w:val="berschrift2"/>
        <w:numPr>
          <w:ilvl w:val="1"/>
          <w:numId w:val="1"/>
        </w:numPr>
        <w:ind w:left="567" w:hanging="567"/>
      </w:pPr>
      <w:bookmarkStart w:id="60" w:name="_Toc475659227"/>
      <w:r>
        <w:t>Lösung</w:t>
      </w:r>
      <w:r w:rsidR="00B84B49">
        <w:t>sansatz</w:t>
      </w:r>
      <w:bookmarkEnd w:id="60"/>
    </w:p>
    <w:p w:rsidR="008F079B" w:rsidRDefault="008F079B" w:rsidP="00272311">
      <w:pPr>
        <w:pStyle w:val="berschrift3"/>
        <w:numPr>
          <w:ilvl w:val="2"/>
          <w:numId w:val="1"/>
        </w:numPr>
      </w:pPr>
      <w:bookmarkStart w:id="61" w:name="_Toc475659228"/>
      <w:r>
        <w:t>Datensatz</w:t>
      </w:r>
      <w:bookmarkEnd w:id="61"/>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w:t>
      </w:r>
      <w:r w:rsidR="0004005B">
        <w:t>i</w:t>
      </w:r>
      <w:r w:rsidR="0004005B">
        <w:t>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BF46B9">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u.\u00a0a., 2007)", "manualFormatting" : " Wu, Bao, Xu, Wang, Chang und Xiang (2007)", "plainTextFormattedCitation" : "(Wu u.\u00a0a., 2007)", "previouslyFormattedCitation" : "(Wu u.\u00a0a.,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Belhumeur, Biswas, Jacobs, Kress, Lopez und Soares", "plainTextFormattedCitation" : "(Kumar u.\u00a0a., 2012)", "previouslyFormattedCitation" : "(Kumar u.\u00a0a.,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w:t>
      </w:r>
      <w:r w:rsidR="00153C9E">
        <w:t>g</w:t>
      </w:r>
      <w:r w:rsidR="00153C9E">
        <w:t xml:space="preserve">lichen Form, als auch in </w:t>
      </w:r>
      <w:r w:rsidR="00102CBE">
        <w:t>segmentierter, binarisierter</w:t>
      </w:r>
      <w:r w:rsidR="00153C9E">
        <w:t xml:space="preserve"> Form erhältlich</w:t>
      </w:r>
      <w:r w:rsidR="00102CBE">
        <w:t xml:space="preserve"> (siehe Abbildung 10b)</w:t>
      </w:r>
      <w:r w:rsidR="00153C9E">
        <w:t>.</w:t>
      </w:r>
    </w:p>
    <w:p w:rsidR="0056368F" w:rsidRPr="0056368F" w:rsidRDefault="0056368F" w:rsidP="00C707C2">
      <w:pPr>
        <w:rPr>
          <w:color w:val="FF0000"/>
        </w:rPr>
      </w:pPr>
      <w:r w:rsidRPr="0056368F">
        <w:rPr>
          <w:color w:val="FF0000"/>
        </w:rPr>
        <w:t>Warum die beiden?</w:t>
      </w:r>
    </w:p>
    <w:p w:rsidR="007D678F" w:rsidRPr="007D678F" w:rsidRDefault="007D678F" w:rsidP="007D678F">
      <w:pPr>
        <w:rPr>
          <w:color w:val="FF0000"/>
        </w:rPr>
      </w:pPr>
      <w:r w:rsidRPr="007D678F">
        <w:rPr>
          <w:color w:val="FF0000"/>
        </w:rPr>
        <w:t>Farbe, Panaschierung … (Leafnet hat Farbschema an Seite)</w:t>
      </w:r>
    </w:p>
    <w:p w:rsidR="007D678F" w:rsidRDefault="007D678F" w:rsidP="00C707C2"/>
    <w:p w:rsidR="00C707C2" w:rsidRDefault="008B6D0C" w:rsidP="00C707C2">
      <w:r>
        <w:rPr>
          <w:noProof/>
          <w:lang w:eastAsia="de-DE"/>
        </w:rPr>
        <w:drawing>
          <wp:inline distT="0" distB="0" distL="0" distR="0" wp14:anchorId="419DB220" wp14:editId="59C75263">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CB7DC4">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21" o:title="13291732970228"/>
          </v:shape>
        </w:pict>
      </w:r>
      <w:r w:rsidR="00435B14">
        <w:rPr>
          <w:noProof/>
          <w:lang w:eastAsia="de-DE"/>
        </w:rPr>
        <w:t xml:space="preserve">  </w:t>
      </w:r>
      <w:r w:rsidR="00CB7DC4">
        <w:rPr>
          <w:noProof/>
          <w:lang w:eastAsia="de-DE"/>
        </w:rPr>
        <w:pict>
          <v:shape id="_x0000_i1026" type="#_x0000_t75" style="width:97.5pt;height:130.5pt">
            <v:imagedata r:id="rId22"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Pr="00DD52E8" w:rsidRDefault="00A22643" w:rsidP="00E2408E">
      <w:pPr>
        <w:spacing w:before="240"/>
        <w:rPr>
          <w:color w:val="FF0000"/>
        </w:rPr>
      </w:pPr>
      <w:r>
        <w:lastRenderedPageBreak/>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204567">
        <w:t xml:space="preserve"> </w:t>
      </w:r>
      <w:r w:rsidR="00204567" w:rsidRPr="00204567">
        <w:rPr>
          <w:color w:val="FF0000"/>
        </w:rPr>
        <w:t>falsch</w:t>
      </w:r>
      <w:r w:rsidR="00204567">
        <w:t xml:space="preserve"> (</w:t>
      </w:r>
      <w:r w:rsidR="00204567" w:rsidRPr="00204567">
        <w:rPr>
          <w:color w:val="FF0000"/>
        </w:rPr>
        <w:t>ungeordnet bei Leafsnap</w:t>
      </w:r>
      <w:r w:rsidR="00204567">
        <w:t>)</w:t>
      </w:r>
      <w:r w:rsidR="00A64565">
        <w:t xml:space="preserve">. Es tauchen Bilder von Blattunterseiten zwischen denen von Blattoberseiten auf. </w:t>
      </w:r>
      <w:r w:rsidR="009326D9">
        <w:t xml:space="preserve">Es soll in dieser Arbeit </w:t>
      </w:r>
      <w:r w:rsidR="0080173B">
        <w:t xml:space="preserve">aber auch </w:t>
      </w:r>
      <w:r w:rsidR="009326D9">
        <w:t xml:space="preserve">geprüft werden, ob sich die </w:t>
      </w:r>
      <w:r w:rsidR="00CB6F1D">
        <w:t>Blattu</w:t>
      </w:r>
      <w:r w:rsidR="009326D9">
        <w:t>nter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r w:rsidR="00CE57AA">
        <w:t xml:space="preserve"> </w:t>
      </w:r>
      <w:r w:rsidR="00CE57AA" w:rsidRPr="00DD52E8">
        <w:rPr>
          <w:color w:val="FF0000"/>
        </w:rPr>
        <w:t>geordnet, gleiche Menge an Ober- und Unterseiten, bessere Möglichkeit zu vergle</w:t>
      </w:r>
      <w:r w:rsidR="00CE57AA" w:rsidRPr="00DD52E8">
        <w:rPr>
          <w:color w:val="FF0000"/>
        </w:rPr>
        <w:t>i</w:t>
      </w:r>
      <w:r w:rsidR="00CE57AA" w:rsidRPr="00DD52E8">
        <w:rPr>
          <w:color w:val="FF0000"/>
        </w:rPr>
        <w:t>ch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CB7DC4" w:rsidP="00C707C2">
      <w:r>
        <w:pict>
          <v:shape id="_x0000_i1027" type="#_x0000_t75" style="width:161.25pt;height:107.25pt">
            <v:imagedata r:id="rId23" o:title="DSC_5820"/>
          </v:shape>
        </w:pict>
      </w:r>
      <w:r w:rsidR="002D0DC1">
        <w:t xml:space="preserve">      </w:t>
      </w:r>
      <w:r>
        <w:pict>
          <v:shape id="_x0000_i1028" type="#_x0000_t75" style="width:160.5pt;height:106.5pt">
            <v:imagedata r:id="rId24"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Default="002D0DC1" w:rsidP="00C707C2">
      <w:r>
        <w:t>A</w:t>
      </w:r>
      <w:r w:rsidR="00A22643">
        <w:t xml:space="preserve">lle genannten Datensätze </w:t>
      </w:r>
      <w:r>
        <w:t xml:space="preserve">sollen </w:t>
      </w:r>
      <w:r w:rsidR="00A22643">
        <w:t>beim Training</w:t>
      </w:r>
      <w:r>
        <w:t xml:space="preserve"> des zu implementierenden Algorit</w:t>
      </w:r>
      <w:r>
        <w:t>h</w:t>
      </w:r>
      <w:r>
        <w:t>mus Verwendung</w:t>
      </w:r>
      <w:r w:rsidR="00A22643">
        <w:t xml:space="preserve"> finden und die Ergebnisse</w:t>
      </w:r>
      <w:r w:rsidR="004C2A9B">
        <w:t xml:space="preserve"> der Erkennung</w:t>
      </w:r>
      <w:r w:rsidR="00A22643">
        <w:t xml:space="preserve"> verglichen werden.</w:t>
      </w:r>
    </w:p>
    <w:p w:rsidR="00261630" w:rsidRDefault="00261630" w:rsidP="00C707C2">
      <w:r>
        <w:t>AUFLÖSUNG! mehr Details</w:t>
      </w:r>
    </w:p>
    <w:p w:rsidR="00251BB7" w:rsidRDefault="00251BB7" w:rsidP="00C707C2">
      <w:r>
        <w:t>alles gestielte Blätter, netzadrige …</w:t>
      </w:r>
    </w:p>
    <w:p w:rsidR="00E674E5" w:rsidRDefault="00E674E5" w:rsidP="00C707C2">
      <w:r>
        <w:t>keine nadelförmigen Blätter von Nadelbäumen, wenig Textur-Informationen</w:t>
      </w:r>
    </w:p>
    <w:p w:rsidR="00875A7A" w:rsidRPr="00C707C2" w:rsidRDefault="00875A7A" w:rsidP="00C707C2">
      <w:r>
        <w:t>Bild mit zusammengesetzter Blattform</w:t>
      </w:r>
    </w:p>
    <w:p w:rsidR="00F467D5" w:rsidRDefault="00117CC2" w:rsidP="00E42E47">
      <w:pPr>
        <w:pStyle w:val="berschrift3"/>
        <w:numPr>
          <w:ilvl w:val="2"/>
          <w:numId w:val="1"/>
        </w:numPr>
      </w:pPr>
      <w:bookmarkStart w:id="62" w:name="_Toc475659229"/>
      <w:r>
        <w:t>Segmentierung</w:t>
      </w:r>
      <w:r w:rsidR="002B60B2">
        <w:t xml:space="preserve"> der Blätter</w:t>
      </w:r>
      <w:bookmarkEnd w:id="62"/>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et. al.", "plainTextFormattedCitation" : "(Kumar u.\u00a0a., 2012)", "previouslyFormattedCitation" : "(Kumar u.\u00a0a.,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lastRenderedPageBreak/>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et. al.", "plainTextFormattedCitation" : "(Kumar u.\u00a0a., 2012)", "previouslyFormattedCitation" : "(Kumar u.\u00a0a.,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pPr>
        <w:rPr>
          <w:color w:val="FF0000"/>
        </w:rPr>
      </w:pPr>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Dies bedeutet, dass sich auch in einem umgewandelten Graustufe</w:t>
      </w:r>
      <w:r w:rsidR="00794C9F">
        <w:t>n</w:t>
      </w:r>
      <w:r w:rsidR="00794C9F">
        <w:t xml:space="preserve">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0F1D3E" w:rsidRDefault="000F1D3E" w:rsidP="00117CC2">
      <w:r>
        <w:rPr>
          <w:color w:val="FF0000"/>
        </w:rPr>
        <w:t>da hintergrund heller -&gt; invers</w:t>
      </w:r>
      <w:r w:rsidR="009A0F4A">
        <w:rPr>
          <w:color w:val="FF0000"/>
        </w:rPr>
        <w:t xml:space="preserve"> (definition vorder/hintergrund)</w:t>
      </w:r>
    </w:p>
    <w:p w:rsidR="00117CC2" w:rsidRPr="00117CC2" w:rsidRDefault="006469C6" w:rsidP="00117CC2">
      <w:r>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bookmarkStart w:id="63" w:name="_Toc475659230"/>
      <w:r>
        <w:t xml:space="preserve">Wahl und </w:t>
      </w:r>
      <w:r w:rsidR="00E42E47">
        <w:t>Extraktion der Features</w:t>
      </w:r>
      <w:bookmarkEnd w:id="63"/>
    </w:p>
    <w:p w:rsidR="00187E8D" w:rsidRDefault="00146724" w:rsidP="00E46A49">
      <w:r>
        <w:t xml:space="preserve">Wie aus den Grundlagen der Morph. von Blättern hervorgeht, sind </w:t>
      </w:r>
      <w:r w:rsidR="00187E8D">
        <w:t xml:space="preserve">Blätter sehr formenreich </w:t>
      </w:r>
    </w:p>
    <w:p w:rsidR="009963AC" w:rsidRDefault="009963AC" w:rsidP="00E46A49"/>
    <w:p w:rsidR="00E46A49" w:rsidRDefault="00FD6F8E" w:rsidP="00E46A49">
      <w:r>
        <w:t>Bezug auf Blattmerkmale, was nehmen, was nicht</w:t>
      </w:r>
    </w:p>
    <w:p w:rsidR="008446A2" w:rsidRDefault="008446A2" w:rsidP="00E46A49">
      <w:r>
        <w:t>zweidimensionale Abbildung</w:t>
      </w:r>
    </w:p>
    <w:p w:rsidR="002C7EE1" w:rsidRDefault="002C7EE1" w:rsidP="00E46A49">
      <w:r>
        <w:t xml:space="preserve">3D theoretisch möglich mit Bildserien aus verschiedenen Blickwinkeln, zu </w:t>
      </w:r>
      <w:r w:rsidR="00CB5202">
        <w:t>v</w:t>
      </w:r>
      <w:r>
        <w:t>ernachlässige</w:t>
      </w:r>
      <w:r>
        <w:t>n</w:t>
      </w:r>
      <w:r>
        <w:t>de Merkmale, Rollung fällt somit weg</w:t>
      </w:r>
    </w:p>
    <w:p w:rsidR="00E46A49" w:rsidRDefault="00E46A49" w:rsidP="00E46A49">
      <w:r>
        <w:t xml:space="preserve">invariant weil? </w:t>
      </w:r>
    </w:p>
    <w:p w:rsidR="00E46A49" w:rsidRDefault="00E46A49" w:rsidP="00E46A49">
      <w:r>
        <w:t xml:space="preserve">rotation </w:t>
      </w:r>
    </w:p>
    <w:p w:rsidR="00E46A49" w:rsidRDefault="00E46A49" w:rsidP="00E46A49">
      <w:r>
        <w:t>scale - verschiedene Winkel</w:t>
      </w:r>
    </w:p>
    <w:p w:rsidR="0063146F" w:rsidRDefault="0063146F" w:rsidP="00E46A49">
      <w:r>
        <w:t>Form und Textur möglichst getrennt betrachten</w:t>
      </w:r>
    </w:p>
    <w:p w:rsidR="003D1CC5" w:rsidRDefault="003D1CC5" w:rsidP="00E46A49">
      <w:r>
        <w:t>keine Farbe, weil Blätter zumeist grün, keine Blüttenblätter, die bunt sein können und bei denen es eine wichtige Rolle spielen würde</w:t>
      </w:r>
    </w:p>
    <w:p w:rsidR="00BC71CF" w:rsidRDefault="00BC71CF" w:rsidP="00E46A49">
      <w:r>
        <w:t>mit oder ohne Blattstiel? laut Grundlagen (Anheftung) auch Aussagekraft</w:t>
      </w:r>
    </w:p>
    <w:p w:rsidR="00E50A0B" w:rsidRDefault="00E50A0B" w:rsidP="00E50A0B">
      <w:pPr>
        <w:pStyle w:val="berschrift3"/>
        <w:numPr>
          <w:ilvl w:val="2"/>
          <w:numId w:val="1"/>
        </w:numPr>
      </w:pPr>
      <w:bookmarkStart w:id="64" w:name="_Toc475659231"/>
      <w:r>
        <w:lastRenderedPageBreak/>
        <w:t>Blattform</w:t>
      </w:r>
      <w:bookmarkEnd w:id="64"/>
    </w:p>
    <w:p w:rsidR="005455DD" w:rsidRDefault="007A0ACB" w:rsidP="007A0ACB">
      <w:r>
        <w:t xml:space="preserve">Wie in Kapitel </w:t>
      </w:r>
      <w:r>
        <w:fldChar w:fldCharType="begin"/>
      </w:r>
      <w:r>
        <w:instrText xml:space="preserve"> REF _Ref471239884 \r \h </w:instrText>
      </w:r>
      <w:r>
        <w:fldChar w:fldCharType="separate"/>
      </w:r>
      <w:r w:rsidR="002975B6">
        <w:t>2.1.2.2</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2975B6">
        <w:t>2.3.2.1</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bookmarkStart w:id="65" w:name="_Toc475659232"/>
      <w:r>
        <w:t>Momente</w:t>
      </w:r>
      <w:bookmarkEnd w:id="65"/>
    </w:p>
    <w:p w:rsidR="00422C34" w:rsidRDefault="00422C34" w:rsidP="00422C34">
      <w:r>
        <w:t>Hu, Zernike</w:t>
      </w:r>
    </w:p>
    <w:p w:rsidR="00025E8D" w:rsidRPr="00422C34" w:rsidRDefault="00025E8D" w:rsidP="00422C34">
      <w:r w:rsidRPr="00025E8D">
        <w:t>Zernike moments are not a texture feature, but rather a global measure of how the mass is distributed</w:t>
      </w:r>
    </w:p>
    <w:p w:rsidR="00422C34" w:rsidRDefault="00422C34" w:rsidP="00422C34">
      <w:pPr>
        <w:pStyle w:val="berschrift4"/>
        <w:numPr>
          <w:ilvl w:val="3"/>
          <w:numId w:val="1"/>
        </w:numPr>
        <w:ind w:left="851" w:hanging="851"/>
        <w:jc w:val="left"/>
      </w:pPr>
      <w:bookmarkStart w:id="66" w:name="_Toc475659233"/>
      <w:r>
        <w:t>Shape Context</w:t>
      </w:r>
      <w:bookmarkEnd w:id="66"/>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bookmarkStart w:id="67" w:name="_Toc475659234"/>
      <w:r>
        <w:t>Blattadern</w:t>
      </w:r>
      <w:bookmarkEnd w:id="67"/>
    </w:p>
    <w:p w:rsidR="004E342F" w:rsidRDefault="004E342F" w:rsidP="004E342F">
      <w:pPr>
        <w:pStyle w:val="berschrift3"/>
        <w:numPr>
          <w:ilvl w:val="2"/>
          <w:numId w:val="1"/>
        </w:numPr>
      </w:pPr>
      <w:bookmarkStart w:id="68" w:name="_Toc475659235"/>
      <w:r>
        <w:t>Blattadern</w:t>
      </w:r>
      <w:bookmarkEnd w:id="68"/>
    </w:p>
    <w:p w:rsidR="00E50A0B" w:rsidRDefault="004E342F" w:rsidP="007A0ACB">
      <w:r>
        <w:t>Texturbeschreibung</w:t>
      </w:r>
    </w:p>
    <w:p w:rsidR="004E342F" w:rsidRDefault="004E342F" w:rsidP="004E342F">
      <w:pPr>
        <w:pStyle w:val="berschrift4"/>
        <w:numPr>
          <w:ilvl w:val="3"/>
          <w:numId w:val="1"/>
        </w:numPr>
        <w:ind w:left="851" w:hanging="851"/>
        <w:jc w:val="left"/>
      </w:pPr>
      <w:bookmarkStart w:id="69" w:name="_Toc475659236"/>
      <w:r>
        <w:lastRenderedPageBreak/>
        <w:t>Local binary pattern</w:t>
      </w:r>
      <w:bookmarkEnd w:id="69"/>
    </w:p>
    <w:p w:rsidR="004E342F" w:rsidRPr="004E342F" w:rsidRDefault="004E342F" w:rsidP="007A0ACB"/>
    <w:p w:rsidR="00833031" w:rsidRDefault="00833031" w:rsidP="00E50A0B">
      <w:pPr>
        <w:pStyle w:val="berschrift4"/>
        <w:numPr>
          <w:ilvl w:val="2"/>
          <w:numId w:val="1"/>
        </w:numPr>
        <w:jc w:val="left"/>
      </w:pPr>
      <w:bookmarkStart w:id="70" w:name="_Toc475659237"/>
      <w:r>
        <w:t>Blattadern</w:t>
      </w:r>
      <w:bookmarkEnd w:id="70"/>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sidR="00A42168">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BF46B9">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u.\u00a0a., 2014)", "plainTextFormattedCitation" : "(Larese u.\u00a0a., 2014)", "previouslyFormattedCitation" : "(Larese u.\u00a0a., 2014)" }, "properties" : { "noteIndex" : 0 }, "schema" : "https://github.com/citation-style-language/schema/raw/master/csl-citation.json" }</w:instrText>
      </w:r>
      <w:r w:rsidRPr="00136274">
        <w:rPr>
          <w:u w:val="single"/>
        </w:rPr>
        <w:fldChar w:fldCharType="separate"/>
      </w:r>
      <w:r w:rsidR="00BF46B9" w:rsidRPr="00BF46B9">
        <w:rPr>
          <w:noProof/>
        </w:rPr>
        <w:t>(Larese u. a.,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w:t>
      </w:r>
      <w:r>
        <w:t>u</w:t>
      </w:r>
      <w:r>
        <w:t>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lastRenderedPageBreak/>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194572" w:rsidP="004E2808">
      <w:pPr>
        <w:pStyle w:val="berschrift3"/>
        <w:numPr>
          <w:ilvl w:val="2"/>
          <w:numId w:val="1"/>
        </w:numPr>
      </w:pPr>
      <w:bookmarkStart w:id="71" w:name="_Toc475659238"/>
      <w:r>
        <w:t>Lernverfahren</w:t>
      </w:r>
      <w:bookmarkEnd w:id="71"/>
    </w:p>
    <w:p w:rsidR="00194572" w:rsidRDefault="00194572" w:rsidP="00194572">
      <w:r>
        <w:t>SVM, MLP</w:t>
      </w:r>
    </w:p>
    <w:p w:rsidR="00194572" w:rsidRDefault="00194572" w:rsidP="00194572">
      <w:r>
        <w:t xml:space="preserve">Deep Learning in letzter Zeit zwar der neueste heiße Scheiß, aber </w:t>
      </w:r>
      <w:r w:rsidR="006A5B40">
        <w:t xml:space="preserve">hier </w:t>
      </w:r>
      <w:r>
        <w:t>„Domänenwi</w:t>
      </w:r>
      <w:r>
        <w:t>s</w:t>
      </w:r>
      <w:r>
        <w:t>sen“ verwenden</w:t>
      </w:r>
    </w:p>
    <w:p w:rsidR="00194572" w:rsidRPr="00194572" w:rsidRDefault="00194572" w:rsidP="00194572"/>
    <w:p w:rsidR="00663876" w:rsidRDefault="00923F67" w:rsidP="00923F67">
      <w:pPr>
        <w:jc w:val="left"/>
      </w:pPr>
      <w:r>
        <w:t xml:space="preserve">pcnn - </w:t>
      </w:r>
      <w:r w:rsidRPr="001D7942">
        <w:t>pulse-coupled neural networks</w:t>
      </w:r>
      <w:r>
        <w:t xml:space="preserve"> </w:t>
      </w:r>
      <w:r>
        <w:fldChar w:fldCharType="begin" w:fldLock="1"/>
      </w:r>
      <w:r w:rsidR="00BF46B9">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u.\u00a0a., 2016)", "plainTextFormattedCitation" : "(Wang u.\u00a0a., 2016)", "previouslyFormattedCitation" : "(Wang u.\u00a0a., 2016)" }, "properties" : { "noteIndex" : 0 }, "schema" : "https://github.com/citation-style-language/schema/raw/master/csl-citation.json" }</w:instrText>
      </w:r>
      <w:r>
        <w:fldChar w:fldCharType="separate"/>
      </w:r>
      <w:r w:rsidR="00BF46B9" w:rsidRPr="00BF46B9">
        <w:rPr>
          <w:noProof/>
        </w:rPr>
        <w:t>(Wang u. a.,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72" w:name="_Toc475659239"/>
      <w:r>
        <w:t>Klassifizierung</w:t>
      </w:r>
      <w:bookmarkEnd w:id="72"/>
    </w:p>
    <w:p w:rsidR="00345DC8" w:rsidRDefault="00345DC8" w:rsidP="00345DC8">
      <w:r>
        <w:t>probabilistische</w:t>
      </w:r>
      <w:r w:rsidR="00990D8F">
        <w:t>s</w:t>
      </w:r>
      <w:r>
        <w:t xml:space="preserve"> neuronale</w:t>
      </w:r>
      <w:r w:rsidR="00990D8F">
        <w:t>s Netz</w:t>
      </w:r>
      <w:r w:rsidR="0063146F">
        <w:t xml:space="preserve"> (MLP)</w:t>
      </w:r>
    </w:p>
    <w:p w:rsidR="0063146F" w:rsidRDefault="0063146F" w:rsidP="00345DC8">
      <w:r>
        <w:t>wenn zu langsam PNN</w:t>
      </w:r>
    </w:p>
    <w:p w:rsidR="00F04EC7" w:rsidRDefault="00F04EC7" w:rsidP="00345DC8">
      <w:r>
        <w:t>wenn nicht zufriedenstellend irgendwas anderes</w:t>
      </w:r>
    </w:p>
    <w:p w:rsidR="002B60B2" w:rsidRDefault="002B60B2" w:rsidP="00345DC8">
      <w:r>
        <w:t>support vector machine</w:t>
      </w:r>
    </w:p>
    <w:p w:rsidR="004A033F" w:rsidRDefault="004A033F" w:rsidP="004A033F">
      <w:pPr>
        <w:pStyle w:val="berschrift3"/>
        <w:numPr>
          <w:ilvl w:val="2"/>
          <w:numId w:val="1"/>
        </w:numPr>
      </w:pPr>
      <w:bookmarkStart w:id="73" w:name="_Toc475659240"/>
      <w:r>
        <w:t>Metrik</w:t>
      </w:r>
      <w:r w:rsidR="00BD35AB">
        <w:t>en</w:t>
      </w:r>
      <w:r>
        <w:t xml:space="preserve"> zur Messung der Erkennungsgenauigkeit</w:t>
      </w:r>
      <w:bookmarkEnd w:id="73"/>
    </w:p>
    <w:p w:rsidR="007E3671" w:rsidRPr="00345DC8" w:rsidRDefault="007E3671" w:rsidP="00345DC8"/>
    <w:p w:rsidR="004437C7" w:rsidRDefault="004437C7" w:rsidP="004437C7">
      <w:pPr>
        <w:pStyle w:val="berschrift2"/>
        <w:numPr>
          <w:ilvl w:val="1"/>
          <w:numId w:val="1"/>
        </w:numPr>
        <w:ind w:left="567" w:hanging="567"/>
      </w:pPr>
      <w:bookmarkStart w:id="74" w:name="_Toc475659241"/>
      <w:r>
        <w:t>Systementwurf</w:t>
      </w:r>
      <w:bookmarkEnd w:id="74"/>
    </w:p>
    <w:p w:rsidR="001B2AA6" w:rsidRDefault="001B2AA6" w:rsidP="001B2AA6">
      <w:pPr>
        <w:pStyle w:val="berschrift3"/>
        <w:numPr>
          <w:ilvl w:val="2"/>
          <w:numId w:val="1"/>
        </w:numPr>
      </w:pPr>
      <w:bookmarkStart w:id="75" w:name="_Toc475659242"/>
      <w:r>
        <w:t>Systemkomponenten</w:t>
      </w:r>
      <w:bookmarkEnd w:id="75"/>
    </w:p>
    <w:p w:rsidR="004A72F0" w:rsidRPr="004A72F0" w:rsidRDefault="004A72F0" w:rsidP="004A72F0">
      <w:r>
        <w:t>keine blosse Abfolge von Skripten, sonder strukturiert, damit austauschbar</w:t>
      </w:r>
      <w:r w:rsidR="009506F6">
        <w:t>e Komp</w:t>
      </w:r>
      <w:r w:rsidR="009506F6">
        <w:t>o</w:t>
      </w:r>
      <w:r w:rsidR="009506F6">
        <w:t>nenten (Interface, abstrakte Klassen)</w:t>
      </w:r>
    </w:p>
    <w:p w:rsidR="000E5D54" w:rsidRDefault="000E5D54" w:rsidP="000E5D54">
      <w:pPr>
        <w:pStyle w:val="berschrift3"/>
        <w:numPr>
          <w:ilvl w:val="2"/>
          <w:numId w:val="1"/>
        </w:numPr>
      </w:pPr>
      <w:bookmarkStart w:id="76" w:name="_Toc475659243"/>
      <w:r>
        <w:lastRenderedPageBreak/>
        <w:t>Datenbank?</w:t>
      </w:r>
      <w:bookmarkEnd w:id="76"/>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25"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77" w:name="_Toc475659244"/>
      <w:r>
        <w:t>Implementierung</w:t>
      </w:r>
      <w:bookmarkEnd w:id="77"/>
    </w:p>
    <w:p w:rsidR="00BF3F76" w:rsidRDefault="00BF3F76" w:rsidP="00BF3F76">
      <w:pPr>
        <w:pStyle w:val="berschrift3"/>
        <w:numPr>
          <w:ilvl w:val="1"/>
          <w:numId w:val="1"/>
        </w:numPr>
      </w:pPr>
      <w:bookmarkStart w:id="78" w:name="_Toc475659245"/>
      <w:r>
        <w:t>Verwendete Bibliotheken</w:t>
      </w:r>
      <w:bookmarkEnd w:id="78"/>
    </w:p>
    <w:p w:rsidR="00BF3F76" w:rsidRDefault="00E05C22" w:rsidP="00E05C22">
      <w:pPr>
        <w:rPr>
          <w:color w:val="FF0000"/>
        </w:rPr>
      </w:pPr>
      <w:r w:rsidRPr="00511E4F">
        <w:rPr>
          <w:color w:val="FF0000"/>
        </w:rPr>
        <w:t xml:space="preserve">in </w:t>
      </w:r>
      <w:r w:rsidR="00511E4F" w:rsidRPr="00511E4F">
        <w:rPr>
          <w:color w:val="FF0000"/>
        </w:rPr>
        <w:t xml:space="preserve">Kapitel </w:t>
      </w:r>
      <w:r w:rsidRPr="00511E4F">
        <w:rPr>
          <w:color w:val="FF0000"/>
        </w:rPr>
        <w:t>3</w:t>
      </w:r>
      <w:r w:rsidR="00511E4F" w:rsidRPr="00511E4F">
        <w:rPr>
          <w:color w:val="FF0000"/>
        </w:rPr>
        <w:t xml:space="preserve"> rein</w:t>
      </w:r>
      <w:r w:rsidRPr="00511E4F">
        <w:rPr>
          <w:color w:val="FF0000"/>
        </w:rPr>
        <w:t>!</w:t>
      </w:r>
    </w:p>
    <w:p w:rsidR="005E41E4" w:rsidRPr="005E41E4" w:rsidRDefault="005E41E4" w:rsidP="00E05C22">
      <w:r>
        <w:lastRenderedPageBreak/>
        <w:t>Binärbilder trotzdem in 8Bit</w:t>
      </w:r>
      <w:r w:rsidR="00095138">
        <w:t>, definition: 0 Hintergrund &gt;0 (1 oder 255) Vordergrund</w:t>
      </w:r>
      <w:r w:rsidR="00251710">
        <w:t>, opencv liefert beim thresholding 255</w:t>
      </w:r>
    </w:p>
    <w:p w:rsidR="00F67A08" w:rsidRDefault="00F67A08" w:rsidP="00F67A08">
      <w:r>
        <w:t>nicht Java sondern Pytho</w:t>
      </w:r>
      <w:r w:rsidR="00C25DC6">
        <w:t>n</w:t>
      </w:r>
    </w:p>
    <w:p w:rsidR="00BF120E" w:rsidRDefault="00BF120E" w:rsidP="00F67A08">
      <w:r>
        <w:t>OpenCV Konturpunkte, Binarisierung</w:t>
      </w:r>
    </w:p>
    <w:p w:rsidR="00A46869" w:rsidRDefault="00A46869" w:rsidP="00F67A08">
      <w:r>
        <w:t>skimage und opnecv, eigentlich alle benutzen numpy arrays als represäntation von Bildern</w:t>
      </w:r>
      <w:r w:rsidR="00E41D1B">
        <w:t xml:space="preserve">, </w:t>
      </w:r>
      <w:r w:rsidR="00FE1ADB">
        <w:t>benutzt:</w:t>
      </w:r>
      <w:r w:rsidR="00E41D1B">
        <w:t xml:space="preserve"> 8bit farbrepräsentation</w:t>
      </w:r>
    </w:p>
    <w:p w:rsidR="00EB49B7" w:rsidRPr="00F67A08" w:rsidRDefault="00EB49B7" w:rsidP="00F67A08">
      <w:r>
        <w:t>versuch schleifen zu vermeiden mit numpy, indizierung über mehrere Indizes</w:t>
      </w:r>
    </w:p>
    <w:p w:rsidR="00A46869" w:rsidRDefault="00A46869" w:rsidP="007C7053">
      <w:pPr>
        <w:pStyle w:val="berschrift3"/>
        <w:numPr>
          <w:ilvl w:val="1"/>
          <w:numId w:val="1"/>
        </w:numPr>
      </w:pPr>
      <w:bookmarkStart w:id="79" w:name="_Toc475659246"/>
      <w:r>
        <w:t>allgemein</w:t>
      </w:r>
      <w:bookmarkEnd w:id="79"/>
    </w:p>
    <w:p w:rsidR="00A46869" w:rsidRDefault="00A46869" w:rsidP="00A46869">
      <w:r>
        <w:t>alle Features erwarten segmentiertes Bild, alle Segmentierer liefern segmentiertes Bild (Vereinheitlichung)</w:t>
      </w:r>
    </w:p>
    <w:p w:rsidR="00A46869" w:rsidRDefault="00A46869" w:rsidP="00A46869">
      <w:r>
        <w:t>Segmentierte Bilder, Hintergrund weiß (abgeguckt von allen anderen)</w:t>
      </w:r>
    </w:p>
    <w:p w:rsidR="00A46869" w:rsidRDefault="00A46869" w:rsidP="00A46869">
      <w:r>
        <w:t>einfache Binarisierung: da Hintergrund mit weiß codiert, gleich schwarz setzen (Binärbild Codierung!) und Rest auf 1 bzw. 255</w:t>
      </w:r>
    </w:p>
    <w:p w:rsidR="00F2096F" w:rsidRDefault="00F2096F" w:rsidP="00A46869">
      <w:r>
        <w:t>Achtung: jpg macht Probleme! (irgendwo anders hier)</w:t>
      </w:r>
    </w:p>
    <w:p w:rsidR="00A46869" w:rsidRPr="00A46869" w:rsidRDefault="00A46869" w:rsidP="00A46869">
      <w:r>
        <w:t>Feature Klasse übernimmt Vorbereitung des Bildes, delegiert an Unterklassen, wo eigentl</w:t>
      </w:r>
      <w:r>
        <w:t>i</w:t>
      </w:r>
      <w:r>
        <w:t>che Berechnungen stattfinden</w:t>
      </w:r>
    </w:p>
    <w:p w:rsidR="00A46869" w:rsidRPr="00EB58C3" w:rsidRDefault="00A46869" w:rsidP="00EB58C3"/>
    <w:p w:rsidR="003472B6" w:rsidRDefault="003472B6" w:rsidP="007C7053">
      <w:pPr>
        <w:pStyle w:val="berschrift3"/>
        <w:numPr>
          <w:ilvl w:val="1"/>
          <w:numId w:val="1"/>
        </w:numPr>
      </w:pPr>
      <w:bookmarkStart w:id="80" w:name="_Toc475659247"/>
      <w:r>
        <w:t>Segmentierung</w:t>
      </w:r>
      <w:bookmarkEnd w:id="80"/>
    </w:p>
    <w:p w:rsidR="00054141" w:rsidRPr="00054141" w:rsidRDefault="00054141" w:rsidP="00054141">
      <w:r>
        <w:t>Ausgang immer maskiertes Bild</w:t>
      </w:r>
    </w:p>
    <w:p w:rsidR="008F6ED8" w:rsidRDefault="008F6ED8" w:rsidP="003472B6">
      <w:r>
        <w:t xml:space="preserve">Die Segmentierung mittels Otsu-Thresholding wurde mit </w:t>
      </w:r>
      <w:r w:rsidR="00FB75B5">
        <w:t xml:space="preserve">Hilfe </w:t>
      </w:r>
      <w:r>
        <w:t xml:space="preserve">der OpenCV-Bibliothek umgesetzt.  Zunächst wird das Ausgangsbild </w:t>
      </w:r>
      <w:r w:rsidR="00F718D5">
        <w:t xml:space="preserve">im RGB-Farbraum </w:t>
      </w:r>
      <w:r>
        <w:t xml:space="preserve">eingelesen und in ein Graustufenbild umgewandelt. </w:t>
      </w:r>
      <w:r w:rsidR="00104D9E" w:rsidRPr="00104D9E">
        <w:rPr>
          <w:color w:val="FF0000"/>
        </w:rPr>
        <w:t>???</w:t>
      </w:r>
      <w:r w:rsidR="00104D9E">
        <w:t xml:space="preserve"> </w:t>
      </w:r>
      <w:r>
        <w:t xml:space="preserve">Allerdings war das Ergebnis </w:t>
      </w:r>
      <w:r w:rsidR="00144CF4">
        <w:t>entgegen der Verm</w:t>
      </w:r>
      <w:r w:rsidR="00144CF4">
        <w:t>u</w:t>
      </w:r>
      <w:r w:rsidR="00144CF4">
        <w:t xml:space="preserve">tung aus </w:t>
      </w:r>
      <w:r w:rsidR="00144CF4" w:rsidRPr="00144CF4">
        <w:rPr>
          <w:color w:val="FF0000"/>
        </w:rPr>
        <w:t xml:space="preserve">Kapitel </w:t>
      </w:r>
      <w:r w:rsidR="00144CF4" w:rsidRPr="00144CF4">
        <w:t>unzureichend</w:t>
      </w:r>
      <w:r w:rsidR="00144CF4">
        <w:rPr>
          <w:color w:val="FF0000"/>
        </w:rPr>
        <w:t xml:space="preserve"> </w:t>
      </w:r>
      <w:r>
        <w:t>für eine anschließende Weiterverarbei</w:t>
      </w:r>
      <w:r w:rsidR="00144CF4">
        <w:t>tung. I</w:t>
      </w:r>
      <w:r>
        <w:t>n einigen Bildern</w:t>
      </w:r>
      <w:r w:rsidR="00144CF4">
        <w:t xml:space="preserve"> verfälschen</w:t>
      </w:r>
      <w:r>
        <w:t xml:space="preserve"> </w:t>
      </w:r>
      <w:r w:rsidR="00683470">
        <w:t>lange</w:t>
      </w:r>
      <w:r>
        <w:t xml:space="preserve"> Schatten die </w:t>
      </w:r>
      <w:r w:rsidR="00EB5836">
        <w:t>Kontur</w:t>
      </w:r>
      <w:r>
        <w:t xml:space="preserve"> des </w:t>
      </w:r>
      <w:r w:rsidR="00BF5683">
        <w:t>binarisierten Blattes</w:t>
      </w:r>
      <w:r>
        <w:t>.</w:t>
      </w:r>
      <w:r w:rsidR="00EB5836">
        <w:t xml:space="preserve"> </w:t>
      </w:r>
      <w:r w:rsidR="000E3AF4">
        <w:t xml:space="preserve">Da bei der Aufnahme des Testdatensatzes </w:t>
      </w:r>
      <w:r w:rsidR="00F718D5">
        <w:t>teilweise ein</w:t>
      </w:r>
      <w:r w:rsidR="000E3AF4">
        <w:t xml:space="preserve"> Blitzlicht verwendet wurde, sind </w:t>
      </w:r>
      <w:r w:rsidR="00EB5836">
        <w:t xml:space="preserve">die </w:t>
      </w:r>
      <w:r w:rsidR="00683470">
        <w:t xml:space="preserve">vom Blatt geworfenen </w:t>
      </w:r>
      <w:r w:rsidR="00EB5836">
        <w:t>Schatten sehr dunkel</w:t>
      </w:r>
      <w:r w:rsidR="00F864D0">
        <w:t xml:space="preserve">. </w:t>
      </w:r>
      <w:r w:rsidR="00642D8A">
        <w:t>Da auch das Blatt dunkler ist als der Hinte</w:t>
      </w:r>
      <w:r w:rsidR="00642D8A">
        <w:t>r</w:t>
      </w:r>
      <w:r w:rsidR="00642D8A">
        <w:t>grund, werden die Pixel der Schatten dem Vordergrund zugeordnet</w:t>
      </w:r>
      <w:r w:rsidR="000E3AF4">
        <w:t>.</w:t>
      </w:r>
      <w:r w:rsidR="00F864D0">
        <w:t xml:space="preserve">  </w:t>
      </w:r>
      <w:r>
        <w:t>(</w:t>
      </w:r>
      <w:r w:rsidRPr="008F6ED8">
        <w:rPr>
          <w:color w:val="FF0000"/>
        </w:rPr>
        <w:t>siehe Bilder</w:t>
      </w:r>
      <w:r>
        <w:t>)</w:t>
      </w:r>
      <w:r w:rsidR="003307B0">
        <w:t xml:space="preserve"> </w:t>
      </w:r>
    </w:p>
    <w:p w:rsidR="0033674A" w:rsidRDefault="00F718D5" w:rsidP="00F718D5">
      <w:r>
        <w:t xml:space="preserve">Da die Fotos der Blätter vor einem neutralen farbarmen Hintergrund aufgenommen wurden, </w:t>
      </w:r>
      <w:r w:rsidR="0033674A">
        <w:t xml:space="preserve">lassen sich die Blätter vor allem in der Sättigung von diesem unterscheiden, der eigentliche Farbwert ist vernachlässigbar. Somit ist </w:t>
      </w:r>
      <w:r>
        <w:t xml:space="preserve">der HSV-Farbraum, der die Helligkeit </w:t>
      </w:r>
      <w:r>
        <w:lastRenderedPageBreak/>
        <w:t xml:space="preserve">von der Farbsättigung und dem Farbwert trennt, für die Freistellung der </w:t>
      </w:r>
      <w:r w:rsidR="0033674A">
        <w:t xml:space="preserve">farbigen </w:t>
      </w:r>
      <w:r>
        <w:t>Blätter besser geeignet als der 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 xml:space="preserve">Ein Otsu-Thresholding des  Sättigungsanteils trennt in einer Vielzahl der Bilder </w:t>
      </w:r>
    </w:p>
    <w:p w:rsidR="0033674A" w:rsidRDefault="0033674A" w:rsidP="00F718D5">
      <w:r>
        <w:t>Warum kmeans?</w:t>
      </w:r>
      <w:r w:rsidR="00535197">
        <w:t xml:space="preserve"> Bilder raussuchen</w:t>
      </w:r>
    </w:p>
    <w:p w:rsidR="00F718D5" w:rsidRPr="001B497D" w:rsidRDefault="0033674A" w:rsidP="00F718D5">
      <w:pPr>
        <w:rPr>
          <w:color w:val="FF0000"/>
        </w:rPr>
      </w:pPr>
      <w:r>
        <w:t xml:space="preserve">Es ist also notwendig </w:t>
      </w:r>
    </w:p>
    <w:p w:rsidR="00642D8A" w:rsidRDefault="00642D8A" w:rsidP="003472B6">
      <w:pPr>
        <w:rPr>
          <w:color w:val="FF0000"/>
        </w:rPr>
      </w:pPr>
      <w:r w:rsidRPr="00EB5836">
        <w:rPr>
          <w:color w:val="FF0000"/>
        </w:rPr>
        <w:t>Zudem fransen die schattigen Ränder der Blätter aus.</w:t>
      </w:r>
    </w:p>
    <w:p w:rsidR="001B497D" w:rsidRDefault="00642D8A" w:rsidP="003472B6">
      <w:pPr>
        <w:rPr>
          <w:color w:val="FF0000"/>
        </w:rPr>
      </w:pPr>
      <w:r>
        <w:rPr>
          <w:color w:val="FF0000"/>
        </w:rPr>
        <w:t>Löcher schließen</w:t>
      </w:r>
      <w:r w:rsidR="00F20A99">
        <w:rPr>
          <w:color w:val="FF0000"/>
        </w:rPr>
        <w:t>, Löcher sollen Merkmal der Textur, aber nicht der Form sei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r>
        <w:t>value dazu</w:t>
      </w:r>
    </w:p>
    <w:p w:rsidR="00DE5979" w:rsidRDefault="007D7FEB" w:rsidP="003472B6">
      <w:r>
        <w:t xml:space="preserve">Bestehendes Problem: farbige Schatten. </w:t>
      </w:r>
      <w:r w:rsidR="00DE5979">
        <w:t>Die Schatten sind hauptächlich grau mit einer geringen Sättigung.</w:t>
      </w:r>
      <w:r w:rsidR="00FE6F93">
        <w:t xml:space="preserve"> zwei Lichtquellen: Umgebungsbeleuchtung, Blitz</w:t>
      </w:r>
    </w:p>
    <w:p w:rsidR="00DE5979" w:rsidRDefault="00DE5979" w:rsidP="003472B6">
      <w:r>
        <w:t xml:space="preserve">Da aber auf einigen Es verbleiben dennoch farbige Schatten, </w:t>
      </w:r>
    </w:p>
    <w:p w:rsidR="00BD4CD2" w:rsidRDefault="00BD4CD2" w:rsidP="003472B6"/>
    <w:p w:rsidR="00380D0E" w:rsidRPr="00380D0E" w:rsidRDefault="00380D0E" w:rsidP="003472B6">
      <w:r>
        <w:t>Generell erfolgt vor allen Segmentierungen, bei denen Faltungen mit festen Kerne</w:t>
      </w:r>
      <w:r>
        <w:t>l</w:t>
      </w:r>
      <w:r>
        <w:t>größen vorgenommen werden, zunächst eine Skalierung des Bildes auf eine vordef</w:t>
      </w:r>
      <w:r>
        <w:t>i</w:t>
      </w:r>
      <w:r>
        <w:t xml:space="preserve">nierte Größe. So wird verhindert, dass die strukturierenden Elemente </w:t>
      </w:r>
      <w:r w:rsidRPr="00380D0E">
        <w:rPr>
          <w:color w:val="FF0000"/>
        </w:rPr>
        <w:t>unterschiedl</w:t>
      </w:r>
      <w:r w:rsidRPr="00380D0E">
        <w:rPr>
          <w:color w:val="FF0000"/>
        </w:rPr>
        <w:t>i</w:t>
      </w:r>
      <w:r w:rsidRPr="00380D0E">
        <w:rPr>
          <w:color w:val="FF0000"/>
        </w:rPr>
        <w:t>chen Einfluss haben</w:t>
      </w:r>
      <w:r>
        <w:rPr>
          <w:color w:val="FF0000"/>
        </w:rPr>
        <w:t xml:space="preserve"> (Erosion, Dilation). </w:t>
      </w:r>
    </w:p>
    <w:p w:rsidR="003472B6" w:rsidRDefault="003472B6" w:rsidP="003472B6"/>
    <w:p w:rsidR="0037090C" w:rsidRDefault="0037090C" w:rsidP="003472B6">
      <w:r>
        <w:t>kein Gauss,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t xml:space="preserve">S </w:t>
      </w:r>
      <w:r w:rsidR="002C3CC0">
        <w:t xml:space="preserve">+ V </w:t>
      </w:r>
      <w:r>
        <w:t xml:space="preserve">- </w:t>
      </w:r>
      <w:r w:rsidR="002C3CC0">
        <w:t>wenig noise, bisschen harte schatten</w:t>
      </w:r>
    </w:p>
    <w:p w:rsidR="002C3CC0" w:rsidRDefault="002C3CC0" w:rsidP="003472B6">
      <w:r>
        <w:t>nur S - weniger schatten, noisy, da fragmente der schatten</w:t>
      </w:r>
    </w:p>
    <w:p w:rsidR="00CC594D" w:rsidRDefault="003D0C92" w:rsidP="003472B6">
      <w:r>
        <w:t xml:space="preserve">Schwierigkeit bei </w:t>
      </w:r>
      <w:r w:rsidR="00CC594D">
        <w:t xml:space="preserve">entfernung stiel entfernt (vielleicht bezug auf </w:t>
      </w:r>
      <w:r w:rsidR="00CC594D" w:rsidRPr="00CC594D">
        <w:t>Plant identification using leaf shapes—A pattern counting approach</w:t>
      </w:r>
      <w:r w:rsidR="00CC594D">
        <w:t>)</w:t>
      </w:r>
    </w:p>
    <w:p w:rsidR="0025792F" w:rsidRDefault="0025792F" w:rsidP="003472B6">
      <w:r>
        <w:t>Stiel wichtig (Grundlage), Details von Blattgrund und Blattspitze kann verloren gehen</w:t>
      </w:r>
    </w:p>
    <w:p w:rsidR="00286E82" w:rsidRDefault="00286E82" w:rsidP="003472B6">
      <w:r>
        <w:lastRenderedPageBreak/>
        <w:t>Entscheidung: Stiel bleibt dran</w:t>
      </w:r>
    </w:p>
    <w:p w:rsidR="00ED760F" w:rsidRDefault="00ED760F" w:rsidP="003472B6"/>
    <w:p w:rsidR="00756970" w:rsidRDefault="00756970" w:rsidP="003472B6">
      <w:r>
        <w:t xml:space="preserve">normalisieren, da nur erhältnis der werte zueinander entscheidend, nicht höhe der werte (wie oft taucht pattern x auf im </w:t>
      </w:r>
      <w:r w:rsidR="00FD1E13">
        <w:t>v</w:t>
      </w:r>
      <w:r>
        <w:t xml:space="preserve">erh. </w:t>
      </w:r>
      <w:r w:rsidR="00FD1E13">
        <w:t>zu allen anderen</w:t>
      </w:r>
      <w:r>
        <w:t>)</w:t>
      </w:r>
    </w:p>
    <w:p w:rsidR="004A0901" w:rsidRDefault="00644788" w:rsidP="003472B6">
      <w:r>
        <w:rPr>
          <w:noProof/>
          <w:lang w:eastAsia="de-DE"/>
        </w:rPr>
        <w:drawing>
          <wp:inline distT="0" distB="0" distL="0" distR="0" wp14:anchorId="4EB074DC" wp14:editId="627FEE0B">
            <wp:extent cx="5220970" cy="29368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20970" cy="2936865"/>
                    </a:xfrm>
                    <a:prstGeom prst="rect">
                      <a:avLst/>
                    </a:prstGeom>
                  </pic:spPr>
                </pic:pic>
              </a:graphicData>
            </a:graphic>
          </wp:inline>
        </w:drawing>
      </w:r>
    </w:p>
    <w:p w:rsidR="004A0901" w:rsidRPr="003472B6" w:rsidRDefault="004A0901" w:rsidP="003472B6">
      <w:r>
        <w:t>Shape allgemein: immer längste kontur nehmen, falls mehrere Konturen, kleine Objekte bei Segmentierung zurückbleiben</w:t>
      </w:r>
    </w:p>
    <w:p w:rsidR="00916011" w:rsidRDefault="00916011" w:rsidP="007C7053">
      <w:pPr>
        <w:pStyle w:val="berschrift3"/>
        <w:numPr>
          <w:ilvl w:val="1"/>
          <w:numId w:val="1"/>
        </w:numPr>
      </w:pPr>
      <w:bookmarkStart w:id="81" w:name="_Toc475659248"/>
      <w:r>
        <w:t>Inner Distance Shape Context</w:t>
      </w:r>
      <w:bookmarkEnd w:id="81"/>
    </w:p>
    <w:p w:rsidR="00571693" w:rsidRPr="00571693" w:rsidRDefault="00916011" w:rsidP="00F048D0">
      <w:pPr>
        <w:rPr>
          <w:color w:val="FF0000"/>
        </w:rPr>
      </w:pPr>
      <w:r>
        <w:t xml:space="preserve">Für Python sind keine Bibliotheken verfügbar, die Methoden zur Extraktion des </w:t>
      </w:r>
      <w:r w:rsidR="00254942">
        <w:t xml:space="preserve">Inner Distance </w:t>
      </w:r>
      <w:r>
        <w:t xml:space="preserve">Shape Context bereitstellen. </w:t>
      </w:r>
      <w:r w:rsidR="00C61FB2">
        <w:t xml:space="preserve">Daher </w:t>
      </w:r>
      <w:r w:rsidR="00BF120E">
        <w:t>wird</w:t>
      </w:r>
      <w:r w:rsidR="00C61FB2">
        <w:t xml:space="preserve"> der </w:t>
      </w:r>
      <w:r w:rsidR="00E80565">
        <w:t xml:space="preserve">Algorithmus von </w:t>
      </w:r>
      <w:r w:rsidR="00E80565" w:rsidRPr="00E80565">
        <w:rPr>
          <w:color w:val="FF0000"/>
        </w:rPr>
        <w:t>???</w:t>
      </w:r>
      <w:r w:rsidR="00E80565">
        <w:t xml:space="preserve"> selbst impleme</w:t>
      </w:r>
      <w:r w:rsidR="00E80565">
        <w:t>n</w:t>
      </w:r>
      <w:r w:rsidR="00E80565">
        <w:t>tiert.</w:t>
      </w:r>
    </w:p>
    <w:p w:rsidR="00ED22C7" w:rsidRDefault="00ED22C7" w:rsidP="00ED22C7">
      <w:r>
        <w:t xml:space="preserve">Ausgangspunkt für die Berechnung </w:t>
      </w:r>
      <w:r w:rsidR="00863900">
        <w:t>jedweder</w:t>
      </w:r>
      <w:r>
        <w:t xml:space="preserve"> Shape Contexts </w:t>
      </w:r>
      <w:r w:rsidR="00FF51E1">
        <w:t>ist</w:t>
      </w:r>
      <w:r>
        <w:t xml:space="preserve"> die aus einem Binärbild ermittel</w:t>
      </w:r>
      <w:r w:rsidR="00FF51E1">
        <w:t xml:space="preserve">te Kontur. </w:t>
      </w:r>
      <w:r w:rsidR="006B0BB2">
        <w:t>D</w:t>
      </w:r>
      <w:r w:rsidR="00FF51E1">
        <w:t xml:space="preserve">ieser </w:t>
      </w:r>
      <w:r w:rsidR="006B0BB2">
        <w:t>wird eine vordefinierte Anzahl an</w:t>
      </w:r>
      <w:r w:rsidR="00FF51E1">
        <w:t xml:space="preserve"> Punkte</w:t>
      </w:r>
      <w:r w:rsidR="006B0BB2">
        <w:t>n</w:t>
      </w:r>
      <w:r w:rsidR="00FF51E1">
        <w:t>, die in regelmäßigen Abständen verteilt sind, entnommen</w:t>
      </w:r>
      <w:r>
        <w:t>.</w:t>
      </w:r>
      <w:r w:rsidRPr="00FF51E1">
        <w:rPr>
          <w:color w:val="FF0000"/>
        </w:rPr>
        <w:t xml:space="preserve"> </w:t>
      </w:r>
      <w:r w:rsidR="00FF51E1" w:rsidRPr="00FF51E1">
        <w:rPr>
          <w:color w:val="FF0000"/>
        </w:rPr>
        <w:t>Keine besonderen Punkte</w:t>
      </w:r>
    </w:p>
    <w:p w:rsidR="00E80565" w:rsidRDefault="006B0BB2" w:rsidP="00916011">
      <w:r>
        <w:t xml:space="preserve">Die euklidischen Distanzen zwischen </w:t>
      </w:r>
      <w:r w:rsidR="00607189">
        <w:t>allen</w:t>
      </w:r>
      <w:r>
        <w:t xml:space="preserve"> </w:t>
      </w:r>
      <w:r w:rsidR="00607189">
        <w:t xml:space="preserve">entnommenen </w:t>
      </w:r>
      <w:r>
        <w:t xml:space="preserve">Punkten werden berechnet und </w:t>
      </w:r>
      <w:r w:rsidR="003E4F34">
        <w:t xml:space="preserve">in </w:t>
      </w:r>
      <w:r>
        <w:t xml:space="preserve">einer </w:t>
      </w:r>
      <w:r w:rsidR="004E2A78">
        <w:t xml:space="preserve">mit Nullen initialisierten </w:t>
      </w:r>
      <w:r w:rsidR="00077181">
        <w:t xml:space="preserve">Distanzmatrix </w:t>
      </w:r>
      <w:r>
        <w:t>gehalten</w:t>
      </w:r>
      <w:r w:rsidR="00077181">
        <w:t xml:space="preserve">. </w:t>
      </w:r>
      <w:r w:rsidR="0042799E">
        <w:t>A</w:t>
      </w:r>
      <w:r>
        <w:t>bweichend vom ursprünglichen Konzept des Shape Contexts</w:t>
      </w:r>
      <w:r w:rsidR="007C61F6">
        <w:t>,</w:t>
      </w:r>
      <w:r w:rsidR="0042799E">
        <w:t xml:space="preserve"> werden </w:t>
      </w:r>
      <w:r w:rsidR="007C61F6">
        <w:t>allerdings</w:t>
      </w:r>
      <w:r w:rsidR="004C261A">
        <w:t xml:space="preserve"> </w:t>
      </w:r>
      <w:r w:rsidR="0042799E">
        <w:t>nur innere Distanzen berücksichtigt.</w:t>
      </w:r>
      <w:r w:rsidR="003E4F34">
        <w:t xml:space="preserve"> Dies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innerhalb der Form als verbunden gelten können</w:t>
      </w:r>
      <w:r w:rsidR="00284855">
        <w:t xml:space="preserve"> und ihre Distanz eingetragen wird</w:t>
      </w:r>
      <w:r w:rsidR="003E4F34">
        <w:t xml:space="preserve">. </w:t>
      </w:r>
      <w:r>
        <w:t>Da der Hintergrund im Binärbild mit Null</w:t>
      </w:r>
      <w:r w:rsidR="004C261A">
        <w:t>en</w:t>
      </w:r>
      <w:r>
        <w:t xml:space="preserve"> codiert ist, </w:t>
      </w:r>
      <w:r w:rsidR="003E4F34">
        <w:t xml:space="preserve">wird </w:t>
      </w:r>
      <w:r w:rsidR="00035846">
        <w:t>dazu</w:t>
      </w:r>
      <w:r w:rsidR="003E01CA">
        <w:t xml:space="preserve"> programmatisch</w:t>
      </w:r>
      <w:r w:rsidR="00035846">
        <w:t xml:space="preserve"> </w:t>
      </w:r>
      <w:r w:rsidR="003E4F34">
        <w:t xml:space="preserve">überprüft, </w:t>
      </w:r>
      <w:r w:rsidR="00035846">
        <w:t>ob</w:t>
      </w:r>
      <w:r>
        <w:t xml:space="preserve"> </w:t>
      </w:r>
      <w:r w:rsidR="003E01CA">
        <w:t>Zwische</w:t>
      </w:r>
      <w:r w:rsidR="003E01CA">
        <w:t>n</w:t>
      </w:r>
      <w:r w:rsidR="003E01CA">
        <w:t>p</w:t>
      </w:r>
      <w:r>
        <w:t xml:space="preserve">unkte auf </w:t>
      </w:r>
      <w:r w:rsidR="00035846">
        <w:t>dieser</w:t>
      </w:r>
      <w:r>
        <w:t xml:space="preserve"> Linie nur Werte</w:t>
      </w:r>
      <w:r w:rsidR="003E4F34">
        <w:t xml:space="preserve"> größer Null</w:t>
      </w:r>
      <w:r>
        <w:t xml:space="preserve"> </w:t>
      </w:r>
      <w:r>
        <w:lastRenderedPageBreak/>
        <w:t>annehmen.</w:t>
      </w:r>
      <w:r w:rsidR="003E4F34">
        <w:t xml:space="preserve"> Ist dies der Fall, </w:t>
      </w:r>
      <w:r w:rsidR="0081203E">
        <w:t xml:space="preserve">wird </w:t>
      </w:r>
      <w:r w:rsidR="009778F0">
        <w:t xml:space="preserve">die </w:t>
      </w:r>
      <w:r w:rsidR="0081203E">
        <w:t>Distanz 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arshall-Algorithmus</w:t>
      </w:r>
      <w:r w:rsidR="00ED39C2">
        <w:t xml:space="preserve"> </w:t>
      </w:r>
      <w:r w:rsidR="00425856">
        <w:t xml:space="preserve">wird </w:t>
      </w:r>
      <w:r w:rsidR="00ED39C2">
        <w:t xml:space="preserve">eine Matrix erzeugt </w:t>
      </w:r>
      <w:r w:rsidR="00ED39C2" w:rsidRPr="00ED39C2">
        <w:rPr>
          <w:color w:val="FF0000"/>
        </w:rPr>
        <w:t>(scipy)</w:t>
      </w:r>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r w:rsidR="00D85A97">
        <w:t xml:space="preserve">ungerichteten </w:t>
      </w:r>
      <w:r w:rsidR="00B843E3">
        <w:t xml:space="preserve">Graph, die abgelaufen werden müssen, um den Punkt zu erreichen. </w:t>
      </w:r>
      <w:r w:rsidR="00ED39C2">
        <w:t xml:space="preserve">Gibt es keine Kante zwischen zwei Punkten, ist </w:t>
      </w:r>
      <w:r w:rsidR="00F20A99">
        <w:t>der kürzeste Weg, wie in der Distanzmatrix,</w:t>
      </w:r>
      <w:r w:rsidR="00ED39C2">
        <w:t xml:space="preserve"> gleich Null</w:t>
      </w:r>
      <w:r w:rsidR="00A2370C">
        <w:t>,</w:t>
      </w:r>
      <w:r>
        <w:t xml:space="preserve"> beziehungsweise unendlich</w:t>
      </w:r>
      <w:r w:rsidR="00ED39C2">
        <w:t>.</w:t>
      </w:r>
    </w:p>
    <w:p w:rsidR="009778F0" w:rsidRPr="009778F0" w:rsidRDefault="009778F0" w:rsidP="00916011">
      <w:pPr>
        <w:rPr>
          <w:color w:val="FF0000"/>
        </w:rPr>
      </w:pPr>
      <w:r w:rsidRPr="009778F0">
        <w:rPr>
          <w:color w:val="FF0000"/>
        </w:rPr>
        <w:t>Pseudocode</w:t>
      </w:r>
      <w:r w:rsidR="00B803FF">
        <w:rPr>
          <w:color w:val="FF0000"/>
        </w:rPr>
        <w:t xml:space="preserve"> hierhin</w:t>
      </w:r>
    </w:p>
    <w:p w:rsidR="00455BB7" w:rsidRDefault="00607189" w:rsidP="00455BB7">
      <w:r>
        <w:t>Für jeden aus</w:t>
      </w:r>
      <w:r w:rsidR="009778F0">
        <w:t xml:space="preserve"> der Kontur entnommenen</w:t>
      </w:r>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w:t>
      </w:r>
      <w:r w:rsidR="00455BB7">
        <w:t>e</w:t>
      </w:r>
      <w:r w:rsidR="00455BB7">
        <w:t>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Für die Zuordnung der Punkte in das Histogramm werden Winkel  und Wegelänge</w:t>
      </w:r>
      <w:r w:rsidR="00BE0E1B">
        <w:t>n</w:t>
      </w:r>
      <w:r>
        <w:t xml:space="preserve"> </w:t>
      </w:r>
      <w:r w:rsidR="0010107F">
        <w:t>als</w:t>
      </w:r>
      <w:r w:rsidR="00E3419B">
        <w:t xml:space="preserve"> Polarkoordinaten in</w:t>
      </w:r>
      <w:r>
        <w:t xml:space="preserve"> jeweils acht Klassen unterteilt.</w:t>
      </w:r>
      <w:r w:rsidR="00797F16">
        <w:t xml:space="preserve"> </w:t>
      </w:r>
      <w:r w:rsidR="00BE0E1B">
        <w:t>Der</w:t>
      </w:r>
      <w:r w:rsidR="006A43B3">
        <w:t xml:space="preserve"> Werteb</w:t>
      </w:r>
      <w:r w:rsidR="006A43B3">
        <w:t>e</w:t>
      </w:r>
      <w:r w:rsidR="006A43B3">
        <w:t>reich der</w:t>
      </w:r>
      <w:r w:rsidR="0026239F">
        <w:t xml:space="preserve"> Winkel liegt zwischen 0 und 2</w:t>
      </w:r>
      <w:r w:rsidR="006A43B3">
        <w:t>π, der der Wegelängen zwischen 0 und dem Logarit</w:t>
      </w:r>
      <w:r w:rsidR="006A43B3">
        <w:t>h</w:t>
      </w:r>
      <w:r w:rsidR="006A43B3">
        <w:t>mus der maximalen Distanz.</w:t>
      </w:r>
      <w:r w:rsidR="00BE0E1B">
        <w:t xml:space="preserve"> </w:t>
      </w:r>
      <w:r w:rsidR="00797F16">
        <w:t>Als maximale Distanz wird die Diagonale des Ausgang</w:t>
      </w:r>
      <w:r w:rsidR="00797F16">
        <w:t>s</w:t>
      </w:r>
      <w:r w:rsidR="00797F16">
        <w:t>bildes angenommen.</w:t>
      </w:r>
      <w:r w:rsidR="00C517C6">
        <w:t xml:space="preserve"> </w:t>
      </w:r>
      <w:r w:rsidR="00C517C6" w:rsidRPr="00C517C6">
        <w:rPr>
          <w:color w:val="FF0000"/>
        </w:rPr>
        <w:t>entspricht der Vorlage</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 xml:space="preserve">die Summe seiner Werte entspricht </w:t>
      </w:r>
      <w:r w:rsidR="008D4219">
        <w:t xml:space="preserve">immer </w:t>
      </w:r>
      <w:r>
        <w:t>der Anzahl der entnommenen Punkte minus de</w:t>
      </w:r>
      <w:r w:rsidR="00F8630B">
        <w:t>n</w:t>
      </w:r>
      <w:r>
        <w:t xml:space="preserve"> betrachteten Punkt. </w:t>
      </w:r>
      <w:r w:rsidR="00A215ED">
        <w:t>Um den Wertebereich des Histogramms unabhängig von der Anzahl der Punkte zu halten, wird die L1-Norm, also die Summennorm, darauf angewendet.</w:t>
      </w:r>
      <w:r w:rsidR="006449DD" w:rsidRPr="006449DD">
        <w:rPr>
          <w:color w:val="FF0000"/>
        </w:rPr>
        <w:t xml:space="preserve"> </w:t>
      </w:r>
    </w:p>
    <w:p w:rsidR="006449DD" w:rsidRDefault="006449DD" w:rsidP="006449DD">
      <w:pPr>
        <w:rPr>
          <w:color w:val="FF0000"/>
        </w:rPr>
      </w:pPr>
      <w:r>
        <w:rPr>
          <w:color w:val="FF0000"/>
        </w:rPr>
        <w:t>Histogrammformel hier hin</w:t>
      </w:r>
    </w:p>
    <w:p w:rsidR="006449DD" w:rsidRPr="003459D0" w:rsidRDefault="00DE645E" w:rsidP="006449DD">
      <w:pPr>
        <w:rPr>
          <w:color w:val="FF0000"/>
        </w:rPr>
      </w:pPr>
      <w:r>
        <w:t xml:space="preserve">Um </w:t>
      </w:r>
      <w:r w:rsidR="00866242">
        <w:t xml:space="preserve">die Konturen von </w:t>
      </w:r>
      <w:r>
        <w:t>Objekte</w:t>
      </w:r>
      <w:r w:rsidR="00866242">
        <w:t>n</w:t>
      </w:r>
      <w:r>
        <w:t xml:space="preserve"> </w:t>
      </w:r>
      <w:r w:rsidR="00866242">
        <w:t>anhand ihrer ermittelten</w:t>
      </w:r>
      <w:r>
        <w:t xml:space="preserve"> Inner Distance Shape Context</w:t>
      </w:r>
      <w:r w:rsidR="00866242">
        <w:t>s</w:t>
      </w:r>
      <w:r>
        <w:t xml:space="preserve"> zu </w:t>
      </w:r>
      <w:r w:rsidR="00866242">
        <w:t>vergleichen und zu klassifizieren</w:t>
      </w:r>
      <w:r>
        <w:t>, verwenden</w:t>
      </w:r>
      <w:r w:rsidRPr="00DE645E">
        <w:rPr>
          <w:color w:val="FF0000"/>
        </w:rPr>
        <w:t xml:space="preserve"> </w:t>
      </w:r>
      <w:r>
        <w:rPr>
          <w:color w:val="FF0000"/>
        </w:rPr>
        <w:t xml:space="preserve"> </w:t>
      </w:r>
      <w:r w:rsidRPr="00DE645E">
        <w:rPr>
          <w:color w:val="FF0000"/>
        </w:rPr>
        <w:t>bla et al</w:t>
      </w:r>
      <w:r>
        <w:rPr>
          <w:color w:val="FF0000"/>
        </w:rPr>
        <w:t xml:space="preserve">, </w:t>
      </w:r>
      <w:r>
        <w:t>dynamische Programmierung</w:t>
      </w:r>
      <w:r w:rsidR="00866242">
        <w:t>.</w:t>
      </w:r>
      <w:r>
        <w:t xml:space="preserve"> </w:t>
      </w:r>
      <w:r w:rsidR="003459D0" w:rsidRPr="003459D0">
        <w:rPr>
          <w:color w:val="FF0000"/>
        </w:rPr>
        <w:t xml:space="preserve">Da die Histogramme nicht </w:t>
      </w:r>
      <w:r w:rsidR="003459D0">
        <w:rPr>
          <w:color w:val="FF0000"/>
        </w:rPr>
        <w:t xml:space="preserve">geordnet, irgendwas </w:t>
      </w:r>
      <w:r w:rsidRPr="003459D0">
        <w:rPr>
          <w:color w:val="FF0000"/>
        </w:rPr>
        <w:t xml:space="preserve">Dies eignet sich nicht für die angestrebte </w:t>
      </w:r>
      <w:r w:rsidR="00753581" w:rsidRPr="003459D0">
        <w:rPr>
          <w:color w:val="FF0000"/>
        </w:rPr>
        <w:t xml:space="preserve">Lösung, die Klassifizierung mit neuronalen Netzen </w:t>
      </w:r>
      <w:r w:rsidR="001279CB" w:rsidRPr="003459D0">
        <w:rPr>
          <w:color w:val="FF0000"/>
        </w:rPr>
        <w:t>oder</w:t>
      </w:r>
      <w:r w:rsidR="00753581" w:rsidRPr="003459D0">
        <w:rPr>
          <w:color w:val="FF0000"/>
        </w:rPr>
        <w:t xml:space="preserve"> Support Vector Machine</w:t>
      </w:r>
      <w:r w:rsidR="00517F40" w:rsidRPr="003459D0">
        <w:rPr>
          <w:color w:val="FF0000"/>
        </w:rPr>
        <w:t>s</w:t>
      </w:r>
      <w:r w:rsidR="00753581" w:rsidRPr="003459D0">
        <w:rPr>
          <w:color w:val="FF0000"/>
        </w:rPr>
        <w:t xml:space="preserve"> durchzuführen.</w:t>
      </w:r>
      <w:r w:rsidR="00866242" w:rsidRPr="003459D0">
        <w:rPr>
          <w:color w:val="FF0000"/>
        </w:rPr>
        <w:t xml:space="preserve"> </w:t>
      </w:r>
    </w:p>
    <w:p w:rsidR="00DE645E" w:rsidRPr="00DE645E" w:rsidRDefault="006449DD" w:rsidP="006449DD">
      <w:r>
        <w:lastRenderedPageBreak/>
        <w:t xml:space="preserve">Die erzeugten Histogramme können </w:t>
      </w:r>
      <w:r w:rsidR="00D37487">
        <w:t xml:space="preserve">aber </w:t>
      </w:r>
      <w:r>
        <w:t>als sich wiederholende Muster gleicher Dimens</w:t>
      </w:r>
      <w:r>
        <w:t>i</w:t>
      </w:r>
      <w:r>
        <w:t>on angenommen werden. Diese Muster</w:t>
      </w:r>
      <w:r w:rsidR="00D37487">
        <w:t xml:space="preserve"> können</w:t>
      </w:r>
      <w:r>
        <w:t xml:space="preserve"> als einzelne Fragmente für ein Bag-of-words-Modell</w:t>
      </w:r>
      <w:r w:rsidR="00D37487">
        <w:t xml:space="preserve"> dienen und</w:t>
      </w:r>
      <w:r>
        <w:t xml:space="preserve"> zu visuellen Wörtern zusammengefügt werden, die wiederum die Form beschreiben. Diese Aufgabe übernehmen die in </w:t>
      </w:r>
      <w:r w:rsidRPr="006449DD">
        <w:rPr>
          <w:color w:val="FF0000"/>
        </w:rPr>
        <w:t xml:space="preserve">Kapitel ??? </w:t>
      </w:r>
      <w:r>
        <w:t>beschriebenen Cod</w:t>
      </w:r>
      <w:r>
        <w:t>e</w:t>
      </w:r>
      <w:r>
        <w:t>books</w:t>
      </w:r>
      <w:r w:rsidR="00866242">
        <w:t>.</w:t>
      </w:r>
    </w:p>
    <w:p w:rsidR="006E0D88" w:rsidRPr="00A215ED" w:rsidRDefault="006E0D88" w:rsidP="00916011">
      <w:pPr>
        <w:rPr>
          <w:color w:val="FF0000"/>
        </w:rPr>
      </w:pPr>
      <w:r w:rsidRPr="00A215ED">
        <w:rPr>
          <w:color w:val="FF0000"/>
        </w:rPr>
        <w:t>Die einzelnen Histogramme mit einer Dimension von 8</w:t>
      </w:r>
      <w:r w:rsidR="003064D1" w:rsidRPr="00A215ED">
        <w:rPr>
          <w:color w:val="FF0000"/>
        </w:rPr>
        <w:t xml:space="preserve"> </w:t>
      </w:r>
      <w:r w:rsidRPr="00A215ED">
        <w:rPr>
          <w:color w:val="FF0000"/>
        </w:rPr>
        <w:t>x</w:t>
      </w:r>
      <w:r w:rsidR="003064D1" w:rsidRPr="00A215ED">
        <w:rPr>
          <w:color w:val="FF0000"/>
        </w:rPr>
        <w:t xml:space="preserve"> </w:t>
      </w:r>
      <w:r w:rsidRPr="00A215ED">
        <w:rPr>
          <w:color w:val="FF0000"/>
        </w:rPr>
        <w:t xml:space="preserve">8 werden </w:t>
      </w:r>
      <w:r w:rsidR="003064D1" w:rsidRPr="00A215ED">
        <w:rPr>
          <w:color w:val="FF0000"/>
        </w:rPr>
        <w:t xml:space="preserve">konkateniert, so dass das Endergebnis </w:t>
      </w:r>
      <w:r w:rsidR="001C0B7E" w:rsidRPr="00A215ED">
        <w:rPr>
          <w:color w:val="FF0000"/>
        </w:rPr>
        <w:t>der Feature-Extraktion eine Matrix</w:t>
      </w:r>
      <w:r w:rsidR="003064D1" w:rsidRPr="00A215ED">
        <w:rPr>
          <w:color w:val="FF0000"/>
        </w:rPr>
        <w:t xml:space="preserve"> der Dimension Anzahl der Punkte x 8 x 8 </w:t>
      </w:r>
      <w:r w:rsidR="001C0B7E" w:rsidRPr="00A215ED">
        <w:rPr>
          <w:color w:val="FF0000"/>
        </w:rPr>
        <w:t>ist</w:t>
      </w:r>
      <w:r w:rsidR="003064D1" w:rsidRPr="00A215ED">
        <w:rPr>
          <w:color w:val="FF0000"/>
        </w:rPr>
        <w:t>.</w:t>
      </w:r>
      <w:r w:rsidRPr="00A215ED">
        <w:rPr>
          <w:color w:val="FF0000"/>
        </w:rPr>
        <w:t xml:space="preserve"> </w:t>
      </w:r>
    </w:p>
    <w:p w:rsidR="00FE54B0" w:rsidRDefault="00A80590" w:rsidP="007C7053">
      <w:pPr>
        <w:pStyle w:val="berschrift3"/>
        <w:numPr>
          <w:ilvl w:val="1"/>
          <w:numId w:val="1"/>
        </w:numPr>
      </w:pPr>
      <w:bookmarkStart w:id="82" w:name="_Toc475659249"/>
      <w:r>
        <w:t>Multilevel</w:t>
      </w:r>
      <w:r w:rsidR="00FE54B0">
        <w:t xml:space="preserve"> Inner Distance Shape Context</w:t>
      </w:r>
      <w:bookmarkEnd w:id="82"/>
    </w:p>
    <w:p w:rsidR="00CC48DC" w:rsidRPr="00B803FF" w:rsidRDefault="00EE4102" w:rsidP="00916011">
      <w:pPr>
        <w:rPr>
          <w:color w:val="FF0000"/>
        </w:rPr>
      </w:pPr>
      <w:r>
        <w:t>Angelehnt</w:t>
      </w:r>
      <w:r w:rsidR="003337DD">
        <w:t xml:space="preserve"> an</w:t>
      </w:r>
      <w:r w:rsidR="00B26C17">
        <w:t xml:space="preserve"> </w:t>
      </w:r>
      <w:r>
        <w:t>die</w:t>
      </w:r>
      <w:r w:rsidR="00FE54B0">
        <w:t xml:space="preserve"> Idee</w:t>
      </w:r>
      <w:r w:rsidR="003337DD">
        <w:t xml:space="preserve"> des Independent Inner Distance Shape Context von </w:t>
      </w:r>
      <w:r w:rsidR="003337DD" w:rsidRPr="003337DD">
        <w:rPr>
          <w:color w:val="FF0000"/>
        </w:rPr>
        <w:t>???</w:t>
      </w:r>
      <w:r w:rsidR="003337DD">
        <w:rPr>
          <w:color w:val="FF0000"/>
        </w:rPr>
        <w:t xml:space="preserve"> </w:t>
      </w:r>
      <w:r w:rsidR="003337DD" w:rsidRPr="003337DD">
        <w:t>wurde</w:t>
      </w:r>
      <w:r w:rsidR="003337DD">
        <w:t xml:space="preserve"> der im vorigen Kapitel beschriebene Algorithmus 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r w:rsidR="000B69A9">
        <w:t xml:space="preserve"> </w:t>
      </w:r>
      <w:r w:rsidR="000B69A9" w:rsidRPr="00B803FF">
        <w:rPr>
          <w:color w:val="FF0000"/>
        </w:rPr>
        <w:t>Anderer Name, da Umsetzung von dem vorgeschlagenen Algorithmus abweicht.</w:t>
      </w:r>
    </w:p>
    <w:p w:rsidR="00A215ED" w:rsidRDefault="00EE4102" w:rsidP="00E3067D">
      <w:r>
        <w:t>Wie auch beim Independent Inner Distance Shape Context</w:t>
      </w:r>
      <w:r w:rsidR="00902930">
        <w:t>,</w:t>
      </w:r>
      <w:r w:rsidR="00E956FE">
        <w:t xml:space="preserve"> wird zunächst </w:t>
      </w:r>
      <w:r w:rsidR="0067702F">
        <w:t xml:space="preserve">mehrere Stufen </w:t>
      </w:r>
      <w:r w:rsidR="00E956FE">
        <w:t>des binarisie</w:t>
      </w:r>
      <w:r w:rsidR="00E956FE">
        <w:t>r</w:t>
      </w:r>
      <w:r w:rsidR="00E956FE">
        <w:t xml:space="preserve">ten Bildes gebildet. </w:t>
      </w:r>
      <w:r w:rsidR="007E1992">
        <w:t xml:space="preserve">Auf der niedrigsten, der feinsten Stufe, bleibt das Ausgangsbild erhalten, um alle Details </w:t>
      </w:r>
      <w:r w:rsidR="00870EFD">
        <w:t xml:space="preserve">der Kontur </w:t>
      </w:r>
      <w:r w:rsidR="007E1992">
        <w:t xml:space="preserve">abzubilden. Auf den weiteren Stufen </w:t>
      </w:r>
      <w:r w:rsidR="00E956FE">
        <w:t>wird das Ausgangsbild mit einem Gauß-</w:t>
      </w:r>
      <w:r w:rsidR="00E41666">
        <w:t>Filter</w:t>
      </w:r>
      <w:r w:rsidR="00254A0B">
        <w:t xml:space="preserve"> </w:t>
      </w:r>
      <w:r w:rsidR="00DD0FA1">
        <w:rPr>
          <w:i/>
        </w:rPr>
        <w:t>G</w:t>
      </w:r>
      <w:r w:rsidR="00495ECD">
        <w:rPr>
          <w:i/>
          <w:vertAlign w:val="subscript"/>
        </w:rPr>
        <w:t>σ</w:t>
      </w:r>
      <w:r w:rsidR="004751E0" w:rsidRPr="00254A0B">
        <w:rPr>
          <w:i/>
        </w:rPr>
        <w:t>(x,y)</w:t>
      </w:r>
      <w:r w:rsidR="00093168">
        <w:t xml:space="preserve"> </w:t>
      </w:r>
      <w:r w:rsidR="002D7AB5">
        <w:t xml:space="preserve">gefaltet, und das Bild somit </w:t>
      </w:r>
      <w:r w:rsidR="00E956FE">
        <w:t>geglättet</w:t>
      </w:r>
      <w:r w:rsidR="00DD0FA1">
        <w:t xml:space="preserve"> (siehe </w:t>
      </w:r>
      <w:r w:rsidR="00DD0FA1">
        <w:fldChar w:fldCharType="begin"/>
      </w:r>
      <w:r w:rsidR="00DD0FA1">
        <w:instrText xml:space="preserve"> REF _Ref475647513 \r \h </w:instrText>
      </w:r>
      <w:r w:rsidR="00DD0FA1">
        <w:fldChar w:fldCharType="separate"/>
      </w:r>
      <w:r w:rsidR="00DD0FA1">
        <w:t>2.2.3.2</w:t>
      </w:r>
      <w:r w:rsidR="00DD0FA1">
        <w:fldChar w:fldCharType="end"/>
      </w:r>
      <w:r w:rsidR="00DD0FA1">
        <w:t>)</w:t>
      </w:r>
      <w:r w:rsidR="00E956FE">
        <w:t>.</w:t>
      </w:r>
      <w:r w:rsidR="00A215ED">
        <w:t xml:space="preserve"> </w:t>
      </w:r>
      <w:r w:rsidR="00093168">
        <w:t xml:space="preserve">Zwischen den Stufen steigt </w:t>
      </w:r>
      <w:r w:rsidR="00E3067D">
        <w:t xml:space="preserve">die Standardabweichung </w:t>
      </w:r>
      <w:r w:rsidR="00B20AD7" w:rsidRPr="007E1992">
        <w:rPr>
          <w:i/>
        </w:rPr>
        <w:t>σ</w:t>
      </w:r>
      <w:r w:rsidR="00093168">
        <w:rPr>
          <w:i/>
        </w:rPr>
        <w:t xml:space="preserve"> </w:t>
      </w:r>
      <w:r w:rsidR="00093168">
        <w:t xml:space="preserve">stetig an, so dass auch der Grad der Glättung steti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tfacht. </w:t>
      </w:r>
      <w:r w:rsidR="00D40FDE" w:rsidRPr="00D40FDE">
        <w:rPr>
          <w:color w:val="FF0000"/>
        </w:rPr>
        <w:t>Thresholding!</w:t>
      </w:r>
    </w:p>
    <w:p w:rsidR="00A215ED" w:rsidRDefault="00A215ED" w:rsidP="00916011">
      <w:pPr>
        <w:rPr>
          <w:color w:val="FF0000"/>
        </w:rPr>
      </w:pPr>
      <w:r w:rsidRPr="00A215ED">
        <w:rPr>
          <w:color w:val="FF0000"/>
        </w:rPr>
        <w:t>mean</w:t>
      </w:r>
    </w:p>
    <w:p w:rsidR="007F4442" w:rsidRDefault="007F4442" w:rsidP="00916011">
      <w:r>
        <w:t>Die maximalen Distanze</w:t>
      </w:r>
      <w:r w:rsidR="00D50233">
        <w:t>n</w:t>
      </w:r>
      <w:r w:rsidR="00A46869">
        <w:t xml:space="preserve"> bestimmen </w:t>
      </w:r>
      <w:r w:rsidR="00CF0531">
        <w:t xml:space="preserve">hier zusätzlich </w:t>
      </w:r>
      <w:r w:rsidR="00A46869">
        <w:t>die Größe der Nachbarschaft</w:t>
      </w:r>
      <w:r w:rsidR="00311E37">
        <w:t xml:space="preserve"> eines Punktes in Bezug auf die maximale Länge der kürzesten Wege.</w:t>
      </w:r>
      <w:r w:rsidR="00D50233">
        <w:t xml:space="preserve"> </w:t>
      </w:r>
      <w:r w:rsidR="00311E37">
        <w:t>Auf dem feinsten Detailgrad</w:t>
      </w:r>
      <w:r w:rsidR="003374B6">
        <w:t>, also der niedrigsten Stufe der Gauß-Pyramide,</w:t>
      </w:r>
      <w:r w:rsidR="00311E37">
        <w:t xml:space="preserve"> wird nur die unmittelbare Nachbarschaft betrachtet, die maximale Distanz muss dementsprechend klein sein. A</w:t>
      </w:r>
      <w:r w:rsidR="003374B6">
        <w:t>uf dem gröbsten Detailgrad sollen alle Punkte der Kontur als benachbart angenommen werden</w:t>
      </w:r>
      <w:r w:rsidR="00993177">
        <w:t>, die maximale Distanz ist am größten</w:t>
      </w:r>
      <w:r w:rsidR="006C57C3">
        <w:t xml:space="preserve">. </w:t>
      </w:r>
    </w:p>
    <w:p w:rsidR="00A215ED" w:rsidRPr="007F4442" w:rsidRDefault="00FC0593" w:rsidP="00916011">
      <w:r>
        <w:t>Die geglätteten Konturen der Bilder der Gauß-Pyramide dienen als Eingangspunkte des Algorithmus des</w:t>
      </w:r>
      <w:r w:rsidR="007F4442">
        <w:t xml:space="preserve"> Inner Distance Shape Context</w:t>
      </w:r>
      <w:r>
        <w:t xml:space="preserve"> </w:t>
      </w:r>
      <w:r w:rsidRPr="00FC0593">
        <w:rPr>
          <w:color w:val="FF0000"/>
        </w:rPr>
        <w:t>(Kapitel ..)</w:t>
      </w:r>
      <w:r w:rsidR="007F4442">
        <w:rPr>
          <w:color w:val="FF0000"/>
        </w:rPr>
        <w:t xml:space="preserve">. </w:t>
      </w:r>
      <w:r w:rsidR="003374B6">
        <w:t>Der Algorithmus wurde dahing</w:t>
      </w:r>
      <w:r w:rsidR="003374B6">
        <w:t>e</w:t>
      </w:r>
      <w:r w:rsidR="003374B6">
        <w:t>hend modifiziert, dass Punkte außerhalb der maximalen Distanz ignoriert werden</w:t>
      </w:r>
      <w:r w:rsidR="00E451B8">
        <w:t>, anstatt sie der letzten Histogramm-Klasse zuzuord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lastRenderedPageBreak/>
        <w:t xml:space="preserve">Abweichend vom </w:t>
      </w:r>
      <w:r w:rsidRPr="00EF0888">
        <w:t xml:space="preserve"> </w:t>
      </w:r>
      <w:r>
        <w:t>Independent Inner Distance Shape Context</w:t>
      </w:r>
      <w:r w:rsidR="002E7E51">
        <w:t xml:space="preserve"> </w:t>
      </w:r>
      <w:r w:rsidR="002E7E51" w:rsidRPr="002E7E51">
        <w:rPr>
          <w:color w:val="FF0000"/>
        </w:rPr>
        <w:t>von …</w:t>
      </w:r>
      <w:r>
        <w:t xml:space="preserve"> werden die </w:t>
      </w:r>
      <w:r w:rsidR="002E7E51">
        <w:t xml:space="preserve">Stufen </w:t>
      </w:r>
      <w:r w:rsidR="00965F6E">
        <w:t xml:space="preserve">der </w:t>
      </w:r>
      <w:r w:rsidR="002E7E51">
        <w:t>Gauß-P</w:t>
      </w:r>
      <w:r w:rsidR="00EE4102">
        <w:t>yrami</w:t>
      </w:r>
      <w:r w:rsidR="00965F6E">
        <w:t>de</w:t>
      </w:r>
      <w:r w:rsidR="00EE4102">
        <w:t xml:space="preserve"> unabhängig voneinander </w:t>
      </w:r>
      <w:r>
        <w:t>behandelt</w:t>
      </w:r>
      <w:r w:rsidR="002E7E51">
        <w:t>.</w:t>
      </w:r>
      <w:r w:rsidR="00EE4102">
        <w:t xml:space="preserve"> </w:t>
      </w:r>
      <w:r>
        <w:t>D</w:t>
      </w:r>
      <w:r w:rsidR="00EE4102">
        <w:t xml:space="preserve">ie Konturpunk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lgrad ist</w:t>
      </w:r>
      <w:r w:rsidR="00BA6FC5">
        <w:t>. Der Grund dafür ist, dass die Gesamtzahl an Konturpunkten erhöht werden muss, damit  für eine detaillierte Beschreibung einer kleinen Nachba</w:t>
      </w:r>
      <w:r w:rsidR="00BA6FC5">
        <w:t>r</w:t>
      </w:r>
      <w:r w:rsidR="00BA6FC5">
        <w:t xml:space="preserve">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der verschiedenen </w:t>
      </w:r>
      <w:r w:rsidR="00902930">
        <w:t xml:space="preserve">Stufen </w:t>
      </w:r>
      <w:r>
        <w:t>sind</w:t>
      </w:r>
      <w:r w:rsidR="00F05DEB">
        <w:t xml:space="preserve"> als </w:t>
      </w:r>
      <w:r w:rsidR="0004000A">
        <w:t>Basiselemente</w:t>
      </w:r>
      <w:r w:rsidR="00F01867">
        <w:t>,</w:t>
      </w:r>
      <w:r w:rsidR="00A56E27">
        <w:t xml:space="preserve"> aufgrund der verschieden </w:t>
      </w:r>
      <w:r w:rsidR="00BD06DC">
        <w:t>definierten</w:t>
      </w:r>
      <w:r w:rsidR="00A56E27">
        <w:t xml:space="preserve"> Nachbarschaften, nicht </w:t>
      </w:r>
      <w:r w:rsidR="00902930">
        <w:t xml:space="preserve">direkt </w:t>
      </w:r>
      <w:r w:rsidR="00A56E27">
        <w:t xml:space="preserve">miteinander </w:t>
      </w:r>
      <w:r w:rsidR="00902930">
        <w:t>komb</w:t>
      </w:r>
      <w:r w:rsidR="00902930">
        <w:t>i</w:t>
      </w:r>
      <w:r w:rsidR="00902930">
        <w:t>nierbar</w:t>
      </w:r>
      <w:r w:rsidR="00A41F91">
        <w:t>.</w:t>
      </w:r>
      <w:r>
        <w:t xml:space="preserve"> </w:t>
      </w:r>
      <w:r w:rsidR="006B001F">
        <w:t>Daher wird für jede Stufe ein eigenes Codebook benötigt.</w:t>
      </w:r>
    </w:p>
    <w:p w:rsidR="004208F5" w:rsidRDefault="004208F5" w:rsidP="004F04F0">
      <w:pPr>
        <w:pStyle w:val="berschrift3"/>
        <w:numPr>
          <w:ilvl w:val="1"/>
          <w:numId w:val="1"/>
        </w:numPr>
      </w:pPr>
      <w:bookmarkStart w:id="83" w:name="_Toc475659250"/>
      <w:r>
        <w:t>Codebooks</w:t>
      </w:r>
      <w:bookmarkEnd w:id="83"/>
    </w:p>
    <w:p w:rsidR="00F25923" w:rsidRDefault="000F32A2" w:rsidP="00776137">
      <w:r>
        <w:t xml:space="preserve">Die Klassifizierer benötigen als Eingangsdaten </w:t>
      </w:r>
      <w:r w:rsidR="00AE0043">
        <w:t xml:space="preserve">eindimensionale </w:t>
      </w:r>
      <w:r>
        <w:t xml:space="preserve">Feature-Vektoren, die statistische Eigenschaften eines Objektes in einer festen Reihenfolge beschreiben. </w:t>
      </w:r>
      <w:r w:rsidR="00F25923">
        <w:t xml:space="preserve">Um ungeordnete Features </w:t>
      </w:r>
      <w:r w:rsidR="003E110B">
        <w:t>zu beschreiben</w:t>
      </w:r>
      <w:r w:rsidR="00F25923">
        <w:t xml:space="preserve">, </w:t>
      </w:r>
      <w:r w:rsidR="003E110B">
        <w:t>können diese als Fragmente visueller Wörter</w:t>
      </w:r>
      <w:r w:rsidR="00FF53B0">
        <w:t xml:space="preserve"> aufgefasst</w:t>
      </w:r>
      <w:r w:rsidR="003E110B">
        <w:t xml:space="preserve"> werden</w:t>
      </w:r>
      <w:r w:rsidR="00F25923">
        <w:t xml:space="preserve">. </w:t>
      </w:r>
      <w:r w:rsidR="00C766F6">
        <w:t xml:space="preserve">Über die Häufigkeit des Auftretens </w:t>
      </w:r>
      <w:r w:rsidR="00F25923">
        <w:t>der visuellen Wörter</w:t>
      </w:r>
      <w:r w:rsidR="003E110B">
        <w:t>,</w:t>
      </w:r>
      <w:r w:rsidR="00C766F6">
        <w:t xml:space="preserve"> können Histogramme gebildet werden,</w:t>
      </w:r>
      <w:r w:rsidR="003E110B">
        <w:t xml:space="preserve"> welche </w:t>
      </w:r>
      <w:r w:rsidR="00B812EE">
        <w:t xml:space="preserve">dann </w:t>
      </w:r>
      <w:r w:rsidR="003E110B">
        <w:t xml:space="preserve">wiederum als </w:t>
      </w:r>
      <w:r w:rsidR="00AE0043">
        <w:t xml:space="preserve">eindimensionale geordnete </w:t>
      </w:r>
      <w:r w:rsidR="00B812EE">
        <w:t>Feature-Vektoren nutzbar sind</w:t>
      </w:r>
      <w:r w:rsidR="003E110B">
        <w:t>.</w:t>
      </w:r>
      <w:r w:rsidR="003459D0">
        <w:t xml:space="preserve"> Die Aufgabe </w:t>
      </w:r>
      <w:r w:rsidR="00174FE0">
        <w:t>der Bestimmung geeigneter visueller Codewö</w:t>
      </w:r>
      <w:r w:rsidR="00174FE0">
        <w:t>r</w:t>
      </w:r>
      <w:r w:rsidR="00174FE0">
        <w:t xml:space="preserve">ter </w:t>
      </w:r>
      <w:r w:rsidR="003459D0">
        <w:t>übernehmen</w:t>
      </w:r>
      <w:r w:rsidR="00174FE0">
        <w:t xml:space="preserve"> die im Folgenden beschriebenen Codebooks.</w:t>
      </w:r>
      <w:r w:rsidR="00C9030F">
        <w:t xml:space="preserve"> </w:t>
      </w:r>
      <w:r w:rsidR="00C9030F" w:rsidRPr="00C9030F">
        <w:rPr>
          <w:color w:val="FF0000"/>
        </w:rPr>
        <w:t>(kommt in 3 rein)</w:t>
      </w:r>
    </w:p>
    <w:p w:rsidR="004F6F34" w:rsidRDefault="00281D29" w:rsidP="00281D29">
      <w:pPr>
        <w:pStyle w:val="berschrift3"/>
        <w:numPr>
          <w:ilvl w:val="2"/>
          <w:numId w:val="1"/>
        </w:numPr>
      </w:pPr>
      <w:bookmarkStart w:id="84" w:name="_Toc475659251"/>
      <w:r w:rsidRPr="00281D29">
        <w:t>Sparse dictionary learning</w:t>
      </w:r>
      <w:bookmarkEnd w:id="84"/>
    </w:p>
    <w:p w:rsidR="001B186B" w:rsidRDefault="00604BC0" w:rsidP="00776137">
      <w:r>
        <w:t xml:space="preserve">Speziell für die </w:t>
      </w:r>
      <w:r w:rsidR="00816B93">
        <w:t xml:space="preserve">Umwandlung der Histogramme des Inner Distance Shape Context wurde ein Wörterbuch </w:t>
      </w:r>
      <w:r w:rsidR="00281D29">
        <w:t>für das sogenannte „s</w:t>
      </w:r>
      <w:r w:rsidR="00281D29" w:rsidRPr="00281D29">
        <w:t>parse dictionary learning</w:t>
      </w:r>
      <w:r w:rsidR="00281D29">
        <w:t xml:space="preserve">“ </w:t>
      </w:r>
      <w:r w:rsidR="00816B93">
        <w:t xml:space="preserve">umgesetzt. </w:t>
      </w:r>
      <w:r w:rsidR="006002DE">
        <w:t>Die Aufgabe des Wörterbuchs ist es, die</w:t>
      </w:r>
      <w:r w:rsidR="001B186B">
        <w:t xml:space="preserve"> </w:t>
      </w:r>
      <w:r w:rsidR="006002DE">
        <w:t>Menge der extrahierten</w:t>
      </w:r>
      <w:r w:rsidR="001B186B">
        <w:t xml:space="preserve"> Shape-Context</w:t>
      </w:r>
      <w:r w:rsidR="00742AED">
        <w:t>-Vektoren</w:t>
      </w:r>
      <w:r w:rsidR="001B186B">
        <w:t xml:space="preserve"> </w:t>
      </w:r>
      <w:r w:rsidR="006002DE">
        <w:t xml:space="preserve">zu reduzieren, indem </w:t>
      </w:r>
      <w:r w:rsidR="00C83DD6">
        <w:t>diese</w:t>
      </w:r>
      <w:r w:rsidR="006002DE">
        <w:t xml:space="preserve"> in </w:t>
      </w:r>
      <w:r w:rsidR="005C0280">
        <w:t>ihre</w:t>
      </w:r>
      <w:r w:rsidR="006002DE">
        <w:t xml:space="preserve"> </w:t>
      </w:r>
      <w:r w:rsidR="00742AED">
        <w:t xml:space="preserve">Atome </w:t>
      </w:r>
      <w:r w:rsidR="006002DE">
        <w:t>zerlegt werden.</w:t>
      </w:r>
      <w:r w:rsidR="00742AED">
        <w:t xml:space="preserve"> Mit Atomen werden die Linearkombinationen bezeichnet, </w:t>
      </w:r>
      <w:r w:rsidR="00CA003B">
        <w:t xml:space="preserve">aus </w:t>
      </w:r>
      <w:r w:rsidR="00742AED">
        <w:t xml:space="preserve"> denen sich die Vektoren </w:t>
      </w:r>
      <w:r w:rsidR="00CA003B">
        <w:t>komponieren</w:t>
      </w:r>
      <w:r w:rsidR="00742AED">
        <w:t xml:space="preserve"> lassen.</w:t>
      </w:r>
    </w:p>
    <w:p w:rsidR="00CA003B" w:rsidRPr="00AC6E6A" w:rsidRDefault="00AC6E6A" w:rsidP="00776137">
      <w:pPr>
        <w:rPr>
          <w:color w:val="FF0000"/>
        </w:rPr>
      </w:pPr>
      <w:r w:rsidRPr="00AC6E6A">
        <w:rPr>
          <w:color w:val="FF0000"/>
        </w:rPr>
        <w:t>Löst das Problem der</w:t>
      </w:r>
      <w:r>
        <w:rPr>
          <w:color w:val="FF0000"/>
        </w:rPr>
        <w:t xml:space="preserve"> Formel</w:t>
      </w:r>
    </w:p>
    <w:p w:rsidR="00C83DD6" w:rsidRDefault="00C83DD6" w:rsidP="00776137">
      <w:r>
        <w:t>Vorteil: online dictionary (wird nicht benutzt), Dictionary kann erweitert werden</w:t>
      </w:r>
    </w:p>
    <w:p w:rsidR="00FE2137" w:rsidRDefault="00174FE0" w:rsidP="00776137">
      <w:r>
        <w:t xml:space="preserve">Angelehnt an die Arbeit von </w:t>
      </w:r>
      <w:r w:rsidR="00A42168">
        <w:fldChar w:fldCharType="begin" w:fldLock="1"/>
      </w:r>
      <w:r w:rsidR="004F04F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plainTextFormattedCitation" : "(Zhao, Chan, Cham, &amp; Chu, 2015)", "previouslyFormattedCitation" : "(Zhao, Chan, Cham, &amp; Chu,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176F8E">
        <w:t>sind</w:t>
      </w:r>
      <w:r w:rsidR="00E218F7">
        <w:t xml:space="preserve"> die </w:t>
      </w:r>
      <w:r w:rsidR="00176F8E">
        <w:t xml:space="preserve">Kombinationen der </w:t>
      </w:r>
      <w:r w:rsidR="00005C87">
        <w:t>Atome</w:t>
      </w:r>
      <w:r w:rsidR="001F1FF6">
        <w:t xml:space="preserve"> </w:t>
      </w:r>
      <w:r w:rsidR="00176F8E">
        <w:t>des Wörte</w:t>
      </w:r>
      <w:r w:rsidR="00176F8E">
        <w:t>r</w:t>
      </w:r>
      <w:r w:rsidR="00176F8E">
        <w:t xml:space="preserve">buchs </w:t>
      </w:r>
      <w:r w:rsidR="001F1FF6">
        <w:t>sich wiederholende Muster</w:t>
      </w:r>
      <w:r w:rsidR="00176F8E">
        <w:t xml:space="preserve"> </w:t>
      </w:r>
      <w:r w:rsidR="0004000A">
        <w:t xml:space="preserve">und </w:t>
      </w:r>
      <w:r w:rsidR="00176F8E">
        <w:t>können somit</w:t>
      </w:r>
      <w:r w:rsidR="0004000A">
        <w:t xml:space="preserve"> als visuelle Wörter</w:t>
      </w:r>
      <w:r w:rsidR="00176F8E">
        <w:t xml:space="preserve"> betrachtet werden</w:t>
      </w:r>
      <w:r w:rsidR="0004000A">
        <w:t>.</w:t>
      </w:r>
      <w:r w:rsidR="001F1FF6">
        <w:t xml:space="preserve"> und </w:t>
      </w:r>
      <w:r w:rsidR="00005C87">
        <w:t xml:space="preserve">in einem Histogramm </w:t>
      </w:r>
      <w:r w:rsidR="001F1FF6">
        <w:t>gezählt</w:t>
      </w:r>
      <w:r w:rsidR="00005C87">
        <w:t>.</w:t>
      </w:r>
      <w:r w:rsidR="001F1FF6">
        <w:t xml:space="preserve"> </w:t>
      </w:r>
      <w:r w:rsidR="00005C87">
        <w:t>A</w:t>
      </w:r>
      <w:r w:rsidR="001F1FF6">
        <w:t>bweichend nicht darauf geachtet, dass nur bestimmte Zahl auftauchen darf.</w:t>
      </w:r>
    </w:p>
    <w:p w:rsidR="0004000A" w:rsidRDefault="0004000A" w:rsidP="00776137">
      <w:r>
        <w:t>Atom als visuelles Wort</w:t>
      </w:r>
    </w:p>
    <w:p w:rsidR="002A2463" w:rsidRDefault="002A2463" w:rsidP="00776137">
      <w:r>
        <w:t>Die Repräsentation ist übererfüllt,</w:t>
      </w:r>
    </w:p>
    <w:p w:rsidR="00FE2137" w:rsidRDefault="00FE2137" w:rsidP="00776137"/>
    <w:p w:rsidR="00776137" w:rsidRDefault="00776137" w:rsidP="00776137">
      <w:r>
        <w:t>Dictionary. KMeans zusätzlich</w:t>
      </w:r>
    </w:p>
    <w:p w:rsidR="008E11B5" w:rsidRDefault="008E11B5" w:rsidP="00776137">
      <w:r>
        <w:t>erwartete Dimension</w:t>
      </w:r>
    </w:p>
    <w:p w:rsidR="004208F5" w:rsidRPr="00916011" w:rsidRDefault="004208F5" w:rsidP="00916011"/>
    <w:p w:rsidR="00FD7CEB" w:rsidRDefault="00D16B2B" w:rsidP="004F6F34">
      <w:pPr>
        <w:pStyle w:val="berschrift3"/>
        <w:numPr>
          <w:ilvl w:val="1"/>
          <w:numId w:val="1"/>
        </w:numPr>
      </w:pPr>
      <w:bookmarkStart w:id="85" w:name="_Toc475659252"/>
      <w:r>
        <w:t>Multilayer Perceptron</w:t>
      </w:r>
      <w:bookmarkEnd w:id="85"/>
      <w:r w:rsidR="00FD7CEB" w:rsidRPr="00FD7CEB">
        <w:t xml:space="preserve"> </w:t>
      </w:r>
    </w:p>
    <w:p w:rsidR="00D16B2B" w:rsidRDefault="00FD7CEB" w:rsidP="004F6F34">
      <w:pPr>
        <w:pStyle w:val="berschrift3"/>
        <w:numPr>
          <w:ilvl w:val="1"/>
          <w:numId w:val="1"/>
        </w:numPr>
      </w:pPr>
      <w:bookmarkStart w:id="86" w:name="_Toc475659253"/>
      <w:r>
        <w:t>Support Vector Machine</w:t>
      </w:r>
      <w:bookmarkEnd w:id="86"/>
    </w:p>
    <w:p w:rsidR="00D16B2B" w:rsidRDefault="00D16B2B" w:rsidP="004F6F34">
      <w:pPr>
        <w:pStyle w:val="berschrift3"/>
        <w:numPr>
          <w:ilvl w:val="1"/>
          <w:numId w:val="1"/>
        </w:numPr>
      </w:pPr>
      <w:bookmarkStart w:id="87" w:name="_Toc475659254"/>
      <w:r>
        <w:t>Datenhaltung</w:t>
      </w:r>
      <w:bookmarkEnd w:id="87"/>
    </w:p>
    <w:p w:rsidR="006E0D88" w:rsidRPr="006E0D88" w:rsidRDefault="006E0D88" w:rsidP="006E0D88"/>
    <w:p w:rsidR="006A3746" w:rsidRPr="006A3746" w:rsidRDefault="006A3746" w:rsidP="006A3746"/>
    <w:p w:rsidR="00D732AD" w:rsidRDefault="00D732AD" w:rsidP="00D732AD">
      <w:pPr>
        <w:pStyle w:val="berschrift1"/>
        <w:numPr>
          <w:ilvl w:val="0"/>
          <w:numId w:val="1"/>
        </w:numPr>
      </w:pPr>
      <w:bookmarkStart w:id="88" w:name="_Toc475659255"/>
      <w:r>
        <w:t>Ergebnis</w:t>
      </w:r>
      <w:bookmarkEnd w:id="88"/>
    </w:p>
    <w:p w:rsidR="001B497D" w:rsidRDefault="001B497D" w:rsidP="001B497D">
      <w:r>
        <w:t>local binary pattern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bookmarkStart w:id="89" w:name="_Toc475659256"/>
      <w:r>
        <w:t>Genauigkeit (welche Metrik?)</w:t>
      </w:r>
      <w:bookmarkEnd w:id="89"/>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90" w:name="_Toc475659257"/>
      <w:r>
        <w:t>Aufwandsanalyse?</w:t>
      </w:r>
      <w:bookmarkEnd w:id="90"/>
    </w:p>
    <w:p w:rsidR="001753D2" w:rsidRDefault="001753D2" w:rsidP="001753D2"/>
    <w:p w:rsidR="00434228" w:rsidRDefault="00434228" w:rsidP="00434228">
      <w:pPr>
        <w:pStyle w:val="berschrift1"/>
        <w:numPr>
          <w:ilvl w:val="0"/>
          <w:numId w:val="1"/>
        </w:numPr>
      </w:pPr>
      <w:bookmarkStart w:id="91" w:name="_Toc475659258"/>
      <w:r>
        <w:lastRenderedPageBreak/>
        <w:t>Zusammenfassung</w:t>
      </w:r>
      <w:bookmarkEnd w:id="91"/>
    </w:p>
    <w:p w:rsidR="00F4345C" w:rsidRDefault="00F4345C" w:rsidP="00F4345C">
      <w:pPr>
        <w:pStyle w:val="berschrift2"/>
        <w:numPr>
          <w:ilvl w:val="1"/>
          <w:numId w:val="1"/>
        </w:numPr>
        <w:ind w:left="567" w:hanging="567"/>
      </w:pPr>
      <w:bookmarkStart w:id="92" w:name="_Toc475659259"/>
      <w:r>
        <w:t>Ausblick</w:t>
      </w:r>
      <w:bookmarkEnd w:id="92"/>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D2719D" w:rsidRDefault="00D2719D" w:rsidP="00F4345C">
      <w:pPr>
        <w:pStyle w:val="Listenabsatz"/>
        <w:numPr>
          <w:ilvl w:val="0"/>
          <w:numId w:val="26"/>
        </w:numPr>
      </w:pPr>
      <w:r>
        <w:t>bugs</w:t>
      </w:r>
      <w:r w:rsidR="009E5670">
        <w:t>/usability</w:t>
      </w:r>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A43171" w:rsidRDefault="00A43171" w:rsidP="00A43171">
      <w:r>
        <w:t>Optimierung IDSC: Punkte auf Linie immer 10, kein check für unique Punkte(wenn 10 zuviel)</w:t>
      </w:r>
    </w:p>
    <w:p w:rsidR="0088694A" w:rsidRDefault="0088694A" w:rsidP="00A43171">
      <w:r>
        <w:t>Performance generell</w:t>
      </w:r>
      <w:r w:rsidR="009C1596">
        <w:t xml:space="preserve"> (in C schreiben, python zu langsam</w:t>
      </w:r>
      <w:r w:rsidR="009E5372">
        <w:t>, opencv interface?</w:t>
      </w:r>
      <w:r w:rsidR="009C1596">
        <w:t>)</w:t>
      </w:r>
    </w:p>
    <w:p w:rsidR="00D22B13" w:rsidRDefault="00D22B13" w:rsidP="00D22B13">
      <w:r>
        <w:t>Textur integrieren in IDSC (SPT)</w:t>
      </w:r>
    </w:p>
    <w:p w:rsidR="00132ABE" w:rsidRDefault="00132ABE" w:rsidP="00132ABE">
      <w:r>
        <w:t>Trainingsfotos: Beleuchtung, eine diffuse, unfarbige Lichtquelle</w:t>
      </w:r>
      <w:r w:rsidR="00ED760F">
        <w:t xml:space="preserve">, </w:t>
      </w:r>
      <w:r w:rsidR="00ED760F" w:rsidRPr="00ED760F">
        <w:t>DSC_5821</w:t>
      </w:r>
    </w:p>
    <w:p w:rsidR="00132ABE" w:rsidRDefault="0080358D" w:rsidP="00D22B13">
      <w:r>
        <w:t xml:space="preserve">bekannte Fehler: </w:t>
      </w:r>
      <w:r w:rsidR="001A1E95">
        <w:t xml:space="preserve">gelegentlicher </w:t>
      </w:r>
      <w:r w:rsidR="00ED3895">
        <w:t>hdf5</w:t>
      </w:r>
      <w:r>
        <w:t xml:space="preserve"> error beim Zugriff auf </w:t>
      </w:r>
      <w:r w:rsidR="00130B48">
        <w:t>Datei</w:t>
      </w:r>
      <w:r>
        <w:t xml:space="preserve"> </w:t>
      </w:r>
    </w:p>
    <w:p w:rsidR="001A1E95" w:rsidRPr="00F4345C" w:rsidRDefault="001A1E95" w:rsidP="001A1E95">
      <w:r>
        <w:t>„H5F_open - unable to open file“</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93" w:name="_Toc475659260"/>
      <w:r w:rsidR="003F18C9">
        <w:t>Abbildungsverzeichnis</w:t>
      </w:r>
      <w:bookmarkEnd w:id="93"/>
    </w:p>
    <w:p w:rsidR="002975B6" w:rsidRDefault="001012D7">
      <w:pPr>
        <w:pStyle w:val="Abbildungsverzeichnis"/>
        <w:tabs>
          <w:tab w:val="right" w:leader="dot" w:pos="8212"/>
        </w:tabs>
        <w:rPr>
          <w:rFonts w:eastAsiaTheme="minorEastAsia"/>
          <w:noProof/>
          <w:lang w:eastAsia="de-DE"/>
        </w:rPr>
      </w:pPr>
      <w:r>
        <w:fldChar w:fldCharType="begin"/>
      </w:r>
      <w:r>
        <w:instrText xml:space="preserve"> TOC \h \z \c "Abbildung" </w:instrText>
      </w:r>
      <w:r>
        <w:fldChar w:fldCharType="separate"/>
      </w:r>
      <w:hyperlink w:anchor="_Toc475643765" w:history="1">
        <w:r w:rsidR="002975B6" w:rsidRPr="000F6A34">
          <w:rPr>
            <w:rStyle w:val="Hyperlink"/>
            <w:noProof/>
          </w:rPr>
          <w:t>Abbildung 1 - RGB-Farbraum</w:t>
        </w:r>
        <w:r w:rsidR="002975B6">
          <w:rPr>
            <w:noProof/>
            <w:webHidden/>
          </w:rPr>
          <w:tab/>
        </w:r>
        <w:r w:rsidR="002975B6">
          <w:rPr>
            <w:noProof/>
            <w:webHidden/>
          </w:rPr>
          <w:fldChar w:fldCharType="begin"/>
        </w:r>
        <w:r w:rsidR="002975B6">
          <w:rPr>
            <w:noProof/>
            <w:webHidden/>
          </w:rPr>
          <w:instrText xml:space="preserve"> PAGEREF _Toc475643765 \h </w:instrText>
        </w:r>
        <w:r w:rsidR="002975B6">
          <w:rPr>
            <w:noProof/>
            <w:webHidden/>
          </w:rPr>
        </w:r>
        <w:r w:rsidR="002975B6">
          <w:rPr>
            <w:noProof/>
            <w:webHidden/>
          </w:rPr>
          <w:fldChar w:fldCharType="separate"/>
        </w:r>
        <w:r w:rsidR="002975B6">
          <w:rPr>
            <w:noProof/>
            <w:webHidden/>
          </w:rPr>
          <w:t>5</w:t>
        </w:r>
        <w:r w:rsidR="002975B6">
          <w:rPr>
            <w:noProof/>
            <w:webHidden/>
          </w:rPr>
          <w:fldChar w:fldCharType="end"/>
        </w:r>
      </w:hyperlink>
    </w:p>
    <w:p w:rsidR="002975B6" w:rsidRDefault="002975B6">
      <w:pPr>
        <w:pStyle w:val="Abbildungsverzeichnis"/>
        <w:tabs>
          <w:tab w:val="right" w:leader="dot" w:pos="8212"/>
        </w:tabs>
        <w:rPr>
          <w:rFonts w:eastAsiaTheme="minorEastAsia"/>
          <w:noProof/>
          <w:lang w:eastAsia="de-DE"/>
        </w:rPr>
      </w:pPr>
      <w:hyperlink w:anchor="_Toc475643766" w:history="1">
        <w:r w:rsidRPr="000F6A34">
          <w:rPr>
            <w:rStyle w:val="Hyperlink"/>
            <w:noProof/>
          </w:rPr>
          <w:t>Abbildung 2 - HSV-Farbraum als Zylinder (Wikipedia, 2017)</w:t>
        </w:r>
        <w:r>
          <w:rPr>
            <w:noProof/>
            <w:webHidden/>
          </w:rPr>
          <w:tab/>
        </w:r>
        <w:r>
          <w:rPr>
            <w:noProof/>
            <w:webHidden/>
          </w:rPr>
          <w:fldChar w:fldCharType="begin"/>
        </w:r>
        <w:r>
          <w:rPr>
            <w:noProof/>
            <w:webHidden/>
          </w:rPr>
          <w:instrText xml:space="preserve"> PAGEREF _Toc475643766 \h </w:instrText>
        </w:r>
        <w:r>
          <w:rPr>
            <w:noProof/>
            <w:webHidden/>
          </w:rPr>
        </w:r>
        <w:r>
          <w:rPr>
            <w:noProof/>
            <w:webHidden/>
          </w:rPr>
          <w:fldChar w:fldCharType="separate"/>
        </w:r>
        <w:r>
          <w:rPr>
            <w:noProof/>
            <w:webHidden/>
          </w:rPr>
          <w:t>5</w:t>
        </w:r>
        <w:r>
          <w:rPr>
            <w:noProof/>
            <w:webHidden/>
          </w:rPr>
          <w:fldChar w:fldCharType="end"/>
        </w:r>
      </w:hyperlink>
    </w:p>
    <w:p w:rsidR="002975B6" w:rsidRDefault="002975B6">
      <w:pPr>
        <w:pStyle w:val="Abbildungsverzeichnis"/>
        <w:tabs>
          <w:tab w:val="right" w:leader="dot" w:pos="8212"/>
        </w:tabs>
        <w:rPr>
          <w:rFonts w:eastAsiaTheme="minorEastAsia"/>
          <w:noProof/>
          <w:lang w:eastAsia="de-DE"/>
        </w:rPr>
      </w:pPr>
      <w:hyperlink w:anchor="_Toc475643767" w:history="1">
        <w:r w:rsidRPr="000F6A34">
          <w:rPr>
            <w:rStyle w:val="Hyperlink"/>
            <w:noProof/>
          </w:rPr>
          <w:t>Abbildung 3 - Anwendung eines Filters durch zeilenweises Verschieben der Filtermaske (Jähne, 2012, S. 303)</w:t>
        </w:r>
        <w:r>
          <w:rPr>
            <w:noProof/>
            <w:webHidden/>
          </w:rPr>
          <w:tab/>
        </w:r>
        <w:r>
          <w:rPr>
            <w:noProof/>
            <w:webHidden/>
          </w:rPr>
          <w:fldChar w:fldCharType="begin"/>
        </w:r>
        <w:r>
          <w:rPr>
            <w:noProof/>
            <w:webHidden/>
          </w:rPr>
          <w:instrText xml:space="preserve"> PAGEREF _Toc475643767 \h </w:instrText>
        </w:r>
        <w:r>
          <w:rPr>
            <w:noProof/>
            <w:webHidden/>
          </w:rPr>
        </w:r>
        <w:r>
          <w:rPr>
            <w:noProof/>
            <w:webHidden/>
          </w:rPr>
          <w:fldChar w:fldCharType="separate"/>
        </w:r>
        <w:r>
          <w:rPr>
            <w:noProof/>
            <w:webHidden/>
          </w:rPr>
          <w:t>6</w:t>
        </w:r>
        <w:r>
          <w:rPr>
            <w:noProof/>
            <w:webHidden/>
          </w:rPr>
          <w:fldChar w:fldCharType="end"/>
        </w:r>
      </w:hyperlink>
    </w:p>
    <w:p w:rsidR="002975B6" w:rsidRDefault="002975B6">
      <w:pPr>
        <w:pStyle w:val="Abbildungsverzeichnis"/>
        <w:tabs>
          <w:tab w:val="right" w:leader="dot" w:pos="8212"/>
        </w:tabs>
        <w:rPr>
          <w:rFonts w:eastAsiaTheme="minorEastAsia"/>
          <w:noProof/>
          <w:lang w:eastAsia="de-DE"/>
        </w:rPr>
      </w:pPr>
      <w:hyperlink w:anchor="_Toc475643768" w:history="1">
        <w:r w:rsidRPr="000F6A34">
          <w:rPr>
            <w:rStyle w:val="Hyperlink"/>
            <w:noProof/>
          </w:rPr>
          <w:t xml:space="preserve">Abbildung 4 - Koordinatensystem der Filtermatrix </w:t>
        </w:r>
        <w:r w:rsidRPr="000F6A34">
          <w:rPr>
            <w:rStyle w:val="Hyperlink"/>
            <w:rFonts w:asciiTheme="majorHAnsi" w:hAnsiTheme="majorHAnsi"/>
            <w:i/>
            <w:noProof/>
          </w:rPr>
          <w:t xml:space="preserve">H </w:t>
        </w:r>
        <w:r w:rsidRPr="000F6A34">
          <w:rPr>
            <w:rStyle w:val="Hyperlink"/>
            <w:noProof/>
          </w:rPr>
          <w:t>mit „Hot Spot“ genanntem Ursprung in   der Mitte (Burger &amp; Burge, 2015, S. 96)</w:t>
        </w:r>
        <w:r>
          <w:rPr>
            <w:noProof/>
            <w:webHidden/>
          </w:rPr>
          <w:tab/>
        </w:r>
        <w:r>
          <w:rPr>
            <w:noProof/>
            <w:webHidden/>
          </w:rPr>
          <w:fldChar w:fldCharType="begin"/>
        </w:r>
        <w:r>
          <w:rPr>
            <w:noProof/>
            <w:webHidden/>
          </w:rPr>
          <w:instrText xml:space="preserve"> PAGEREF _Toc475643768 \h </w:instrText>
        </w:r>
        <w:r>
          <w:rPr>
            <w:noProof/>
            <w:webHidden/>
          </w:rPr>
        </w:r>
        <w:r>
          <w:rPr>
            <w:noProof/>
            <w:webHidden/>
          </w:rPr>
          <w:fldChar w:fldCharType="separate"/>
        </w:r>
        <w:r>
          <w:rPr>
            <w:noProof/>
            <w:webHidden/>
          </w:rPr>
          <w:t>6</w:t>
        </w:r>
        <w:r>
          <w:rPr>
            <w:noProof/>
            <w:webHidden/>
          </w:rPr>
          <w:fldChar w:fldCharType="end"/>
        </w:r>
      </w:hyperlink>
    </w:p>
    <w:p w:rsidR="00C54E4E" w:rsidRDefault="001012D7" w:rsidP="00A41C04">
      <w:pPr>
        <w:spacing w:before="240"/>
      </w:pPr>
      <w:r>
        <w:rPr>
          <w:b/>
          <w:bCs/>
          <w:noProof/>
        </w:rPr>
        <w:fldChar w:fldCharType="end"/>
      </w:r>
    </w:p>
    <w:p w:rsidR="003F18C9" w:rsidRDefault="00862B31" w:rsidP="003F18C9">
      <w:pPr>
        <w:pStyle w:val="berschrift1"/>
        <w:numPr>
          <w:ilvl w:val="0"/>
          <w:numId w:val="15"/>
        </w:numPr>
        <w:ind w:left="284" w:hanging="284"/>
      </w:pPr>
      <w:bookmarkStart w:id="94" w:name="_Toc475659261"/>
      <w:r>
        <w:t>Tabellenverzeichnis</w:t>
      </w:r>
      <w:bookmarkEnd w:id="94"/>
    </w:p>
    <w:p w:rsidR="003F18C9" w:rsidRDefault="001012D7" w:rsidP="00A41C04">
      <w:pPr>
        <w:spacing w:before="240"/>
      </w:pPr>
      <w:r>
        <w:fldChar w:fldCharType="begin"/>
      </w:r>
      <w:r>
        <w:instrText xml:space="preserve"> TOC \h \z \c "Tabelle" </w:instrText>
      </w:r>
      <w:r>
        <w:fldChar w:fldCharType="separate"/>
      </w:r>
      <w:r w:rsidR="002975B6">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95" w:name="_Toc475659262"/>
      <w:bookmarkEnd w:id="5"/>
      <w:bookmarkEnd w:id="6"/>
      <w:bookmarkEnd w:id="7"/>
      <w:r>
        <w:lastRenderedPageBreak/>
        <w:t>Codelistings</w:t>
      </w:r>
      <w:bookmarkEnd w:id="95"/>
    </w:p>
    <w:p w:rsidR="005674EF" w:rsidRDefault="001012D7" w:rsidP="00B07883">
      <w:pPr>
        <w:jc w:val="left"/>
        <w:rPr>
          <w:b/>
          <w:bCs/>
          <w:noProof/>
        </w:rPr>
      </w:pPr>
      <w:r>
        <w:fldChar w:fldCharType="begin"/>
      </w:r>
      <w:r>
        <w:instrText xml:space="preserve"> TOC \h \z \c "Codelisting" </w:instrText>
      </w:r>
      <w:r>
        <w:fldChar w:fldCharType="separate"/>
      </w:r>
      <w:r w:rsidR="002975B6">
        <w:rPr>
          <w:b/>
          <w:bCs/>
          <w:noProof/>
        </w:rPr>
        <w:t>Es konnten keine Einträge für ein Abbildungsverzeichnis gefunden werden.</w:t>
      </w:r>
      <w:r>
        <w:rPr>
          <w:b/>
          <w:bCs/>
          <w:noProof/>
        </w:rPr>
        <w:fldChar w:fldCharType="end"/>
      </w: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907888" w:rsidRPr="00907888" w:rsidRDefault="007E6470" w:rsidP="00907888">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907888" w:rsidRPr="00907888">
        <w:rPr>
          <w:rFonts w:ascii="Calibri" w:hAnsi="Calibri" w:cs="Times New Roman"/>
          <w:noProof/>
          <w:szCs w:val="24"/>
        </w:rPr>
        <w:t xml:space="preserve">Burdick, H. E. (1997). </w:t>
      </w:r>
      <w:r w:rsidR="00907888" w:rsidRPr="00907888">
        <w:rPr>
          <w:rFonts w:ascii="Calibri" w:hAnsi="Calibri" w:cs="Times New Roman"/>
          <w:i/>
          <w:iCs/>
          <w:noProof/>
          <w:szCs w:val="24"/>
        </w:rPr>
        <w:t>Digital Imaging- Theory and Applications</w:t>
      </w:r>
      <w:r w:rsidR="00907888" w:rsidRPr="00907888">
        <w:rPr>
          <w:rFonts w:ascii="Calibri" w:hAnsi="Calibri" w:cs="Times New Roman"/>
          <w:noProof/>
          <w:szCs w:val="24"/>
        </w:rPr>
        <w:t>. New York: McGraw-Hill.</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Burger, W., &amp; Burge, M. J. (2015). </w:t>
      </w:r>
      <w:r w:rsidRPr="00907888">
        <w:rPr>
          <w:rFonts w:ascii="Calibri" w:hAnsi="Calibri" w:cs="Times New Roman"/>
          <w:i/>
          <w:iCs/>
          <w:noProof/>
          <w:szCs w:val="24"/>
        </w:rPr>
        <w:t>Digitale Bildverarbeitung: eine algorithmische Einführung mit Java</w:t>
      </w:r>
      <w:r w:rsidRPr="00907888">
        <w:rPr>
          <w:rFonts w:ascii="Calibri" w:hAnsi="Calibri" w:cs="Times New Roman"/>
          <w:noProof/>
          <w:szCs w:val="24"/>
        </w:rPr>
        <w:t xml:space="preserve"> (3. Aufl.). Berlin, Heidelberg: Springer-Verlag. https://doi.org/10.1007/978-3-642-04604-9</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lastRenderedPageBreak/>
        <w:t xml:space="preserve">Cao, J., Wang, B., &amp; Brown, D. (2016). Similarity based leaf image retrieval using multiscale R-angle description. </w:t>
      </w:r>
      <w:r w:rsidRPr="00907888">
        <w:rPr>
          <w:rFonts w:ascii="Calibri" w:hAnsi="Calibri" w:cs="Times New Roman"/>
          <w:i/>
          <w:iCs/>
          <w:noProof/>
          <w:szCs w:val="24"/>
        </w:rPr>
        <w:t>Information Sciences</w:t>
      </w:r>
      <w:r w:rsidRPr="00907888">
        <w:rPr>
          <w:rFonts w:ascii="Calibri" w:hAnsi="Calibri" w:cs="Times New Roman"/>
          <w:noProof/>
          <w:szCs w:val="24"/>
        </w:rPr>
        <w:t xml:space="preserve">, </w:t>
      </w:r>
      <w:r w:rsidRPr="00907888">
        <w:rPr>
          <w:rFonts w:ascii="Calibri" w:hAnsi="Calibri" w:cs="Times New Roman"/>
          <w:i/>
          <w:iCs/>
          <w:noProof/>
          <w:szCs w:val="24"/>
        </w:rPr>
        <w:t>374</w:t>
      </w:r>
      <w:r w:rsidRPr="00907888">
        <w:rPr>
          <w:rFonts w:ascii="Calibri" w:hAnsi="Calibri" w:cs="Times New Roman"/>
          <w:noProof/>
          <w:szCs w:val="24"/>
        </w:rPr>
        <w:t>, 51–64. https://doi.org/10.1016/j.ins.2016.09.023</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Chaki, J., Parekh, R., &amp; Bhattacharya, S. (2015). Plant leaf recognition using texture and shape features with neural classifiers. </w:t>
      </w:r>
      <w:r w:rsidRPr="00907888">
        <w:rPr>
          <w:rFonts w:ascii="Calibri" w:hAnsi="Calibri" w:cs="Times New Roman"/>
          <w:i/>
          <w:iCs/>
          <w:noProof/>
          <w:szCs w:val="24"/>
        </w:rPr>
        <w:t>Pattern Recognition Letters</w:t>
      </w:r>
      <w:r w:rsidRPr="00907888">
        <w:rPr>
          <w:rFonts w:ascii="Calibri" w:hAnsi="Calibri" w:cs="Times New Roman"/>
          <w:noProof/>
          <w:szCs w:val="24"/>
        </w:rPr>
        <w:t xml:space="preserve">, </w:t>
      </w:r>
      <w:r w:rsidRPr="00907888">
        <w:rPr>
          <w:rFonts w:ascii="Calibri" w:hAnsi="Calibri" w:cs="Times New Roman"/>
          <w:i/>
          <w:iCs/>
          <w:noProof/>
          <w:szCs w:val="24"/>
        </w:rPr>
        <w:t>58</w:t>
      </w:r>
      <w:r w:rsidRPr="00907888">
        <w:rPr>
          <w:rFonts w:ascii="Calibri" w:hAnsi="Calibri" w:cs="Times New Roman"/>
          <w:noProof/>
          <w:szCs w:val="24"/>
        </w:rPr>
        <w:t>, 61–68. https://doi.org/10.1016/j.patrec.2015.02.010</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Du, J.-X., Wang, X.-F., &amp; Zhang, G.-J. (o. J.). Leaf shape based plant species recognition. https://doi.org/10.1016/j.amc.2006.07.072</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Han, S., Chee, L., Chan, S., Wilkin, P., &amp; Remagnino, P. (o. J.). DEEP-PLANT: PLANT IDENTIFICATION WITH CONVOLUTIONAL NEURAL NETWORKS.</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Jähne, B. (2012). </w:t>
      </w:r>
      <w:r w:rsidRPr="00907888">
        <w:rPr>
          <w:rFonts w:ascii="Calibri" w:hAnsi="Calibri" w:cs="Times New Roman"/>
          <w:i/>
          <w:iCs/>
          <w:noProof/>
          <w:szCs w:val="24"/>
        </w:rPr>
        <w:t>Digitale Bildverarbeitung: und Bildgewinnung (German Edition)</w:t>
      </w:r>
      <w:r w:rsidRPr="00907888">
        <w:rPr>
          <w:rFonts w:ascii="Calibri" w:hAnsi="Calibri" w:cs="Times New Roman"/>
          <w:noProof/>
          <w:szCs w:val="24"/>
        </w:rPr>
        <w:t xml:space="preserve"> (7. Aufl.). Heidelberg: Springer Verlag.</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Kalyoncu, C., &amp; Toygar, Ö. (2015). Geometric leaf classification. </w:t>
      </w:r>
      <w:r w:rsidRPr="00907888">
        <w:rPr>
          <w:rFonts w:ascii="Calibri" w:hAnsi="Calibri" w:cs="Times New Roman"/>
          <w:i/>
          <w:iCs/>
          <w:noProof/>
          <w:szCs w:val="24"/>
        </w:rPr>
        <w:t>Computer Vision and Image Understanding</w:t>
      </w:r>
      <w:r w:rsidRPr="00907888">
        <w:rPr>
          <w:rFonts w:ascii="Calibri" w:hAnsi="Calibri" w:cs="Times New Roman"/>
          <w:noProof/>
          <w:szCs w:val="24"/>
        </w:rPr>
        <w:t xml:space="preserve">, </w:t>
      </w:r>
      <w:r w:rsidRPr="00907888">
        <w:rPr>
          <w:rFonts w:ascii="Calibri" w:hAnsi="Calibri" w:cs="Times New Roman"/>
          <w:i/>
          <w:iCs/>
          <w:noProof/>
          <w:szCs w:val="24"/>
        </w:rPr>
        <w:t>133</w:t>
      </w:r>
      <w:r w:rsidRPr="00907888">
        <w:rPr>
          <w:rFonts w:ascii="Calibri" w:hAnsi="Calibri" w:cs="Times New Roman"/>
          <w:noProof/>
          <w:szCs w:val="24"/>
        </w:rPr>
        <w:t>, 102–109. https://doi.org/10.1016/j.cviu.2014.11.001</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Katyal, V. (2012). </w:t>
      </w:r>
      <w:r w:rsidRPr="00907888">
        <w:rPr>
          <w:rFonts w:ascii="Calibri" w:hAnsi="Calibri" w:cs="Times New Roman"/>
          <w:i/>
          <w:iCs/>
          <w:noProof/>
          <w:szCs w:val="24"/>
        </w:rPr>
        <w:t>Leaf vein segmentation using Odd Gabor filters and morphological operations</w:t>
      </w:r>
      <w:r w:rsidRPr="00907888">
        <w:rPr>
          <w:rFonts w:ascii="Calibri" w:hAnsi="Calibri" w:cs="Times New Roman"/>
          <w:noProof/>
          <w:szCs w:val="24"/>
        </w:rPr>
        <w:t>. Amity University Indien.</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907888">
        <w:rPr>
          <w:rFonts w:ascii="Calibri" w:hAnsi="Calibri" w:cs="Times New Roman"/>
          <w:i/>
          <w:iCs/>
          <w:noProof/>
          <w:szCs w:val="24"/>
        </w:rPr>
        <w:t>Proceedings of the 12th European Conference on Computer Vision (ECCV)</w:t>
      </w:r>
      <w:r w:rsidRPr="00907888">
        <w:rPr>
          <w:rFonts w:ascii="Calibri" w:hAnsi="Calibri" w:cs="Times New Roman"/>
          <w:noProof/>
          <w:szCs w:val="24"/>
        </w:rPr>
        <w:t>.</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Larese, M. G., Bayá, A. E., Craviotto, R. M., Arango, M. R., Gallo, C., &amp; Granitto, P. M. (2014). Multiscale recognition of legume varieties based on leaf venation images. </w:t>
      </w:r>
      <w:r w:rsidRPr="00907888">
        <w:rPr>
          <w:rFonts w:ascii="Calibri" w:hAnsi="Calibri" w:cs="Times New Roman"/>
          <w:i/>
          <w:iCs/>
          <w:noProof/>
          <w:szCs w:val="24"/>
        </w:rPr>
        <w:t>Expert Systems with Applications</w:t>
      </w:r>
      <w:r w:rsidRPr="00907888">
        <w:rPr>
          <w:rFonts w:ascii="Calibri" w:hAnsi="Calibri" w:cs="Times New Roman"/>
          <w:noProof/>
          <w:szCs w:val="24"/>
        </w:rPr>
        <w:t xml:space="preserve">, </w:t>
      </w:r>
      <w:r w:rsidRPr="00907888">
        <w:rPr>
          <w:rFonts w:ascii="Calibri" w:hAnsi="Calibri" w:cs="Times New Roman"/>
          <w:i/>
          <w:iCs/>
          <w:noProof/>
          <w:szCs w:val="24"/>
        </w:rPr>
        <w:t>41</w:t>
      </w:r>
      <w:r w:rsidRPr="00907888">
        <w:rPr>
          <w:rFonts w:ascii="Calibri" w:hAnsi="Calibri" w:cs="Times New Roman"/>
          <w:noProof/>
          <w:szCs w:val="24"/>
        </w:rPr>
        <w:t>(10), 4638–4647. https://doi.org/10.1016/j.eswa.2014.01.029</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Reyes, A. K., Caicedo, J. C., &amp; Camargo, J. E. (o. J.). Fine-tuning Deep Convolutional Networks for Plant Recognition.</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Rothmaler, W. (1967). </w:t>
      </w:r>
      <w:r w:rsidRPr="00907888">
        <w:rPr>
          <w:rFonts w:ascii="Calibri" w:hAnsi="Calibri" w:cs="Times New Roman"/>
          <w:i/>
          <w:iCs/>
          <w:noProof/>
          <w:szCs w:val="24"/>
        </w:rPr>
        <w:t>Exkursionsflora von Deutschland - Gefäßpflanzen</w:t>
      </w:r>
      <w:r w:rsidRPr="00907888">
        <w:rPr>
          <w:rFonts w:ascii="Calibri" w:hAnsi="Calibri" w:cs="Times New Roman"/>
          <w:noProof/>
          <w:szCs w:val="24"/>
        </w:rPr>
        <w:t xml:space="preserve"> (6. Aufl.). Berlin: Volk und Wissen volkseigener Verlag.</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Rothmaler, W. (2011). </w:t>
      </w:r>
      <w:r w:rsidRPr="00907888">
        <w:rPr>
          <w:rFonts w:ascii="Calibri" w:hAnsi="Calibri" w:cs="Times New Roman"/>
          <w:i/>
          <w:iCs/>
          <w:noProof/>
          <w:szCs w:val="24"/>
        </w:rPr>
        <w:t>Exkursionsflora von Deutschland - Gefäßpflanzen</w:t>
      </w:r>
      <w:r w:rsidRPr="00907888">
        <w:rPr>
          <w:rFonts w:ascii="Calibri" w:hAnsi="Calibri" w:cs="Times New Roman"/>
          <w:noProof/>
          <w:szCs w:val="24"/>
        </w:rPr>
        <w:t xml:space="preserve"> (20. Aufl.). Heidelberg: Spektrum Akademischer Verlag.</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Satti, V., Satya, A., &amp; Sharma, S. (2013). AN AUTOMATIC LEAF RECOGNITION SYSTEM FOR </w:t>
      </w:r>
      <w:r w:rsidRPr="00907888">
        <w:rPr>
          <w:rFonts w:ascii="Calibri" w:hAnsi="Calibri" w:cs="Times New Roman"/>
          <w:noProof/>
          <w:szCs w:val="24"/>
        </w:rPr>
        <w:lastRenderedPageBreak/>
        <w:t xml:space="preserve">PLANT IDENTIFICATION USING MACHINE VISION TECHNOLOGY. </w:t>
      </w:r>
      <w:r w:rsidRPr="00907888">
        <w:rPr>
          <w:rFonts w:ascii="Calibri" w:hAnsi="Calibri" w:cs="Times New Roman"/>
          <w:i/>
          <w:iCs/>
          <w:noProof/>
          <w:szCs w:val="24"/>
        </w:rPr>
        <w:t>International Journal of Engineering Science and Technology</w:t>
      </w:r>
      <w:r w:rsidRPr="00907888">
        <w:rPr>
          <w:rFonts w:ascii="Calibri" w:hAnsi="Calibri" w:cs="Times New Roman"/>
          <w:noProof/>
          <w:szCs w:val="24"/>
        </w:rPr>
        <w:t xml:space="preserve">, </w:t>
      </w:r>
      <w:r w:rsidRPr="00907888">
        <w:rPr>
          <w:rFonts w:ascii="Calibri" w:hAnsi="Calibri" w:cs="Times New Roman"/>
          <w:i/>
          <w:iCs/>
          <w:noProof/>
          <w:szCs w:val="24"/>
        </w:rPr>
        <w:t>5</w:t>
      </w:r>
      <w:r w:rsidRPr="00907888">
        <w:rPr>
          <w:rFonts w:ascii="Calibri" w:hAnsi="Calibri" w:cs="Times New Roman"/>
          <w:noProof/>
          <w:szCs w:val="24"/>
        </w:rPr>
        <w:t>(4), 975–5462.</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Shabanzade, M., Zahedi, M., &amp; Amin Aghvami, S. (2011). Combination of Local Descriptors and Global Features for Leaf Recognition. </w:t>
      </w:r>
      <w:r w:rsidRPr="00907888">
        <w:rPr>
          <w:rFonts w:ascii="Calibri" w:hAnsi="Calibri" w:cs="Times New Roman"/>
          <w:i/>
          <w:iCs/>
          <w:noProof/>
          <w:szCs w:val="24"/>
        </w:rPr>
        <w:t>Signal &amp; Image Processing : An International Journal</w:t>
      </w:r>
      <w:r w:rsidRPr="00907888">
        <w:rPr>
          <w:rFonts w:ascii="Calibri" w:hAnsi="Calibri" w:cs="Times New Roman"/>
          <w:noProof/>
          <w:szCs w:val="24"/>
        </w:rPr>
        <w:t xml:space="preserve">, </w:t>
      </w:r>
      <w:r w:rsidRPr="00907888">
        <w:rPr>
          <w:rFonts w:ascii="Calibri" w:hAnsi="Calibri" w:cs="Times New Roman"/>
          <w:i/>
          <w:iCs/>
          <w:noProof/>
          <w:szCs w:val="24"/>
        </w:rPr>
        <w:t>2</w:t>
      </w:r>
      <w:r w:rsidRPr="00907888">
        <w:rPr>
          <w:rFonts w:ascii="Calibri" w:hAnsi="Calibri" w:cs="Times New Roman"/>
          <w:noProof/>
          <w:szCs w:val="24"/>
        </w:rPr>
        <w:t>(3), 23–31. https://doi.org/10.5121/sipij.2011.2303</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Wang, Z., Sun, X., Zhang, Y., Ying, Z., &amp; Ma, Y. (2016). Leaf recognition based on PCNN. </w:t>
      </w:r>
      <w:r w:rsidRPr="00907888">
        <w:rPr>
          <w:rFonts w:ascii="Calibri" w:hAnsi="Calibri" w:cs="Times New Roman"/>
          <w:i/>
          <w:iCs/>
          <w:noProof/>
          <w:szCs w:val="24"/>
        </w:rPr>
        <w:t>Neural Computing and Applications</w:t>
      </w:r>
      <w:r w:rsidRPr="00907888">
        <w:rPr>
          <w:rFonts w:ascii="Calibri" w:hAnsi="Calibri" w:cs="Times New Roman"/>
          <w:noProof/>
          <w:szCs w:val="24"/>
        </w:rPr>
        <w:t>. https://doi.org/10.1007/s00521-015-1904-1</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Welle, E. F. (2014). </w:t>
      </w:r>
      <w:r w:rsidRPr="00907888">
        <w:rPr>
          <w:rFonts w:ascii="Calibri" w:hAnsi="Calibri" w:cs="Times New Roman"/>
          <w:i/>
          <w:iCs/>
          <w:noProof/>
          <w:szCs w:val="24"/>
        </w:rPr>
        <w:t>Kleines Repetitorium der Botanik</w:t>
      </w:r>
      <w:r w:rsidRPr="00907888">
        <w:rPr>
          <w:rFonts w:ascii="Calibri" w:hAnsi="Calibri" w:cs="Times New Roman"/>
          <w:noProof/>
          <w:szCs w:val="24"/>
        </w:rPr>
        <w:t xml:space="preserve"> (16. Aufl.). Hamburg: Verlag Dr. Felix Büchner - Handwerk und Technik.</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Wikipedia, C. (2017). HSL and HSV. Abgerufen 22. Februar 2017, von https://en.wikipedia.org/w/index.php?title=HSL_and_HSV&amp;oldid=765756890</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Wu, S. G., Bao, F. S., Xu, E. Y., Wang, Y. X., Chang, Y. F., &amp; Xiang, Q. L. (2007). A leaf recognition algorithm for plant classification using probabilistic neural network. </w:t>
      </w:r>
      <w:r w:rsidRPr="00907888">
        <w:rPr>
          <w:rFonts w:ascii="Calibri" w:hAnsi="Calibri" w:cs="Times New Roman"/>
          <w:i/>
          <w:iCs/>
          <w:noProof/>
          <w:szCs w:val="24"/>
        </w:rPr>
        <w:t>ISSPIT 2007 - 2007 IEEE International Symposium on Signal Processing and Information Technology</w:t>
      </w:r>
      <w:r w:rsidRPr="00907888">
        <w:rPr>
          <w:rFonts w:ascii="Calibri" w:hAnsi="Calibri" w:cs="Times New Roman"/>
          <w:noProof/>
          <w:szCs w:val="24"/>
        </w:rPr>
        <w:t>, (December), 11–16. https://doi.org/10.1109/ISSPIT.2007.4458016</w:t>
      </w:r>
    </w:p>
    <w:p w:rsidR="00907888" w:rsidRPr="00907888" w:rsidRDefault="00907888" w:rsidP="00907888">
      <w:pPr>
        <w:widowControl w:val="0"/>
        <w:autoSpaceDE w:val="0"/>
        <w:autoSpaceDN w:val="0"/>
        <w:adjustRightInd w:val="0"/>
        <w:ind w:left="480" w:hanging="480"/>
        <w:rPr>
          <w:rFonts w:ascii="Calibri" w:hAnsi="Calibri" w:cs="Times New Roman"/>
          <w:noProof/>
          <w:szCs w:val="24"/>
        </w:rPr>
      </w:pPr>
      <w:r w:rsidRPr="00907888">
        <w:rPr>
          <w:rFonts w:ascii="Calibri" w:hAnsi="Calibri" w:cs="Times New Roman"/>
          <w:noProof/>
          <w:szCs w:val="24"/>
        </w:rPr>
        <w:t xml:space="preserve">Zhao, C., Chan, S. S. F., Cham, W.-K., &amp; Chu, L. M. (2015). Plant identification using leaf shapes—A pattern counting approach. </w:t>
      </w:r>
      <w:r w:rsidRPr="00907888">
        <w:rPr>
          <w:rFonts w:ascii="Calibri" w:hAnsi="Calibri" w:cs="Times New Roman"/>
          <w:i/>
          <w:iCs/>
          <w:noProof/>
          <w:szCs w:val="24"/>
        </w:rPr>
        <w:t>Pattern Recognition</w:t>
      </w:r>
      <w:r w:rsidRPr="00907888">
        <w:rPr>
          <w:rFonts w:ascii="Calibri" w:hAnsi="Calibri" w:cs="Times New Roman"/>
          <w:noProof/>
          <w:szCs w:val="24"/>
        </w:rPr>
        <w:t xml:space="preserve">, </w:t>
      </w:r>
      <w:r w:rsidRPr="00907888">
        <w:rPr>
          <w:rFonts w:ascii="Calibri" w:hAnsi="Calibri" w:cs="Times New Roman"/>
          <w:i/>
          <w:iCs/>
          <w:noProof/>
          <w:szCs w:val="24"/>
        </w:rPr>
        <w:t>48</w:t>
      </w:r>
      <w:r w:rsidRPr="00907888">
        <w:rPr>
          <w:rFonts w:ascii="Calibri" w:hAnsi="Calibri" w:cs="Times New Roman"/>
          <w:noProof/>
          <w:szCs w:val="24"/>
        </w:rPr>
        <w:t>(10), 3203–3215. https://doi.org/10.1016/j.patcog.2015.04.004</w:t>
      </w:r>
    </w:p>
    <w:p w:rsidR="00907888" w:rsidRPr="00907888" w:rsidRDefault="00907888" w:rsidP="00907888">
      <w:pPr>
        <w:widowControl w:val="0"/>
        <w:autoSpaceDE w:val="0"/>
        <w:autoSpaceDN w:val="0"/>
        <w:adjustRightInd w:val="0"/>
        <w:ind w:left="480" w:hanging="480"/>
        <w:rPr>
          <w:rFonts w:ascii="Calibri" w:hAnsi="Calibri"/>
          <w:noProof/>
        </w:rPr>
      </w:pPr>
      <w:r w:rsidRPr="00907888">
        <w:rPr>
          <w:rFonts w:ascii="Calibri" w:hAnsi="Calibri" w:cs="Times New Roman"/>
          <w:noProof/>
          <w:szCs w:val="24"/>
        </w:rPr>
        <w:t xml:space="preserve">Zulkifli, Z. B. (2009). </w:t>
      </w:r>
      <w:r w:rsidRPr="00907888">
        <w:rPr>
          <w:rFonts w:ascii="Calibri" w:hAnsi="Calibri" w:cs="Times New Roman"/>
          <w:i/>
          <w:iCs/>
          <w:noProof/>
          <w:szCs w:val="24"/>
        </w:rPr>
        <w:t>PLANT LEAF IDENTIFICATION USING MOMENT INVARIANTS &amp; GENERAL REGRESSION NEURAL NETWORK</w:t>
      </w:r>
      <w:r w:rsidRPr="00907888">
        <w:rPr>
          <w:rFonts w:ascii="Calibri" w:hAnsi="Calibri" w:cs="Times New Roman"/>
          <w:noProof/>
          <w:szCs w:val="24"/>
        </w:rPr>
        <w:t>. Faculty of Computer Science and Information Systems.</w:t>
      </w:r>
    </w:p>
    <w:p w:rsidR="00AA143E" w:rsidRDefault="007E6470" w:rsidP="00907888">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7"/>
          <w:headerReference w:type="default" r:id="rId28"/>
          <w:footerReference w:type="even" r:id="rId29"/>
          <w:footerReference w:type="default" r:id="rId30"/>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bookmarkStart w:id="96" w:name="_Toc475659263"/>
      <w:r>
        <w:lastRenderedPageBreak/>
        <w:t>Installationsanleitung</w:t>
      </w:r>
      <w:bookmarkEnd w:id="96"/>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31"/>
      <w:headerReference w:type="default" r:id="rId32"/>
      <w:footerReference w:type="even" r:id="rId33"/>
      <w:footerReference w:type="default" r:id="rId34"/>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7BB5" w:rsidRDefault="004C7BB5">
      <w:pPr>
        <w:spacing w:after="0" w:line="240" w:lineRule="auto"/>
      </w:pPr>
      <w:r>
        <w:separator/>
      </w:r>
    </w:p>
  </w:endnote>
  <w:endnote w:type="continuationSeparator" w:id="0">
    <w:p w:rsidR="004C7BB5" w:rsidRDefault="004C7B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Default="00907888">
    <w:pPr>
      <w:pStyle w:val="Fuzeile"/>
    </w:pPr>
  </w:p>
  <w:p w:rsidR="00907888" w:rsidRDefault="0090788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907888" w:rsidRDefault="00907888">
        <w:pPr>
          <w:pStyle w:val="Fuzeile"/>
          <w:jc w:val="right"/>
        </w:pPr>
      </w:p>
      <w:p w:rsidR="00907888" w:rsidRDefault="00907888">
        <w:pPr>
          <w:pStyle w:val="Fuzeile"/>
          <w:jc w:val="right"/>
        </w:pPr>
      </w:p>
    </w:sdtContent>
  </w:sdt>
  <w:p w:rsidR="00907888" w:rsidRDefault="0090788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907888" w:rsidRDefault="00907888"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D5738B">
          <w:rPr>
            <w:b/>
            <w:noProof/>
          </w:rPr>
          <w:t>10</w:t>
        </w:r>
        <w:r w:rsidRPr="00EC3083">
          <w:rPr>
            <w:b/>
          </w:rPr>
          <w:fldChar w:fldCharType="end"/>
        </w:r>
      </w:p>
    </w:sdtContent>
  </w:sdt>
  <w:p w:rsidR="00907888" w:rsidRDefault="00907888">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907888" w:rsidRDefault="00907888"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D5738B">
          <w:rPr>
            <w:b/>
            <w:noProof/>
          </w:rPr>
          <w:t>11</w:t>
        </w:r>
        <w:r w:rsidRPr="00E33701">
          <w:rPr>
            <w:b/>
          </w:rPr>
          <w:fldChar w:fldCharType="end"/>
        </w:r>
      </w:p>
    </w:sdtContent>
  </w:sdt>
  <w:p w:rsidR="00907888" w:rsidRDefault="00907888">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Default="00907888">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Default="0090788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7BB5" w:rsidRDefault="004C7BB5">
      <w:pPr>
        <w:spacing w:after="0" w:line="240" w:lineRule="auto"/>
      </w:pPr>
      <w:r>
        <w:separator/>
      </w:r>
    </w:p>
  </w:footnote>
  <w:footnote w:type="continuationSeparator" w:id="0">
    <w:p w:rsidR="004C7BB5" w:rsidRDefault="004C7B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Default="00907888"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Default="00907888" w:rsidP="002C2E71">
    <w:pPr>
      <w:pStyle w:val="Untertitel"/>
      <w:tabs>
        <w:tab w:val="left" w:pos="9072"/>
      </w:tabs>
      <w:ind w:left="7371" w:right="-1986"/>
      <w:jc w:val="left"/>
    </w:pPr>
    <w:fldSimple w:instr=" STYLEREF  &quot;Überschrift 1&quot;  \* MERGEFORMAT ">
      <w:r w:rsidR="00D5738B">
        <w:rPr>
          <w:noProof/>
        </w:rPr>
        <w:t>Grundlagen</w:t>
      </w:r>
    </w:fldSimple>
  </w:p>
  <w:p w:rsidR="00907888" w:rsidRPr="00393785" w:rsidRDefault="00907888"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Default="00907888" w:rsidP="00872339">
    <w:pPr>
      <w:pStyle w:val="Untertitel"/>
      <w:tabs>
        <w:tab w:val="left" w:pos="9072"/>
      </w:tabs>
      <w:ind w:left="-1985" w:right="7369"/>
      <w:jc w:val="right"/>
    </w:pPr>
    <w:fldSimple w:instr=" STYLEREF  &quot;Überschrift 1&quot;  \* MERGEFORMAT ">
      <w:r w:rsidR="00D5738B">
        <w:rPr>
          <w:noProof/>
        </w:rPr>
        <w:t>Konzeption</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Pr="00393785" w:rsidRDefault="00907888"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888" w:rsidRPr="000E09EA" w:rsidRDefault="00907888"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0DA0219"/>
    <w:multiLevelType w:val="hybridMultilevel"/>
    <w:tmpl w:val="34FAB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0A43BD9"/>
    <w:multiLevelType w:val="hybridMultilevel"/>
    <w:tmpl w:val="653885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2">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3">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4">
    <w:nsid w:val="7DEF08DD"/>
    <w:multiLevelType w:val="hybridMultilevel"/>
    <w:tmpl w:val="8760EA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5"/>
  </w:num>
  <w:num w:numId="3">
    <w:abstractNumId w:val="25"/>
  </w:num>
  <w:num w:numId="4">
    <w:abstractNumId w:val="9"/>
  </w:num>
  <w:num w:numId="5">
    <w:abstractNumId w:val="7"/>
  </w:num>
  <w:num w:numId="6">
    <w:abstractNumId w:val="5"/>
  </w:num>
  <w:num w:numId="7">
    <w:abstractNumId w:val="2"/>
  </w:num>
  <w:num w:numId="8">
    <w:abstractNumId w:val="14"/>
  </w:num>
  <w:num w:numId="9">
    <w:abstractNumId w:val="31"/>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9"/>
  </w:num>
  <w:num w:numId="21">
    <w:abstractNumId w:val="24"/>
  </w:num>
  <w:num w:numId="22">
    <w:abstractNumId w:val="23"/>
  </w:num>
  <w:num w:numId="23">
    <w:abstractNumId w:val="13"/>
  </w:num>
  <w:num w:numId="24">
    <w:abstractNumId w:val="33"/>
  </w:num>
  <w:num w:numId="25">
    <w:abstractNumId w:val="18"/>
  </w:num>
  <w:num w:numId="26">
    <w:abstractNumId w:val="28"/>
  </w:num>
  <w:num w:numId="27">
    <w:abstractNumId w:val="20"/>
  </w:num>
  <w:num w:numId="28">
    <w:abstractNumId w:val="32"/>
  </w:num>
  <w:num w:numId="29">
    <w:abstractNumId w:val="4"/>
  </w:num>
  <w:num w:numId="30">
    <w:abstractNumId w:val="26"/>
  </w:num>
  <w:num w:numId="31">
    <w:abstractNumId w:val="21"/>
  </w:num>
  <w:num w:numId="32">
    <w:abstractNumId w:val="8"/>
  </w:num>
  <w:num w:numId="33">
    <w:abstractNumId w:val="30"/>
  </w:num>
  <w:num w:numId="34">
    <w:abstractNumId w:val="34"/>
  </w:num>
  <w:num w:numId="35">
    <w:abstractNumId w:val="22"/>
  </w:num>
  <w:num w:numId="36">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3A3"/>
    <w:rsid w:val="00000502"/>
    <w:rsid w:val="00000517"/>
    <w:rsid w:val="00001DC1"/>
    <w:rsid w:val="00001F24"/>
    <w:rsid w:val="00002C51"/>
    <w:rsid w:val="00002FB5"/>
    <w:rsid w:val="00004438"/>
    <w:rsid w:val="000048D1"/>
    <w:rsid w:val="0000493F"/>
    <w:rsid w:val="00004E9C"/>
    <w:rsid w:val="00005440"/>
    <w:rsid w:val="0000544F"/>
    <w:rsid w:val="00005792"/>
    <w:rsid w:val="00005C87"/>
    <w:rsid w:val="00005E0E"/>
    <w:rsid w:val="00005FDE"/>
    <w:rsid w:val="00005FFF"/>
    <w:rsid w:val="00006966"/>
    <w:rsid w:val="00006D17"/>
    <w:rsid w:val="00006EFE"/>
    <w:rsid w:val="0000733F"/>
    <w:rsid w:val="00010614"/>
    <w:rsid w:val="0001081D"/>
    <w:rsid w:val="00010855"/>
    <w:rsid w:val="00010BBE"/>
    <w:rsid w:val="00011255"/>
    <w:rsid w:val="000113D9"/>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5E8D"/>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510"/>
    <w:rsid w:val="000356A1"/>
    <w:rsid w:val="00035846"/>
    <w:rsid w:val="00035D6E"/>
    <w:rsid w:val="00035E6F"/>
    <w:rsid w:val="00035EAF"/>
    <w:rsid w:val="00036028"/>
    <w:rsid w:val="00036A1B"/>
    <w:rsid w:val="00036D1B"/>
    <w:rsid w:val="00037051"/>
    <w:rsid w:val="000377D0"/>
    <w:rsid w:val="00037FA1"/>
    <w:rsid w:val="0004000A"/>
    <w:rsid w:val="0004005B"/>
    <w:rsid w:val="000403A0"/>
    <w:rsid w:val="000409A4"/>
    <w:rsid w:val="00040E42"/>
    <w:rsid w:val="000410D5"/>
    <w:rsid w:val="000425C1"/>
    <w:rsid w:val="000428DF"/>
    <w:rsid w:val="000432A1"/>
    <w:rsid w:val="00043A01"/>
    <w:rsid w:val="00043D72"/>
    <w:rsid w:val="00044A75"/>
    <w:rsid w:val="00044DC0"/>
    <w:rsid w:val="00045464"/>
    <w:rsid w:val="00045A33"/>
    <w:rsid w:val="000463E9"/>
    <w:rsid w:val="00046B89"/>
    <w:rsid w:val="00046BE7"/>
    <w:rsid w:val="00046CB7"/>
    <w:rsid w:val="00046E08"/>
    <w:rsid w:val="00046E75"/>
    <w:rsid w:val="00047608"/>
    <w:rsid w:val="0004788C"/>
    <w:rsid w:val="00047D81"/>
    <w:rsid w:val="000504AD"/>
    <w:rsid w:val="000507C0"/>
    <w:rsid w:val="000509DB"/>
    <w:rsid w:val="00050B89"/>
    <w:rsid w:val="00050B8C"/>
    <w:rsid w:val="0005129A"/>
    <w:rsid w:val="000513BA"/>
    <w:rsid w:val="00051B57"/>
    <w:rsid w:val="000521A8"/>
    <w:rsid w:val="00052220"/>
    <w:rsid w:val="00052692"/>
    <w:rsid w:val="0005304D"/>
    <w:rsid w:val="00053AF4"/>
    <w:rsid w:val="00054141"/>
    <w:rsid w:val="00054183"/>
    <w:rsid w:val="00054A8F"/>
    <w:rsid w:val="00054CBB"/>
    <w:rsid w:val="000558EB"/>
    <w:rsid w:val="00055D2C"/>
    <w:rsid w:val="000574AC"/>
    <w:rsid w:val="0006004A"/>
    <w:rsid w:val="00060442"/>
    <w:rsid w:val="00060BAC"/>
    <w:rsid w:val="00060E7E"/>
    <w:rsid w:val="00061823"/>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56D"/>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181"/>
    <w:rsid w:val="00077580"/>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0A64"/>
    <w:rsid w:val="00092017"/>
    <w:rsid w:val="000921B0"/>
    <w:rsid w:val="00093168"/>
    <w:rsid w:val="000932F1"/>
    <w:rsid w:val="000938DA"/>
    <w:rsid w:val="000940D1"/>
    <w:rsid w:val="000941B8"/>
    <w:rsid w:val="00094A33"/>
    <w:rsid w:val="00094AB7"/>
    <w:rsid w:val="00095138"/>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7C1"/>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69A9"/>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0CE"/>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3AF4"/>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1D3E"/>
    <w:rsid w:val="000F21FA"/>
    <w:rsid w:val="000F24EC"/>
    <w:rsid w:val="000F26A5"/>
    <w:rsid w:val="000F32A2"/>
    <w:rsid w:val="000F46B0"/>
    <w:rsid w:val="000F47F7"/>
    <w:rsid w:val="000F4A2D"/>
    <w:rsid w:val="000F4AA1"/>
    <w:rsid w:val="000F5A71"/>
    <w:rsid w:val="000F5EEA"/>
    <w:rsid w:val="000F6593"/>
    <w:rsid w:val="000F6B9D"/>
    <w:rsid w:val="000F6BC8"/>
    <w:rsid w:val="000F7012"/>
    <w:rsid w:val="000F7DB1"/>
    <w:rsid w:val="000F7F6D"/>
    <w:rsid w:val="0010022D"/>
    <w:rsid w:val="00100678"/>
    <w:rsid w:val="001007D1"/>
    <w:rsid w:val="0010107F"/>
    <w:rsid w:val="0010126D"/>
    <w:rsid w:val="001012D7"/>
    <w:rsid w:val="00101B4D"/>
    <w:rsid w:val="0010206E"/>
    <w:rsid w:val="00102358"/>
    <w:rsid w:val="00102391"/>
    <w:rsid w:val="00102CBE"/>
    <w:rsid w:val="00102E45"/>
    <w:rsid w:val="00103500"/>
    <w:rsid w:val="00103911"/>
    <w:rsid w:val="00103972"/>
    <w:rsid w:val="00104B68"/>
    <w:rsid w:val="00104D9E"/>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4FE"/>
    <w:rsid w:val="00112635"/>
    <w:rsid w:val="001129BB"/>
    <w:rsid w:val="00113526"/>
    <w:rsid w:val="00113A4D"/>
    <w:rsid w:val="001143E0"/>
    <w:rsid w:val="00114AD1"/>
    <w:rsid w:val="00114B34"/>
    <w:rsid w:val="00115208"/>
    <w:rsid w:val="00115466"/>
    <w:rsid w:val="00115ABA"/>
    <w:rsid w:val="00115BBD"/>
    <w:rsid w:val="00115D66"/>
    <w:rsid w:val="00115F64"/>
    <w:rsid w:val="001161B7"/>
    <w:rsid w:val="0011629B"/>
    <w:rsid w:val="0011647B"/>
    <w:rsid w:val="001165A9"/>
    <w:rsid w:val="0011697E"/>
    <w:rsid w:val="00116D73"/>
    <w:rsid w:val="00116FAD"/>
    <w:rsid w:val="00117A8B"/>
    <w:rsid w:val="00117C0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0B"/>
    <w:rsid w:val="0012463D"/>
    <w:rsid w:val="00124738"/>
    <w:rsid w:val="00125906"/>
    <w:rsid w:val="00125CB1"/>
    <w:rsid w:val="00126B97"/>
    <w:rsid w:val="00126D4B"/>
    <w:rsid w:val="00127354"/>
    <w:rsid w:val="0012754A"/>
    <w:rsid w:val="0012789D"/>
    <w:rsid w:val="001279CB"/>
    <w:rsid w:val="00127A64"/>
    <w:rsid w:val="00127D82"/>
    <w:rsid w:val="001304BC"/>
    <w:rsid w:val="001305E4"/>
    <w:rsid w:val="00130B48"/>
    <w:rsid w:val="00130B9A"/>
    <w:rsid w:val="0013116C"/>
    <w:rsid w:val="001315A3"/>
    <w:rsid w:val="001315CD"/>
    <w:rsid w:val="001319E5"/>
    <w:rsid w:val="00131EA9"/>
    <w:rsid w:val="00132592"/>
    <w:rsid w:val="0013277B"/>
    <w:rsid w:val="0013292B"/>
    <w:rsid w:val="00132A74"/>
    <w:rsid w:val="00132ABE"/>
    <w:rsid w:val="00132B6A"/>
    <w:rsid w:val="00132E8F"/>
    <w:rsid w:val="001332DC"/>
    <w:rsid w:val="00133699"/>
    <w:rsid w:val="00133C20"/>
    <w:rsid w:val="00133F30"/>
    <w:rsid w:val="00134084"/>
    <w:rsid w:val="001354D1"/>
    <w:rsid w:val="001355F6"/>
    <w:rsid w:val="00135A0A"/>
    <w:rsid w:val="00135DC8"/>
    <w:rsid w:val="001360F3"/>
    <w:rsid w:val="00136181"/>
    <w:rsid w:val="00136274"/>
    <w:rsid w:val="001363E9"/>
    <w:rsid w:val="0013665F"/>
    <w:rsid w:val="00136994"/>
    <w:rsid w:val="00136DF0"/>
    <w:rsid w:val="0013705B"/>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CF4"/>
    <w:rsid w:val="00144DEA"/>
    <w:rsid w:val="00144E32"/>
    <w:rsid w:val="00145224"/>
    <w:rsid w:val="001452AB"/>
    <w:rsid w:val="001454C0"/>
    <w:rsid w:val="0014553A"/>
    <w:rsid w:val="001455A7"/>
    <w:rsid w:val="001459DA"/>
    <w:rsid w:val="00146097"/>
    <w:rsid w:val="00146168"/>
    <w:rsid w:val="00146448"/>
    <w:rsid w:val="0014644C"/>
    <w:rsid w:val="00146724"/>
    <w:rsid w:val="0014721D"/>
    <w:rsid w:val="001474E5"/>
    <w:rsid w:val="0014791A"/>
    <w:rsid w:val="00147EA3"/>
    <w:rsid w:val="00147F07"/>
    <w:rsid w:val="00147F8E"/>
    <w:rsid w:val="00150050"/>
    <w:rsid w:val="0015011C"/>
    <w:rsid w:val="001507E4"/>
    <w:rsid w:val="001513B5"/>
    <w:rsid w:val="001517DD"/>
    <w:rsid w:val="001523D1"/>
    <w:rsid w:val="00152532"/>
    <w:rsid w:val="001526CD"/>
    <w:rsid w:val="00152819"/>
    <w:rsid w:val="00152A43"/>
    <w:rsid w:val="00152F7F"/>
    <w:rsid w:val="001533FA"/>
    <w:rsid w:val="00153AD1"/>
    <w:rsid w:val="00153C9E"/>
    <w:rsid w:val="00153FB4"/>
    <w:rsid w:val="001543E4"/>
    <w:rsid w:val="00154CE1"/>
    <w:rsid w:val="001557DA"/>
    <w:rsid w:val="0015588E"/>
    <w:rsid w:val="00155C77"/>
    <w:rsid w:val="00155C79"/>
    <w:rsid w:val="00155DCB"/>
    <w:rsid w:val="00156045"/>
    <w:rsid w:val="00156486"/>
    <w:rsid w:val="00156639"/>
    <w:rsid w:val="00156705"/>
    <w:rsid w:val="00156C25"/>
    <w:rsid w:val="00156FEF"/>
    <w:rsid w:val="00157236"/>
    <w:rsid w:val="0015724E"/>
    <w:rsid w:val="00157451"/>
    <w:rsid w:val="0016025F"/>
    <w:rsid w:val="0016046B"/>
    <w:rsid w:val="00160A5E"/>
    <w:rsid w:val="00160DEE"/>
    <w:rsid w:val="00161497"/>
    <w:rsid w:val="001623F9"/>
    <w:rsid w:val="00162CDE"/>
    <w:rsid w:val="0016386B"/>
    <w:rsid w:val="00163CD9"/>
    <w:rsid w:val="00164F86"/>
    <w:rsid w:val="001652AE"/>
    <w:rsid w:val="0016544C"/>
    <w:rsid w:val="0016579C"/>
    <w:rsid w:val="001663B5"/>
    <w:rsid w:val="00166765"/>
    <w:rsid w:val="001673A0"/>
    <w:rsid w:val="0016789A"/>
    <w:rsid w:val="0016798C"/>
    <w:rsid w:val="0017058B"/>
    <w:rsid w:val="001709BE"/>
    <w:rsid w:val="00170C2E"/>
    <w:rsid w:val="00171731"/>
    <w:rsid w:val="001723C7"/>
    <w:rsid w:val="001723DF"/>
    <w:rsid w:val="00172684"/>
    <w:rsid w:val="0017273A"/>
    <w:rsid w:val="00173533"/>
    <w:rsid w:val="00173575"/>
    <w:rsid w:val="0017379B"/>
    <w:rsid w:val="00173910"/>
    <w:rsid w:val="00173985"/>
    <w:rsid w:val="00173F5E"/>
    <w:rsid w:val="00173FBE"/>
    <w:rsid w:val="001740E9"/>
    <w:rsid w:val="00174FE0"/>
    <w:rsid w:val="001753D2"/>
    <w:rsid w:val="00175E9D"/>
    <w:rsid w:val="00176075"/>
    <w:rsid w:val="001762FC"/>
    <w:rsid w:val="001767BE"/>
    <w:rsid w:val="00176800"/>
    <w:rsid w:val="00176E70"/>
    <w:rsid w:val="00176F80"/>
    <w:rsid w:val="00176F8E"/>
    <w:rsid w:val="00177094"/>
    <w:rsid w:val="00177130"/>
    <w:rsid w:val="00177634"/>
    <w:rsid w:val="0017784D"/>
    <w:rsid w:val="001778FC"/>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87E8D"/>
    <w:rsid w:val="00191812"/>
    <w:rsid w:val="00192380"/>
    <w:rsid w:val="001923FC"/>
    <w:rsid w:val="001927FE"/>
    <w:rsid w:val="0019283B"/>
    <w:rsid w:val="00192989"/>
    <w:rsid w:val="00192B06"/>
    <w:rsid w:val="00192EE3"/>
    <w:rsid w:val="00192F46"/>
    <w:rsid w:val="00193123"/>
    <w:rsid w:val="0019392C"/>
    <w:rsid w:val="00193DE2"/>
    <w:rsid w:val="00193DE9"/>
    <w:rsid w:val="00193F04"/>
    <w:rsid w:val="00193F71"/>
    <w:rsid w:val="00193F74"/>
    <w:rsid w:val="00194572"/>
    <w:rsid w:val="0019466D"/>
    <w:rsid w:val="00194CAC"/>
    <w:rsid w:val="00194F04"/>
    <w:rsid w:val="00194F41"/>
    <w:rsid w:val="00195AB7"/>
    <w:rsid w:val="00196070"/>
    <w:rsid w:val="001963F7"/>
    <w:rsid w:val="00196E0C"/>
    <w:rsid w:val="00196E2A"/>
    <w:rsid w:val="00197246"/>
    <w:rsid w:val="0019788B"/>
    <w:rsid w:val="00197904"/>
    <w:rsid w:val="00197E49"/>
    <w:rsid w:val="001A0270"/>
    <w:rsid w:val="001A05B0"/>
    <w:rsid w:val="001A071F"/>
    <w:rsid w:val="001A0D7A"/>
    <w:rsid w:val="001A15EE"/>
    <w:rsid w:val="001A19BD"/>
    <w:rsid w:val="001A1B37"/>
    <w:rsid w:val="001A1D40"/>
    <w:rsid w:val="001A1E95"/>
    <w:rsid w:val="001A2454"/>
    <w:rsid w:val="001A26D1"/>
    <w:rsid w:val="001A2842"/>
    <w:rsid w:val="001A4581"/>
    <w:rsid w:val="001A4C31"/>
    <w:rsid w:val="001A57E4"/>
    <w:rsid w:val="001A5922"/>
    <w:rsid w:val="001A5EC3"/>
    <w:rsid w:val="001A6068"/>
    <w:rsid w:val="001A61FA"/>
    <w:rsid w:val="001A6249"/>
    <w:rsid w:val="001A63E5"/>
    <w:rsid w:val="001A6711"/>
    <w:rsid w:val="001A6D54"/>
    <w:rsid w:val="001A6EDC"/>
    <w:rsid w:val="001A70B8"/>
    <w:rsid w:val="001A7134"/>
    <w:rsid w:val="001A74F6"/>
    <w:rsid w:val="001A76E0"/>
    <w:rsid w:val="001B01EA"/>
    <w:rsid w:val="001B0421"/>
    <w:rsid w:val="001B05BD"/>
    <w:rsid w:val="001B0A50"/>
    <w:rsid w:val="001B0DAE"/>
    <w:rsid w:val="001B10FE"/>
    <w:rsid w:val="001B186B"/>
    <w:rsid w:val="001B2050"/>
    <w:rsid w:val="001B2059"/>
    <w:rsid w:val="001B2AA6"/>
    <w:rsid w:val="001B3BBB"/>
    <w:rsid w:val="001B3D1A"/>
    <w:rsid w:val="001B3EBF"/>
    <w:rsid w:val="001B3FB0"/>
    <w:rsid w:val="001B466F"/>
    <w:rsid w:val="001B497D"/>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B7E"/>
    <w:rsid w:val="001C0E0B"/>
    <w:rsid w:val="001C1364"/>
    <w:rsid w:val="001C1A96"/>
    <w:rsid w:val="001C25C7"/>
    <w:rsid w:val="001C2997"/>
    <w:rsid w:val="001C36BC"/>
    <w:rsid w:val="001C37C8"/>
    <w:rsid w:val="001C3890"/>
    <w:rsid w:val="001C3A1D"/>
    <w:rsid w:val="001C42D2"/>
    <w:rsid w:val="001C43BC"/>
    <w:rsid w:val="001C4696"/>
    <w:rsid w:val="001C4755"/>
    <w:rsid w:val="001C47F3"/>
    <w:rsid w:val="001C4E66"/>
    <w:rsid w:val="001C5379"/>
    <w:rsid w:val="001C5E85"/>
    <w:rsid w:val="001C61A6"/>
    <w:rsid w:val="001C6262"/>
    <w:rsid w:val="001C629E"/>
    <w:rsid w:val="001C6742"/>
    <w:rsid w:val="001C6CC8"/>
    <w:rsid w:val="001C6EC7"/>
    <w:rsid w:val="001C704E"/>
    <w:rsid w:val="001C728B"/>
    <w:rsid w:val="001C7883"/>
    <w:rsid w:val="001C7AED"/>
    <w:rsid w:val="001C7C9F"/>
    <w:rsid w:val="001D00EB"/>
    <w:rsid w:val="001D029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760"/>
    <w:rsid w:val="001D7942"/>
    <w:rsid w:val="001D7DB1"/>
    <w:rsid w:val="001D7F73"/>
    <w:rsid w:val="001E0507"/>
    <w:rsid w:val="001E0760"/>
    <w:rsid w:val="001E0F79"/>
    <w:rsid w:val="001E2017"/>
    <w:rsid w:val="001E2255"/>
    <w:rsid w:val="001E2370"/>
    <w:rsid w:val="001E25C1"/>
    <w:rsid w:val="001E28C3"/>
    <w:rsid w:val="001E2C57"/>
    <w:rsid w:val="001E2FC8"/>
    <w:rsid w:val="001E31D8"/>
    <w:rsid w:val="001E341B"/>
    <w:rsid w:val="001E351F"/>
    <w:rsid w:val="001E37BD"/>
    <w:rsid w:val="001E38AD"/>
    <w:rsid w:val="001E3C3A"/>
    <w:rsid w:val="001E43D4"/>
    <w:rsid w:val="001E45D1"/>
    <w:rsid w:val="001E46F4"/>
    <w:rsid w:val="001E4BDB"/>
    <w:rsid w:val="001E5917"/>
    <w:rsid w:val="001E5F1B"/>
    <w:rsid w:val="001E6096"/>
    <w:rsid w:val="001E6509"/>
    <w:rsid w:val="001E6E5B"/>
    <w:rsid w:val="001E732B"/>
    <w:rsid w:val="001E7D75"/>
    <w:rsid w:val="001E7DA6"/>
    <w:rsid w:val="001F03FF"/>
    <w:rsid w:val="001F0529"/>
    <w:rsid w:val="001F0715"/>
    <w:rsid w:val="001F0813"/>
    <w:rsid w:val="001F09C7"/>
    <w:rsid w:val="001F0BAA"/>
    <w:rsid w:val="001F0E95"/>
    <w:rsid w:val="001F1021"/>
    <w:rsid w:val="001F1485"/>
    <w:rsid w:val="001F1B24"/>
    <w:rsid w:val="001F1FF6"/>
    <w:rsid w:val="001F1FFB"/>
    <w:rsid w:val="001F2150"/>
    <w:rsid w:val="001F2C8F"/>
    <w:rsid w:val="001F335A"/>
    <w:rsid w:val="001F346E"/>
    <w:rsid w:val="001F3D7B"/>
    <w:rsid w:val="001F4093"/>
    <w:rsid w:val="001F4288"/>
    <w:rsid w:val="001F44E1"/>
    <w:rsid w:val="001F4C8D"/>
    <w:rsid w:val="001F5656"/>
    <w:rsid w:val="001F5B6D"/>
    <w:rsid w:val="001F5C1B"/>
    <w:rsid w:val="001F63D6"/>
    <w:rsid w:val="001F6D00"/>
    <w:rsid w:val="001F7021"/>
    <w:rsid w:val="001F7B05"/>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567"/>
    <w:rsid w:val="0020494B"/>
    <w:rsid w:val="00204C6F"/>
    <w:rsid w:val="00204E2E"/>
    <w:rsid w:val="00204E9F"/>
    <w:rsid w:val="00205181"/>
    <w:rsid w:val="002053EB"/>
    <w:rsid w:val="00205A85"/>
    <w:rsid w:val="002063A8"/>
    <w:rsid w:val="002067F1"/>
    <w:rsid w:val="00206AFE"/>
    <w:rsid w:val="00206D20"/>
    <w:rsid w:val="002077E3"/>
    <w:rsid w:val="00207D78"/>
    <w:rsid w:val="002106DC"/>
    <w:rsid w:val="00210736"/>
    <w:rsid w:val="002110CC"/>
    <w:rsid w:val="0021213A"/>
    <w:rsid w:val="00212F88"/>
    <w:rsid w:val="00213034"/>
    <w:rsid w:val="002133FA"/>
    <w:rsid w:val="00213E29"/>
    <w:rsid w:val="00214019"/>
    <w:rsid w:val="00214157"/>
    <w:rsid w:val="002142B6"/>
    <w:rsid w:val="002142F8"/>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A9C"/>
    <w:rsid w:val="00231BBE"/>
    <w:rsid w:val="002328C3"/>
    <w:rsid w:val="00232B63"/>
    <w:rsid w:val="00233043"/>
    <w:rsid w:val="00233057"/>
    <w:rsid w:val="002332B1"/>
    <w:rsid w:val="0023339F"/>
    <w:rsid w:val="002334E4"/>
    <w:rsid w:val="00233AC3"/>
    <w:rsid w:val="00233FCA"/>
    <w:rsid w:val="00233FFC"/>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710"/>
    <w:rsid w:val="00251862"/>
    <w:rsid w:val="002518BF"/>
    <w:rsid w:val="00251961"/>
    <w:rsid w:val="00251BB7"/>
    <w:rsid w:val="00251D31"/>
    <w:rsid w:val="0025205A"/>
    <w:rsid w:val="00252132"/>
    <w:rsid w:val="002523AB"/>
    <w:rsid w:val="002525A3"/>
    <w:rsid w:val="00252DC4"/>
    <w:rsid w:val="00252F2A"/>
    <w:rsid w:val="002531AB"/>
    <w:rsid w:val="002545B4"/>
    <w:rsid w:val="00254942"/>
    <w:rsid w:val="00254A0B"/>
    <w:rsid w:val="002554FB"/>
    <w:rsid w:val="0025665C"/>
    <w:rsid w:val="00256D8C"/>
    <w:rsid w:val="0025702F"/>
    <w:rsid w:val="0025732C"/>
    <w:rsid w:val="00257348"/>
    <w:rsid w:val="0025792F"/>
    <w:rsid w:val="00257B43"/>
    <w:rsid w:val="00260637"/>
    <w:rsid w:val="0026085D"/>
    <w:rsid w:val="00260EB9"/>
    <w:rsid w:val="002611FD"/>
    <w:rsid w:val="00261630"/>
    <w:rsid w:val="00261B7E"/>
    <w:rsid w:val="00261D69"/>
    <w:rsid w:val="0026239F"/>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28"/>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732"/>
    <w:rsid w:val="00274887"/>
    <w:rsid w:val="00274C89"/>
    <w:rsid w:val="00275461"/>
    <w:rsid w:val="002758AF"/>
    <w:rsid w:val="0027754B"/>
    <w:rsid w:val="00277587"/>
    <w:rsid w:val="002775FA"/>
    <w:rsid w:val="00277750"/>
    <w:rsid w:val="00277F36"/>
    <w:rsid w:val="002803CB"/>
    <w:rsid w:val="00280939"/>
    <w:rsid w:val="00280D91"/>
    <w:rsid w:val="002812DF"/>
    <w:rsid w:val="00281D29"/>
    <w:rsid w:val="00282442"/>
    <w:rsid w:val="0028261D"/>
    <w:rsid w:val="00282B72"/>
    <w:rsid w:val="00283138"/>
    <w:rsid w:val="002834E1"/>
    <w:rsid w:val="00283EF2"/>
    <w:rsid w:val="0028474A"/>
    <w:rsid w:val="00284855"/>
    <w:rsid w:val="00284AB7"/>
    <w:rsid w:val="00284BAE"/>
    <w:rsid w:val="00284CD7"/>
    <w:rsid w:val="00284DD3"/>
    <w:rsid w:val="002857E9"/>
    <w:rsid w:val="00285EA9"/>
    <w:rsid w:val="0028623A"/>
    <w:rsid w:val="0028678D"/>
    <w:rsid w:val="0028685A"/>
    <w:rsid w:val="00286907"/>
    <w:rsid w:val="00286B66"/>
    <w:rsid w:val="00286E15"/>
    <w:rsid w:val="00286E82"/>
    <w:rsid w:val="002875A1"/>
    <w:rsid w:val="0028785A"/>
    <w:rsid w:val="00290266"/>
    <w:rsid w:val="002908AF"/>
    <w:rsid w:val="00290CDA"/>
    <w:rsid w:val="00290CF9"/>
    <w:rsid w:val="002911CE"/>
    <w:rsid w:val="0029121E"/>
    <w:rsid w:val="002915A2"/>
    <w:rsid w:val="0029296F"/>
    <w:rsid w:val="00292FA5"/>
    <w:rsid w:val="002936E5"/>
    <w:rsid w:val="00293AF5"/>
    <w:rsid w:val="00293CA2"/>
    <w:rsid w:val="00294207"/>
    <w:rsid w:val="002945B6"/>
    <w:rsid w:val="00294CB8"/>
    <w:rsid w:val="002952DD"/>
    <w:rsid w:val="00295974"/>
    <w:rsid w:val="00296472"/>
    <w:rsid w:val="00296AAE"/>
    <w:rsid w:val="00296C1E"/>
    <w:rsid w:val="002974F5"/>
    <w:rsid w:val="002975B6"/>
    <w:rsid w:val="002A026C"/>
    <w:rsid w:val="002A0270"/>
    <w:rsid w:val="002A0A0C"/>
    <w:rsid w:val="002A1127"/>
    <w:rsid w:val="002A19E1"/>
    <w:rsid w:val="002A225E"/>
    <w:rsid w:val="002A2463"/>
    <w:rsid w:val="002A2607"/>
    <w:rsid w:val="002A28E7"/>
    <w:rsid w:val="002A350D"/>
    <w:rsid w:val="002A44B8"/>
    <w:rsid w:val="002A4C50"/>
    <w:rsid w:val="002A56ED"/>
    <w:rsid w:val="002A5B57"/>
    <w:rsid w:val="002A5F7F"/>
    <w:rsid w:val="002A690C"/>
    <w:rsid w:val="002A700B"/>
    <w:rsid w:val="002A76A6"/>
    <w:rsid w:val="002B09F5"/>
    <w:rsid w:val="002B0C2E"/>
    <w:rsid w:val="002B0CAF"/>
    <w:rsid w:val="002B25B8"/>
    <w:rsid w:val="002B25E5"/>
    <w:rsid w:val="002B3380"/>
    <w:rsid w:val="002B3420"/>
    <w:rsid w:val="002B34E4"/>
    <w:rsid w:val="002B37AF"/>
    <w:rsid w:val="002B4926"/>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C56"/>
    <w:rsid w:val="002C4D2C"/>
    <w:rsid w:val="002C5064"/>
    <w:rsid w:val="002C5A2B"/>
    <w:rsid w:val="002C5E8B"/>
    <w:rsid w:val="002C60CF"/>
    <w:rsid w:val="002C6582"/>
    <w:rsid w:val="002C6659"/>
    <w:rsid w:val="002C66E3"/>
    <w:rsid w:val="002C7AF3"/>
    <w:rsid w:val="002C7B3E"/>
    <w:rsid w:val="002C7B9E"/>
    <w:rsid w:val="002C7EE1"/>
    <w:rsid w:val="002C7F6B"/>
    <w:rsid w:val="002D0040"/>
    <w:rsid w:val="002D0610"/>
    <w:rsid w:val="002D0AC4"/>
    <w:rsid w:val="002D0DC1"/>
    <w:rsid w:val="002D1E23"/>
    <w:rsid w:val="002D20C8"/>
    <w:rsid w:val="002D238F"/>
    <w:rsid w:val="002D2B1C"/>
    <w:rsid w:val="002D2C9A"/>
    <w:rsid w:val="002D336F"/>
    <w:rsid w:val="002D35EF"/>
    <w:rsid w:val="002D3A0B"/>
    <w:rsid w:val="002D3A96"/>
    <w:rsid w:val="002D4914"/>
    <w:rsid w:val="002D4F1E"/>
    <w:rsid w:val="002D4F4D"/>
    <w:rsid w:val="002D53B6"/>
    <w:rsid w:val="002D53C1"/>
    <w:rsid w:val="002D6B93"/>
    <w:rsid w:val="002D70F2"/>
    <w:rsid w:val="002D713F"/>
    <w:rsid w:val="002D72FF"/>
    <w:rsid w:val="002D7567"/>
    <w:rsid w:val="002D7AB5"/>
    <w:rsid w:val="002E087F"/>
    <w:rsid w:val="002E0A88"/>
    <w:rsid w:val="002E148D"/>
    <w:rsid w:val="002E1F40"/>
    <w:rsid w:val="002E1F4C"/>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E7E51"/>
    <w:rsid w:val="002F08E4"/>
    <w:rsid w:val="002F090D"/>
    <w:rsid w:val="002F0E4B"/>
    <w:rsid w:val="002F0F8A"/>
    <w:rsid w:val="002F23F6"/>
    <w:rsid w:val="002F2748"/>
    <w:rsid w:val="002F2904"/>
    <w:rsid w:val="002F2CD9"/>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6F8"/>
    <w:rsid w:val="0030281E"/>
    <w:rsid w:val="0030294A"/>
    <w:rsid w:val="00302DC6"/>
    <w:rsid w:val="00302E32"/>
    <w:rsid w:val="00303087"/>
    <w:rsid w:val="00303A9A"/>
    <w:rsid w:val="00303DEC"/>
    <w:rsid w:val="00304321"/>
    <w:rsid w:val="00304934"/>
    <w:rsid w:val="003055FC"/>
    <w:rsid w:val="00305F7E"/>
    <w:rsid w:val="003060FE"/>
    <w:rsid w:val="003064AB"/>
    <w:rsid w:val="003064D1"/>
    <w:rsid w:val="003068F5"/>
    <w:rsid w:val="00306EE1"/>
    <w:rsid w:val="00307661"/>
    <w:rsid w:val="00307B6A"/>
    <w:rsid w:val="00307FD1"/>
    <w:rsid w:val="00310822"/>
    <w:rsid w:val="00310A09"/>
    <w:rsid w:val="00310B87"/>
    <w:rsid w:val="00311378"/>
    <w:rsid w:val="00311612"/>
    <w:rsid w:val="00311AEA"/>
    <w:rsid w:val="00311E37"/>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BE3"/>
    <w:rsid w:val="00314D5A"/>
    <w:rsid w:val="00314EC8"/>
    <w:rsid w:val="0031519E"/>
    <w:rsid w:val="00315CD2"/>
    <w:rsid w:val="00315F2F"/>
    <w:rsid w:val="00316289"/>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007"/>
    <w:rsid w:val="00324AF0"/>
    <w:rsid w:val="0032500D"/>
    <w:rsid w:val="0032592C"/>
    <w:rsid w:val="00325CD3"/>
    <w:rsid w:val="0032691C"/>
    <w:rsid w:val="00326BE8"/>
    <w:rsid w:val="00327AB5"/>
    <w:rsid w:val="00327E7D"/>
    <w:rsid w:val="00327EC7"/>
    <w:rsid w:val="00330160"/>
    <w:rsid w:val="003306D2"/>
    <w:rsid w:val="003307B0"/>
    <w:rsid w:val="00330E19"/>
    <w:rsid w:val="00331321"/>
    <w:rsid w:val="00331550"/>
    <w:rsid w:val="00331989"/>
    <w:rsid w:val="00331C59"/>
    <w:rsid w:val="00331EB4"/>
    <w:rsid w:val="00332893"/>
    <w:rsid w:val="003331D6"/>
    <w:rsid w:val="00333554"/>
    <w:rsid w:val="003335A4"/>
    <w:rsid w:val="003337DD"/>
    <w:rsid w:val="00333EB4"/>
    <w:rsid w:val="003346E6"/>
    <w:rsid w:val="00334E4E"/>
    <w:rsid w:val="00335533"/>
    <w:rsid w:val="003356F9"/>
    <w:rsid w:val="00336670"/>
    <w:rsid w:val="0033674A"/>
    <w:rsid w:val="00336EC2"/>
    <w:rsid w:val="00337266"/>
    <w:rsid w:val="00337480"/>
    <w:rsid w:val="003374B6"/>
    <w:rsid w:val="00337AE9"/>
    <w:rsid w:val="00337B5E"/>
    <w:rsid w:val="0034093E"/>
    <w:rsid w:val="00341D38"/>
    <w:rsid w:val="003424ED"/>
    <w:rsid w:val="00342640"/>
    <w:rsid w:val="003426F6"/>
    <w:rsid w:val="00342B64"/>
    <w:rsid w:val="00343C16"/>
    <w:rsid w:val="00343D9E"/>
    <w:rsid w:val="00343EE3"/>
    <w:rsid w:val="0034496E"/>
    <w:rsid w:val="00344CD2"/>
    <w:rsid w:val="0034501C"/>
    <w:rsid w:val="003458E1"/>
    <w:rsid w:val="003459D0"/>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716"/>
    <w:rsid w:val="00356A0E"/>
    <w:rsid w:val="00357873"/>
    <w:rsid w:val="00357E94"/>
    <w:rsid w:val="003602D4"/>
    <w:rsid w:val="00360722"/>
    <w:rsid w:val="003611A5"/>
    <w:rsid w:val="00361431"/>
    <w:rsid w:val="003621A9"/>
    <w:rsid w:val="003625C9"/>
    <w:rsid w:val="00362D48"/>
    <w:rsid w:val="00363AA6"/>
    <w:rsid w:val="00363DBD"/>
    <w:rsid w:val="003645A3"/>
    <w:rsid w:val="00364F46"/>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501A"/>
    <w:rsid w:val="00375DE4"/>
    <w:rsid w:val="00375EF0"/>
    <w:rsid w:val="003761CF"/>
    <w:rsid w:val="0037630D"/>
    <w:rsid w:val="003771FB"/>
    <w:rsid w:val="00377252"/>
    <w:rsid w:val="003775B6"/>
    <w:rsid w:val="003776AC"/>
    <w:rsid w:val="00377757"/>
    <w:rsid w:val="00377AC9"/>
    <w:rsid w:val="00380B65"/>
    <w:rsid w:val="00380D0E"/>
    <w:rsid w:val="00380D4D"/>
    <w:rsid w:val="00380F53"/>
    <w:rsid w:val="003814E9"/>
    <w:rsid w:val="00381DFA"/>
    <w:rsid w:val="00381E64"/>
    <w:rsid w:val="00382A42"/>
    <w:rsid w:val="00382A53"/>
    <w:rsid w:val="00382F1B"/>
    <w:rsid w:val="00383721"/>
    <w:rsid w:val="00383FCF"/>
    <w:rsid w:val="0038411B"/>
    <w:rsid w:val="003841BF"/>
    <w:rsid w:val="003845A1"/>
    <w:rsid w:val="003849D6"/>
    <w:rsid w:val="00384A9E"/>
    <w:rsid w:val="00384DFB"/>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590"/>
    <w:rsid w:val="00396A45"/>
    <w:rsid w:val="003970C7"/>
    <w:rsid w:val="003970F7"/>
    <w:rsid w:val="0039712B"/>
    <w:rsid w:val="003979C8"/>
    <w:rsid w:val="00397D53"/>
    <w:rsid w:val="00397E57"/>
    <w:rsid w:val="003A043D"/>
    <w:rsid w:val="003A071D"/>
    <w:rsid w:val="003A08CE"/>
    <w:rsid w:val="003A0BF6"/>
    <w:rsid w:val="003A108C"/>
    <w:rsid w:val="003A1DB9"/>
    <w:rsid w:val="003A2178"/>
    <w:rsid w:val="003A219B"/>
    <w:rsid w:val="003A3681"/>
    <w:rsid w:val="003A37FB"/>
    <w:rsid w:val="003A38C3"/>
    <w:rsid w:val="003A3A04"/>
    <w:rsid w:val="003A4030"/>
    <w:rsid w:val="003A441A"/>
    <w:rsid w:val="003A4888"/>
    <w:rsid w:val="003A4EE6"/>
    <w:rsid w:val="003A5747"/>
    <w:rsid w:val="003A6081"/>
    <w:rsid w:val="003A6214"/>
    <w:rsid w:val="003A67FF"/>
    <w:rsid w:val="003A6A67"/>
    <w:rsid w:val="003A744B"/>
    <w:rsid w:val="003A76CD"/>
    <w:rsid w:val="003B029F"/>
    <w:rsid w:val="003B069C"/>
    <w:rsid w:val="003B11AE"/>
    <w:rsid w:val="003B1712"/>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2CB"/>
    <w:rsid w:val="003C3C83"/>
    <w:rsid w:val="003C3EE0"/>
    <w:rsid w:val="003C4145"/>
    <w:rsid w:val="003C4D52"/>
    <w:rsid w:val="003C540A"/>
    <w:rsid w:val="003C55C7"/>
    <w:rsid w:val="003C5D8B"/>
    <w:rsid w:val="003C6061"/>
    <w:rsid w:val="003C67B8"/>
    <w:rsid w:val="003C6BD5"/>
    <w:rsid w:val="003C6E85"/>
    <w:rsid w:val="003C706A"/>
    <w:rsid w:val="003D012C"/>
    <w:rsid w:val="003D014A"/>
    <w:rsid w:val="003D05F0"/>
    <w:rsid w:val="003D0C92"/>
    <w:rsid w:val="003D18BB"/>
    <w:rsid w:val="003D1CC5"/>
    <w:rsid w:val="003D2D2B"/>
    <w:rsid w:val="003D2E2E"/>
    <w:rsid w:val="003D32F6"/>
    <w:rsid w:val="003D33E8"/>
    <w:rsid w:val="003D35AC"/>
    <w:rsid w:val="003D35D8"/>
    <w:rsid w:val="003D3A92"/>
    <w:rsid w:val="003D3B02"/>
    <w:rsid w:val="003D48D9"/>
    <w:rsid w:val="003D4E6A"/>
    <w:rsid w:val="003D5102"/>
    <w:rsid w:val="003D583E"/>
    <w:rsid w:val="003D5B4A"/>
    <w:rsid w:val="003D6996"/>
    <w:rsid w:val="003D6A91"/>
    <w:rsid w:val="003D6D9C"/>
    <w:rsid w:val="003D72AF"/>
    <w:rsid w:val="003D75C8"/>
    <w:rsid w:val="003D76C5"/>
    <w:rsid w:val="003D78EA"/>
    <w:rsid w:val="003D79AC"/>
    <w:rsid w:val="003D7B52"/>
    <w:rsid w:val="003E0041"/>
    <w:rsid w:val="003E01CA"/>
    <w:rsid w:val="003E0503"/>
    <w:rsid w:val="003E110B"/>
    <w:rsid w:val="003E21D2"/>
    <w:rsid w:val="003E2CA2"/>
    <w:rsid w:val="003E2D2A"/>
    <w:rsid w:val="003E2E55"/>
    <w:rsid w:val="003E3509"/>
    <w:rsid w:val="003E3742"/>
    <w:rsid w:val="003E38CC"/>
    <w:rsid w:val="003E3FAC"/>
    <w:rsid w:val="003E4261"/>
    <w:rsid w:val="003E464E"/>
    <w:rsid w:val="003E47A4"/>
    <w:rsid w:val="003E4F34"/>
    <w:rsid w:val="003E50A0"/>
    <w:rsid w:val="003E51ED"/>
    <w:rsid w:val="003E55B3"/>
    <w:rsid w:val="003E667A"/>
    <w:rsid w:val="003E6DE2"/>
    <w:rsid w:val="003E7CE4"/>
    <w:rsid w:val="003F0641"/>
    <w:rsid w:val="003F0A14"/>
    <w:rsid w:val="003F0AFE"/>
    <w:rsid w:val="003F113F"/>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3CC"/>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354"/>
    <w:rsid w:val="0041745E"/>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398D"/>
    <w:rsid w:val="00423AD8"/>
    <w:rsid w:val="004249B1"/>
    <w:rsid w:val="00424EA9"/>
    <w:rsid w:val="004250F4"/>
    <w:rsid w:val="00425856"/>
    <w:rsid w:val="0042637F"/>
    <w:rsid w:val="00426881"/>
    <w:rsid w:val="00426C1E"/>
    <w:rsid w:val="00427413"/>
    <w:rsid w:val="0042799E"/>
    <w:rsid w:val="00427A19"/>
    <w:rsid w:val="00427B6F"/>
    <w:rsid w:val="00427CD7"/>
    <w:rsid w:val="00430A8E"/>
    <w:rsid w:val="00431310"/>
    <w:rsid w:val="00431501"/>
    <w:rsid w:val="00431676"/>
    <w:rsid w:val="0043182A"/>
    <w:rsid w:val="00431C8E"/>
    <w:rsid w:val="00431C98"/>
    <w:rsid w:val="00432928"/>
    <w:rsid w:val="00432950"/>
    <w:rsid w:val="004336F0"/>
    <w:rsid w:val="00433BC4"/>
    <w:rsid w:val="0043417C"/>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435"/>
    <w:rsid w:val="004437C7"/>
    <w:rsid w:val="0044408C"/>
    <w:rsid w:val="00444258"/>
    <w:rsid w:val="004446CF"/>
    <w:rsid w:val="004448FE"/>
    <w:rsid w:val="00444F13"/>
    <w:rsid w:val="00445007"/>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5BB7"/>
    <w:rsid w:val="0045606D"/>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0E8"/>
    <w:rsid w:val="0047065E"/>
    <w:rsid w:val="00470B76"/>
    <w:rsid w:val="00470B7C"/>
    <w:rsid w:val="00471813"/>
    <w:rsid w:val="00471885"/>
    <w:rsid w:val="00471CD4"/>
    <w:rsid w:val="00471DE8"/>
    <w:rsid w:val="004721BC"/>
    <w:rsid w:val="00472325"/>
    <w:rsid w:val="00472CD4"/>
    <w:rsid w:val="00473CBB"/>
    <w:rsid w:val="004741DB"/>
    <w:rsid w:val="0047484C"/>
    <w:rsid w:val="004748D7"/>
    <w:rsid w:val="00474AB4"/>
    <w:rsid w:val="00474B2B"/>
    <w:rsid w:val="00474DC0"/>
    <w:rsid w:val="00474E65"/>
    <w:rsid w:val="00474E6A"/>
    <w:rsid w:val="0047519E"/>
    <w:rsid w:val="004751E0"/>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B83"/>
    <w:rsid w:val="00495D71"/>
    <w:rsid w:val="00495ECD"/>
    <w:rsid w:val="00495F6C"/>
    <w:rsid w:val="004962B7"/>
    <w:rsid w:val="004967BD"/>
    <w:rsid w:val="00496B8F"/>
    <w:rsid w:val="00496F73"/>
    <w:rsid w:val="004973E3"/>
    <w:rsid w:val="004973E4"/>
    <w:rsid w:val="0049770D"/>
    <w:rsid w:val="00497CA7"/>
    <w:rsid w:val="004A005D"/>
    <w:rsid w:val="004A033F"/>
    <w:rsid w:val="004A05E8"/>
    <w:rsid w:val="004A0901"/>
    <w:rsid w:val="004A0A0D"/>
    <w:rsid w:val="004A0CE1"/>
    <w:rsid w:val="004A157A"/>
    <w:rsid w:val="004A1CBB"/>
    <w:rsid w:val="004A1FE4"/>
    <w:rsid w:val="004A2282"/>
    <w:rsid w:val="004A240D"/>
    <w:rsid w:val="004A2483"/>
    <w:rsid w:val="004A2A21"/>
    <w:rsid w:val="004A2C96"/>
    <w:rsid w:val="004A3524"/>
    <w:rsid w:val="004A3673"/>
    <w:rsid w:val="004A3933"/>
    <w:rsid w:val="004A3ABE"/>
    <w:rsid w:val="004A3ACE"/>
    <w:rsid w:val="004A4609"/>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861"/>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C06"/>
    <w:rsid w:val="004B6D9F"/>
    <w:rsid w:val="004B7324"/>
    <w:rsid w:val="004B7D95"/>
    <w:rsid w:val="004B7EDC"/>
    <w:rsid w:val="004C014C"/>
    <w:rsid w:val="004C056D"/>
    <w:rsid w:val="004C0657"/>
    <w:rsid w:val="004C0BF8"/>
    <w:rsid w:val="004C1084"/>
    <w:rsid w:val="004C10D6"/>
    <w:rsid w:val="004C1108"/>
    <w:rsid w:val="004C167D"/>
    <w:rsid w:val="004C17D1"/>
    <w:rsid w:val="004C2604"/>
    <w:rsid w:val="004C261A"/>
    <w:rsid w:val="004C2A9B"/>
    <w:rsid w:val="004C2AF3"/>
    <w:rsid w:val="004C3117"/>
    <w:rsid w:val="004C4488"/>
    <w:rsid w:val="004C49B5"/>
    <w:rsid w:val="004C4A88"/>
    <w:rsid w:val="004C5652"/>
    <w:rsid w:val="004C58C9"/>
    <w:rsid w:val="004C5B13"/>
    <w:rsid w:val="004C5BAB"/>
    <w:rsid w:val="004C6187"/>
    <w:rsid w:val="004C6A65"/>
    <w:rsid w:val="004C6E34"/>
    <w:rsid w:val="004C74D2"/>
    <w:rsid w:val="004C7BB5"/>
    <w:rsid w:val="004C7C59"/>
    <w:rsid w:val="004D090A"/>
    <w:rsid w:val="004D1DEC"/>
    <w:rsid w:val="004D2083"/>
    <w:rsid w:val="004D27BD"/>
    <w:rsid w:val="004D2FAE"/>
    <w:rsid w:val="004D3241"/>
    <w:rsid w:val="004D332F"/>
    <w:rsid w:val="004D33D5"/>
    <w:rsid w:val="004D37C6"/>
    <w:rsid w:val="004D4270"/>
    <w:rsid w:val="004D45A2"/>
    <w:rsid w:val="004D4A6A"/>
    <w:rsid w:val="004D505E"/>
    <w:rsid w:val="004D50C2"/>
    <w:rsid w:val="004D54DD"/>
    <w:rsid w:val="004D56B8"/>
    <w:rsid w:val="004D5ABF"/>
    <w:rsid w:val="004D61FA"/>
    <w:rsid w:val="004D63CE"/>
    <w:rsid w:val="004D6AA8"/>
    <w:rsid w:val="004D75B4"/>
    <w:rsid w:val="004D7C8B"/>
    <w:rsid w:val="004E019F"/>
    <w:rsid w:val="004E02A1"/>
    <w:rsid w:val="004E02EC"/>
    <w:rsid w:val="004E129B"/>
    <w:rsid w:val="004E1699"/>
    <w:rsid w:val="004E22A1"/>
    <w:rsid w:val="004E2808"/>
    <w:rsid w:val="004E2A78"/>
    <w:rsid w:val="004E2AC7"/>
    <w:rsid w:val="004E303A"/>
    <w:rsid w:val="004E342F"/>
    <w:rsid w:val="004E375D"/>
    <w:rsid w:val="004E432D"/>
    <w:rsid w:val="004E4EAA"/>
    <w:rsid w:val="004E5621"/>
    <w:rsid w:val="004E5C56"/>
    <w:rsid w:val="004E5EE2"/>
    <w:rsid w:val="004E7061"/>
    <w:rsid w:val="004E70D5"/>
    <w:rsid w:val="004E73D6"/>
    <w:rsid w:val="004F04F0"/>
    <w:rsid w:val="004F0AF7"/>
    <w:rsid w:val="004F133D"/>
    <w:rsid w:val="004F1B43"/>
    <w:rsid w:val="004F1CC3"/>
    <w:rsid w:val="004F1D84"/>
    <w:rsid w:val="004F1E43"/>
    <w:rsid w:val="004F2D24"/>
    <w:rsid w:val="004F2F26"/>
    <w:rsid w:val="004F3141"/>
    <w:rsid w:val="004F3AB1"/>
    <w:rsid w:val="004F519A"/>
    <w:rsid w:val="004F51F6"/>
    <w:rsid w:val="004F5EE3"/>
    <w:rsid w:val="004F650C"/>
    <w:rsid w:val="004F65A4"/>
    <w:rsid w:val="004F6F34"/>
    <w:rsid w:val="004F712F"/>
    <w:rsid w:val="004F7301"/>
    <w:rsid w:val="004F7C9A"/>
    <w:rsid w:val="005000D7"/>
    <w:rsid w:val="00500476"/>
    <w:rsid w:val="00500771"/>
    <w:rsid w:val="00500C34"/>
    <w:rsid w:val="00501152"/>
    <w:rsid w:val="0050154B"/>
    <w:rsid w:val="00501C87"/>
    <w:rsid w:val="0050228E"/>
    <w:rsid w:val="00502384"/>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1057"/>
    <w:rsid w:val="00511E4F"/>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40"/>
    <w:rsid w:val="00517F85"/>
    <w:rsid w:val="005204B5"/>
    <w:rsid w:val="00520F9A"/>
    <w:rsid w:val="00521476"/>
    <w:rsid w:val="0052160B"/>
    <w:rsid w:val="00521949"/>
    <w:rsid w:val="00522F6E"/>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73A"/>
    <w:rsid w:val="00534FDC"/>
    <w:rsid w:val="00535197"/>
    <w:rsid w:val="005353F1"/>
    <w:rsid w:val="0053547A"/>
    <w:rsid w:val="00535D60"/>
    <w:rsid w:val="00536125"/>
    <w:rsid w:val="0053618C"/>
    <w:rsid w:val="0053647B"/>
    <w:rsid w:val="00536A7F"/>
    <w:rsid w:val="005371A5"/>
    <w:rsid w:val="00537566"/>
    <w:rsid w:val="00540024"/>
    <w:rsid w:val="00540063"/>
    <w:rsid w:val="00540252"/>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55F"/>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8A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32"/>
    <w:rsid w:val="0056189A"/>
    <w:rsid w:val="00561B42"/>
    <w:rsid w:val="00562919"/>
    <w:rsid w:val="00562E43"/>
    <w:rsid w:val="00563290"/>
    <w:rsid w:val="005635C2"/>
    <w:rsid w:val="0056368F"/>
    <w:rsid w:val="00563BAB"/>
    <w:rsid w:val="005641F4"/>
    <w:rsid w:val="0056535A"/>
    <w:rsid w:val="00565D36"/>
    <w:rsid w:val="0056682F"/>
    <w:rsid w:val="00566951"/>
    <w:rsid w:val="00566BF2"/>
    <w:rsid w:val="00566C5F"/>
    <w:rsid w:val="005674EF"/>
    <w:rsid w:val="0056764F"/>
    <w:rsid w:val="0056789E"/>
    <w:rsid w:val="005678C9"/>
    <w:rsid w:val="00567DFC"/>
    <w:rsid w:val="00567F59"/>
    <w:rsid w:val="00570396"/>
    <w:rsid w:val="00570EB9"/>
    <w:rsid w:val="00571693"/>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1B1"/>
    <w:rsid w:val="00592558"/>
    <w:rsid w:val="005925BF"/>
    <w:rsid w:val="005926F5"/>
    <w:rsid w:val="00592A42"/>
    <w:rsid w:val="00592B5E"/>
    <w:rsid w:val="00593364"/>
    <w:rsid w:val="00593383"/>
    <w:rsid w:val="005936FC"/>
    <w:rsid w:val="00593906"/>
    <w:rsid w:val="00593B15"/>
    <w:rsid w:val="00593CD0"/>
    <w:rsid w:val="00594920"/>
    <w:rsid w:val="00594F1F"/>
    <w:rsid w:val="005954ED"/>
    <w:rsid w:val="005957D5"/>
    <w:rsid w:val="00595B02"/>
    <w:rsid w:val="00595BBE"/>
    <w:rsid w:val="00596360"/>
    <w:rsid w:val="00596824"/>
    <w:rsid w:val="005977AA"/>
    <w:rsid w:val="005A090D"/>
    <w:rsid w:val="005A11EB"/>
    <w:rsid w:val="005A16CD"/>
    <w:rsid w:val="005A16E9"/>
    <w:rsid w:val="005A175C"/>
    <w:rsid w:val="005A1AA3"/>
    <w:rsid w:val="005A2359"/>
    <w:rsid w:val="005A27A0"/>
    <w:rsid w:val="005A28B9"/>
    <w:rsid w:val="005A2939"/>
    <w:rsid w:val="005A2A43"/>
    <w:rsid w:val="005A2EB5"/>
    <w:rsid w:val="005A32DA"/>
    <w:rsid w:val="005A3579"/>
    <w:rsid w:val="005A36FC"/>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1A43"/>
    <w:rsid w:val="005B2292"/>
    <w:rsid w:val="005B239B"/>
    <w:rsid w:val="005B27EE"/>
    <w:rsid w:val="005B2B57"/>
    <w:rsid w:val="005B2C6A"/>
    <w:rsid w:val="005B2D32"/>
    <w:rsid w:val="005B3580"/>
    <w:rsid w:val="005B40DA"/>
    <w:rsid w:val="005B4660"/>
    <w:rsid w:val="005B490C"/>
    <w:rsid w:val="005B49E9"/>
    <w:rsid w:val="005B56F6"/>
    <w:rsid w:val="005B5CCD"/>
    <w:rsid w:val="005B6C2A"/>
    <w:rsid w:val="005B6E52"/>
    <w:rsid w:val="005B749B"/>
    <w:rsid w:val="005C015B"/>
    <w:rsid w:val="005C0280"/>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4C1"/>
    <w:rsid w:val="005C662D"/>
    <w:rsid w:val="005C6A0E"/>
    <w:rsid w:val="005C6DED"/>
    <w:rsid w:val="005C77B6"/>
    <w:rsid w:val="005D02DC"/>
    <w:rsid w:val="005D0779"/>
    <w:rsid w:val="005D0AA0"/>
    <w:rsid w:val="005D0D62"/>
    <w:rsid w:val="005D0E10"/>
    <w:rsid w:val="005D11EF"/>
    <w:rsid w:val="005D144B"/>
    <w:rsid w:val="005D163C"/>
    <w:rsid w:val="005D1D16"/>
    <w:rsid w:val="005D1EB4"/>
    <w:rsid w:val="005D320A"/>
    <w:rsid w:val="005D341F"/>
    <w:rsid w:val="005D36BF"/>
    <w:rsid w:val="005D3D35"/>
    <w:rsid w:val="005D3E3A"/>
    <w:rsid w:val="005D431C"/>
    <w:rsid w:val="005D4C3B"/>
    <w:rsid w:val="005D4E26"/>
    <w:rsid w:val="005D4F0C"/>
    <w:rsid w:val="005D5A95"/>
    <w:rsid w:val="005D5B58"/>
    <w:rsid w:val="005D5BF7"/>
    <w:rsid w:val="005D61EC"/>
    <w:rsid w:val="005D656F"/>
    <w:rsid w:val="005D70B5"/>
    <w:rsid w:val="005D714F"/>
    <w:rsid w:val="005D7292"/>
    <w:rsid w:val="005D7F4B"/>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1E4"/>
    <w:rsid w:val="005E4279"/>
    <w:rsid w:val="005E4953"/>
    <w:rsid w:val="005E4BDD"/>
    <w:rsid w:val="005E4C51"/>
    <w:rsid w:val="005E5315"/>
    <w:rsid w:val="005E5831"/>
    <w:rsid w:val="005E5EA5"/>
    <w:rsid w:val="005E6381"/>
    <w:rsid w:val="005E6656"/>
    <w:rsid w:val="005E70F2"/>
    <w:rsid w:val="005E797F"/>
    <w:rsid w:val="005E7D77"/>
    <w:rsid w:val="005E7E4C"/>
    <w:rsid w:val="005F0185"/>
    <w:rsid w:val="005F02B6"/>
    <w:rsid w:val="005F119A"/>
    <w:rsid w:val="005F161C"/>
    <w:rsid w:val="005F1F9A"/>
    <w:rsid w:val="005F226B"/>
    <w:rsid w:val="005F23FB"/>
    <w:rsid w:val="005F24A4"/>
    <w:rsid w:val="005F281D"/>
    <w:rsid w:val="005F2DBC"/>
    <w:rsid w:val="005F2E53"/>
    <w:rsid w:val="005F2E5A"/>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2DE"/>
    <w:rsid w:val="006005F8"/>
    <w:rsid w:val="00600891"/>
    <w:rsid w:val="006008FA"/>
    <w:rsid w:val="00600B70"/>
    <w:rsid w:val="00601158"/>
    <w:rsid w:val="00601313"/>
    <w:rsid w:val="0060176D"/>
    <w:rsid w:val="006020F5"/>
    <w:rsid w:val="00602FDF"/>
    <w:rsid w:val="00602FF6"/>
    <w:rsid w:val="006033D6"/>
    <w:rsid w:val="006037DC"/>
    <w:rsid w:val="00603F4A"/>
    <w:rsid w:val="0060448D"/>
    <w:rsid w:val="006044DD"/>
    <w:rsid w:val="00604BBA"/>
    <w:rsid w:val="00604BC0"/>
    <w:rsid w:val="00605077"/>
    <w:rsid w:val="0060523E"/>
    <w:rsid w:val="00605313"/>
    <w:rsid w:val="006058CA"/>
    <w:rsid w:val="00605C3A"/>
    <w:rsid w:val="00606DD6"/>
    <w:rsid w:val="00607189"/>
    <w:rsid w:val="0060790B"/>
    <w:rsid w:val="00607AD6"/>
    <w:rsid w:val="00610BB8"/>
    <w:rsid w:val="00611839"/>
    <w:rsid w:val="00611858"/>
    <w:rsid w:val="00611A03"/>
    <w:rsid w:val="00611C75"/>
    <w:rsid w:val="00611D28"/>
    <w:rsid w:val="006124EB"/>
    <w:rsid w:val="006130D1"/>
    <w:rsid w:val="00613730"/>
    <w:rsid w:val="00613F22"/>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104"/>
    <w:rsid w:val="00622936"/>
    <w:rsid w:val="00622B48"/>
    <w:rsid w:val="00622FA7"/>
    <w:rsid w:val="00623819"/>
    <w:rsid w:val="00623F5D"/>
    <w:rsid w:val="00623F72"/>
    <w:rsid w:val="006243AA"/>
    <w:rsid w:val="00624673"/>
    <w:rsid w:val="006248A8"/>
    <w:rsid w:val="00625015"/>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46F"/>
    <w:rsid w:val="00631665"/>
    <w:rsid w:val="0063194C"/>
    <w:rsid w:val="00632234"/>
    <w:rsid w:val="0063238A"/>
    <w:rsid w:val="006325E2"/>
    <w:rsid w:val="0063268B"/>
    <w:rsid w:val="00632C6D"/>
    <w:rsid w:val="00632DDD"/>
    <w:rsid w:val="00632F85"/>
    <w:rsid w:val="006333A5"/>
    <w:rsid w:val="00633FBE"/>
    <w:rsid w:val="00634006"/>
    <w:rsid w:val="0063429A"/>
    <w:rsid w:val="00634736"/>
    <w:rsid w:val="00634E33"/>
    <w:rsid w:val="0063590C"/>
    <w:rsid w:val="00635FEA"/>
    <w:rsid w:val="006361AD"/>
    <w:rsid w:val="006362CA"/>
    <w:rsid w:val="0063644D"/>
    <w:rsid w:val="00636559"/>
    <w:rsid w:val="00636A37"/>
    <w:rsid w:val="006370EC"/>
    <w:rsid w:val="006371D6"/>
    <w:rsid w:val="006376F0"/>
    <w:rsid w:val="0063777B"/>
    <w:rsid w:val="00637BFB"/>
    <w:rsid w:val="00637DD4"/>
    <w:rsid w:val="00637FC4"/>
    <w:rsid w:val="006401A6"/>
    <w:rsid w:val="00640DE6"/>
    <w:rsid w:val="00640E96"/>
    <w:rsid w:val="0064144C"/>
    <w:rsid w:val="00641E22"/>
    <w:rsid w:val="0064287E"/>
    <w:rsid w:val="00642AF2"/>
    <w:rsid w:val="00642B0F"/>
    <w:rsid w:val="00642D8A"/>
    <w:rsid w:val="00642EEB"/>
    <w:rsid w:val="00642F95"/>
    <w:rsid w:val="0064307B"/>
    <w:rsid w:val="0064350A"/>
    <w:rsid w:val="00644090"/>
    <w:rsid w:val="00644245"/>
    <w:rsid w:val="00644788"/>
    <w:rsid w:val="006449DD"/>
    <w:rsid w:val="00644C10"/>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7EA"/>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4711"/>
    <w:rsid w:val="006656C4"/>
    <w:rsid w:val="00665772"/>
    <w:rsid w:val="00665CC5"/>
    <w:rsid w:val="00665E20"/>
    <w:rsid w:val="006662BA"/>
    <w:rsid w:val="0066643E"/>
    <w:rsid w:val="00666BD9"/>
    <w:rsid w:val="00666DA5"/>
    <w:rsid w:val="00666E3B"/>
    <w:rsid w:val="006676AA"/>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42"/>
    <w:rsid w:val="00674DB6"/>
    <w:rsid w:val="00674DE2"/>
    <w:rsid w:val="00674EAE"/>
    <w:rsid w:val="00674F1B"/>
    <w:rsid w:val="00674F23"/>
    <w:rsid w:val="006750C0"/>
    <w:rsid w:val="0067590E"/>
    <w:rsid w:val="00676318"/>
    <w:rsid w:val="006768CD"/>
    <w:rsid w:val="00676AC2"/>
    <w:rsid w:val="00676EDF"/>
    <w:rsid w:val="0067702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470"/>
    <w:rsid w:val="00683E9D"/>
    <w:rsid w:val="00684588"/>
    <w:rsid w:val="006845B8"/>
    <w:rsid w:val="00684805"/>
    <w:rsid w:val="00685D61"/>
    <w:rsid w:val="00685F7E"/>
    <w:rsid w:val="006862F6"/>
    <w:rsid w:val="00686518"/>
    <w:rsid w:val="00690181"/>
    <w:rsid w:val="006901DD"/>
    <w:rsid w:val="00690806"/>
    <w:rsid w:val="00690E4C"/>
    <w:rsid w:val="00691B3D"/>
    <w:rsid w:val="00692007"/>
    <w:rsid w:val="0069292C"/>
    <w:rsid w:val="0069299B"/>
    <w:rsid w:val="00692C29"/>
    <w:rsid w:val="006937F6"/>
    <w:rsid w:val="00693D35"/>
    <w:rsid w:val="00693DB3"/>
    <w:rsid w:val="00694003"/>
    <w:rsid w:val="00694263"/>
    <w:rsid w:val="006947E2"/>
    <w:rsid w:val="00695128"/>
    <w:rsid w:val="00695CC7"/>
    <w:rsid w:val="00695F24"/>
    <w:rsid w:val="00696517"/>
    <w:rsid w:val="00696E79"/>
    <w:rsid w:val="006975FF"/>
    <w:rsid w:val="006977D0"/>
    <w:rsid w:val="00697B76"/>
    <w:rsid w:val="00697E23"/>
    <w:rsid w:val="006A020D"/>
    <w:rsid w:val="006A0655"/>
    <w:rsid w:val="006A0ABD"/>
    <w:rsid w:val="006A0EF0"/>
    <w:rsid w:val="006A2046"/>
    <w:rsid w:val="006A225E"/>
    <w:rsid w:val="006A281F"/>
    <w:rsid w:val="006A2A12"/>
    <w:rsid w:val="006A2F1B"/>
    <w:rsid w:val="006A34BF"/>
    <w:rsid w:val="006A3746"/>
    <w:rsid w:val="006A4237"/>
    <w:rsid w:val="006A43B3"/>
    <w:rsid w:val="006A5530"/>
    <w:rsid w:val="006A561D"/>
    <w:rsid w:val="006A56C8"/>
    <w:rsid w:val="006A59A0"/>
    <w:rsid w:val="006A5A29"/>
    <w:rsid w:val="006A5B40"/>
    <w:rsid w:val="006A5CAD"/>
    <w:rsid w:val="006A5F37"/>
    <w:rsid w:val="006A6DF6"/>
    <w:rsid w:val="006A7231"/>
    <w:rsid w:val="006A7C96"/>
    <w:rsid w:val="006A7D42"/>
    <w:rsid w:val="006A7DB1"/>
    <w:rsid w:val="006A7FDF"/>
    <w:rsid w:val="006B001F"/>
    <w:rsid w:val="006B0076"/>
    <w:rsid w:val="006B01EA"/>
    <w:rsid w:val="006B056E"/>
    <w:rsid w:val="006B0BB2"/>
    <w:rsid w:val="006B13EA"/>
    <w:rsid w:val="006B1BC7"/>
    <w:rsid w:val="006B2151"/>
    <w:rsid w:val="006B23F0"/>
    <w:rsid w:val="006B246C"/>
    <w:rsid w:val="006B2491"/>
    <w:rsid w:val="006B2C97"/>
    <w:rsid w:val="006B2D0C"/>
    <w:rsid w:val="006B2E16"/>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97D"/>
    <w:rsid w:val="006C1A76"/>
    <w:rsid w:val="006C1D4C"/>
    <w:rsid w:val="006C2154"/>
    <w:rsid w:val="006C24DA"/>
    <w:rsid w:val="006C2F6E"/>
    <w:rsid w:val="006C413F"/>
    <w:rsid w:val="006C4F5B"/>
    <w:rsid w:val="006C5574"/>
    <w:rsid w:val="006C57C3"/>
    <w:rsid w:val="006C60B1"/>
    <w:rsid w:val="006C648F"/>
    <w:rsid w:val="006C6DCD"/>
    <w:rsid w:val="006C7005"/>
    <w:rsid w:val="006C7103"/>
    <w:rsid w:val="006C710C"/>
    <w:rsid w:val="006C7949"/>
    <w:rsid w:val="006C7E60"/>
    <w:rsid w:val="006D0CED"/>
    <w:rsid w:val="006D173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D88"/>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47C"/>
    <w:rsid w:val="00705497"/>
    <w:rsid w:val="00705805"/>
    <w:rsid w:val="00705BEB"/>
    <w:rsid w:val="0070609B"/>
    <w:rsid w:val="00706128"/>
    <w:rsid w:val="00706275"/>
    <w:rsid w:val="00706B07"/>
    <w:rsid w:val="00710800"/>
    <w:rsid w:val="00710FD2"/>
    <w:rsid w:val="00710FE2"/>
    <w:rsid w:val="0071120B"/>
    <w:rsid w:val="00711389"/>
    <w:rsid w:val="00711FF3"/>
    <w:rsid w:val="00712DA9"/>
    <w:rsid w:val="007137C8"/>
    <w:rsid w:val="0071415D"/>
    <w:rsid w:val="00714A2E"/>
    <w:rsid w:val="00714E30"/>
    <w:rsid w:val="00715F54"/>
    <w:rsid w:val="0071624F"/>
    <w:rsid w:val="007165CC"/>
    <w:rsid w:val="0071677F"/>
    <w:rsid w:val="007168C4"/>
    <w:rsid w:val="00716A11"/>
    <w:rsid w:val="00716E72"/>
    <w:rsid w:val="00716F37"/>
    <w:rsid w:val="007170ED"/>
    <w:rsid w:val="00717316"/>
    <w:rsid w:val="0071752E"/>
    <w:rsid w:val="00717C5C"/>
    <w:rsid w:val="007201EA"/>
    <w:rsid w:val="00721729"/>
    <w:rsid w:val="007224C5"/>
    <w:rsid w:val="00722B1F"/>
    <w:rsid w:val="00722EF0"/>
    <w:rsid w:val="00723106"/>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B64"/>
    <w:rsid w:val="00732E15"/>
    <w:rsid w:val="0073311A"/>
    <w:rsid w:val="0073374A"/>
    <w:rsid w:val="00733A63"/>
    <w:rsid w:val="00734096"/>
    <w:rsid w:val="00734381"/>
    <w:rsid w:val="007349AC"/>
    <w:rsid w:val="00735489"/>
    <w:rsid w:val="0073551C"/>
    <w:rsid w:val="00735629"/>
    <w:rsid w:val="00735642"/>
    <w:rsid w:val="00736355"/>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2AED"/>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581"/>
    <w:rsid w:val="00753972"/>
    <w:rsid w:val="00753FE8"/>
    <w:rsid w:val="00754694"/>
    <w:rsid w:val="00754F31"/>
    <w:rsid w:val="00755529"/>
    <w:rsid w:val="0075574B"/>
    <w:rsid w:val="00756970"/>
    <w:rsid w:val="00756AEC"/>
    <w:rsid w:val="00756B23"/>
    <w:rsid w:val="00756CB4"/>
    <w:rsid w:val="00756FE5"/>
    <w:rsid w:val="0075737E"/>
    <w:rsid w:val="0075793C"/>
    <w:rsid w:val="00757ADB"/>
    <w:rsid w:val="00757C12"/>
    <w:rsid w:val="00757C95"/>
    <w:rsid w:val="00757DA9"/>
    <w:rsid w:val="0076007D"/>
    <w:rsid w:val="007601C0"/>
    <w:rsid w:val="00760685"/>
    <w:rsid w:val="007609C4"/>
    <w:rsid w:val="00760A7C"/>
    <w:rsid w:val="00760D00"/>
    <w:rsid w:val="007610DA"/>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37"/>
    <w:rsid w:val="007761F6"/>
    <w:rsid w:val="007764BC"/>
    <w:rsid w:val="007777E2"/>
    <w:rsid w:val="00780F7A"/>
    <w:rsid w:val="007813B7"/>
    <w:rsid w:val="00781886"/>
    <w:rsid w:val="00781A6D"/>
    <w:rsid w:val="00781CFC"/>
    <w:rsid w:val="0078290A"/>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5FAF"/>
    <w:rsid w:val="00796104"/>
    <w:rsid w:val="00796172"/>
    <w:rsid w:val="0079620E"/>
    <w:rsid w:val="0079697E"/>
    <w:rsid w:val="00796A5A"/>
    <w:rsid w:val="00797115"/>
    <w:rsid w:val="007971BA"/>
    <w:rsid w:val="00797B80"/>
    <w:rsid w:val="00797F16"/>
    <w:rsid w:val="00797FFC"/>
    <w:rsid w:val="007A0154"/>
    <w:rsid w:val="007A031F"/>
    <w:rsid w:val="007A076D"/>
    <w:rsid w:val="007A0ACB"/>
    <w:rsid w:val="007A0C81"/>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18"/>
    <w:rsid w:val="007A3E41"/>
    <w:rsid w:val="007A431F"/>
    <w:rsid w:val="007A440A"/>
    <w:rsid w:val="007A466A"/>
    <w:rsid w:val="007A46DD"/>
    <w:rsid w:val="007A4A85"/>
    <w:rsid w:val="007A501E"/>
    <w:rsid w:val="007A532B"/>
    <w:rsid w:val="007A5588"/>
    <w:rsid w:val="007A5592"/>
    <w:rsid w:val="007A57AA"/>
    <w:rsid w:val="007A5A8A"/>
    <w:rsid w:val="007A5F25"/>
    <w:rsid w:val="007A6691"/>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2F3"/>
    <w:rsid w:val="007B35A8"/>
    <w:rsid w:val="007B3647"/>
    <w:rsid w:val="007B40D3"/>
    <w:rsid w:val="007B4454"/>
    <w:rsid w:val="007B467A"/>
    <w:rsid w:val="007B494C"/>
    <w:rsid w:val="007B4E9A"/>
    <w:rsid w:val="007B5A65"/>
    <w:rsid w:val="007B6386"/>
    <w:rsid w:val="007B6E2B"/>
    <w:rsid w:val="007B6E5B"/>
    <w:rsid w:val="007B71C8"/>
    <w:rsid w:val="007B734D"/>
    <w:rsid w:val="007B7B15"/>
    <w:rsid w:val="007C004F"/>
    <w:rsid w:val="007C0258"/>
    <w:rsid w:val="007C04B5"/>
    <w:rsid w:val="007C061D"/>
    <w:rsid w:val="007C06A1"/>
    <w:rsid w:val="007C09E6"/>
    <w:rsid w:val="007C1833"/>
    <w:rsid w:val="007C1967"/>
    <w:rsid w:val="007C1C8E"/>
    <w:rsid w:val="007C1ECA"/>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1F6"/>
    <w:rsid w:val="007C6396"/>
    <w:rsid w:val="007C64EA"/>
    <w:rsid w:val="007C6F95"/>
    <w:rsid w:val="007C6FF1"/>
    <w:rsid w:val="007C7053"/>
    <w:rsid w:val="007D0708"/>
    <w:rsid w:val="007D07CA"/>
    <w:rsid w:val="007D098F"/>
    <w:rsid w:val="007D0EF0"/>
    <w:rsid w:val="007D0F9B"/>
    <w:rsid w:val="007D14DE"/>
    <w:rsid w:val="007D16FD"/>
    <w:rsid w:val="007D24DB"/>
    <w:rsid w:val="007D31A9"/>
    <w:rsid w:val="007D3530"/>
    <w:rsid w:val="007D35D7"/>
    <w:rsid w:val="007D3AAE"/>
    <w:rsid w:val="007D3B1A"/>
    <w:rsid w:val="007D494C"/>
    <w:rsid w:val="007D4FE2"/>
    <w:rsid w:val="007D57F2"/>
    <w:rsid w:val="007D63E3"/>
    <w:rsid w:val="007D63EE"/>
    <w:rsid w:val="007D678F"/>
    <w:rsid w:val="007D687F"/>
    <w:rsid w:val="007D6BDB"/>
    <w:rsid w:val="007D6C21"/>
    <w:rsid w:val="007D6DC0"/>
    <w:rsid w:val="007D7BE4"/>
    <w:rsid w:val="007D7FEB"/>
    <w:rsid w:val="007E04E0"/>
    <w:rsid w:val="007E06E7"/>
    <w:rsid w:val="007E0BB7"/>
    <w:rsid w:val="007E0DBE"/>
    <w:rsid w:val="007E109B"/>
    <w:rsid w:val="007E1992"/>
    <w:rsid w:val="007E199F"/>
    <w:rsid w:val="007E272F"/>
    <w:rsid w:val="007E2ADD"/>
    <w:rsid w:val="007E2BB1"/>
    <w:rsid w:val="007E2F72"/>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E7687"/>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442"/>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58D"/>
    <w:rsid w:val="00803D38"/>
    <w:rsid w:val="00803FD9"/>
    <w:rsid w:val="00803FE2"/>
    <w:rsid w:val="00804679"/>
    <w:rsid w:val="00804A64"/>
    <w:rsid w:val="00804B3D"/>
    <w:rsid w:val="00804FCE"/>
    <w:rsid w:val="00805EA2"/>
    <w:rsid w:val="008061D3"/>
    <w:rsid w:val="008062A1"/>
    <w:rsid w:val="0080638D"/>
    <w:rsid w:val="008070C8"/>
    <w:rsid w:val="00807167"/>
    <w:rsid w:val="00807E30"/>
    <w:rsid w:val="00810497"/>
    <w:rsid w:val="00810928"/>
    <w:rsid w:val="00811BCF"/>
    <w:rsid w:val="0081203E"/>
    <w:rsid w:val="00812CA6"/>
    <w:rsid w:val="008132E8"/>
    <w:rsid w:val="008135BE"/>
    <w:rsid w:val="008137FD"/>
    <w:rsid w:val="008138B8"/>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93"/>
    <w:rsid w:val="00816BE2"/>
    <w:rsid w:val="00817BA2"/>
    <w:rsid w:val="00820456"/>
    <w:rsid w:val="00820E81"/>
    <w:rsid w:val="00821401"/>
    <w:rsid w:val="00821628"/>
    <w:rsid w:val="0082162F"/>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363"/>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4EE5"/>
    <w:rsid w:val="0083554F"/>
    <w:rsid w:val="008355F0"/>
    <w:rsid w:val="00835923"/>
    <w:rsid w:val="00835DF1"/>
    <w:rsid w:val="00836A5A"/>
    <w:rsid w:val="00836B3B"/>
    <w:rsid w:val="00837A26"/>
    <w:rsid w:val="008400DB"/>
    <w:rsid w:val="00840C13"/>
    <w:rsid w:val="00840ED4"/>
    <w:rsid w:val="00841280"/>
    <w:rsid w:val="008412A4"/>
    <w:rsid w:val="00841463"/>
    <w:rsid w:val="0084191B"/>
    <w:rsid w:val="00841C91"/>
    <w:rsid w:val="008422EC"/>
    <w:rsid w:val="00842806"/>
    <w:rsid w:val="00842CCD"/>
    <w:rsid w:val="00842D51"/>
    <w:rsid w:val="0084363F"/>
    <w:rsid w:val="00843BD7"/>
    <w:rsid w:val="008442C5"/>
    <w:rsid w:val="00844460"/>
    <w:rsid w:val="008446A2"/>
    <w:rsid w:val="00844875"/>
    <w:rsid w:val="00844BD4"/>
    <w:rsid w:val="00845371"/>
    <w:rsid w:val="0084561E"/>
    <w:rsid w:val="00846892"/>
    <w:rsid w:val="00846A17"/>
    <w:rsid w:val="008478CA"/>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00"/>
    <w:rsid w:val="0086394E"/>
    <w:rsid w:val="00863A49"/>
    <w:rsid w:val="00863A88"/>
    <w:rsid w:val="00863BC5"/>
    <w:rsid w:val="00863BD8"/>
    <w:rsid w:val="00863F41"/>
    <w:rsid w:val="008641F7"/>
    <w:rsid w:val="008643BF"/>
    <w:rsid w:val="0086453F"/>
    <w:rsid w:val="008646D3"/>
    <w:rsid w:val="0086504A"/>
    <w:rsid w:val="0086523E"/>
    <w:rsid w:val="00865BAA"/>
    <w:rsid w:val="00865CA0"/>
    <w:rsid w:val="00866242"/>
    <w:rsid w:val="008664A9"/>
    <w:rsid w:val="00867005"/>
    <w:rsid w:val="008675B0"/>
    <w:rsid w:val="00867991"/>
    <w:rsid w:val="0087011C"/>
    <w:rsid w:val="0087028D"/>
    <w:rsid w:val="008706E6"/>
    <w:rsid w:val="00870E26"/>
    <w:rsid w:val="00870EFD"/>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A7A"/>
    <w:rsid w:val="00875CD7"/>
    <w:rsid w:val="00875E18"/>
    <w:rsid w:val="0087650E"/>
    <w:rsid w:val="00876518"/>
    <w:rsid w:val="00876806"/>
    <w:rsid w:val="00876DFA"/>
    <w:rsid w:val="00876ECE"/>
    <w:rsid w:val="00877229"/>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2F9D"/>
    <w:rsid w:val="00883BF9"/>
    <w:rsid w:val="0088463F"/>
    <w:rsid w:val="008847C0"/>
    <w:rsid w:val="00884FA1"/>
    <w:rsid w:val="00885342"/>
    <w:rsid w:val="008861D2"/>
    <w:rsid w:val="008863E9"/>
    <w:rsid w:val="0088694A"/>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9AC"/>
    <w:rsid w:val="008A0D8E"/>
    <w:rsid w:val="008A16E2"/>
    <w:rsid w:val="008A2760"/>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059"/>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ACE"/>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D48"/>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219"/>
    <w:rsid w:val="008D43EA"/>
    <w:rsid w:val="008D524B"/>
    <w:rsid w:val="008D53F8"/>
    <w:rsid w:val="008D5791"/>
    <w:rsid w:val="008D59C0"/>
    <w:rsid w:val="008D5DCE"/>
    <w:rsid w:val="008D5E99"/>
    <w:rsid w:val="008D7139"/>
    <w:rsid w:val="008D743E"/>
    <w:rsid w:val="008D76E2"/>
    <w:rsid w:val="008D7849"/>
    <w:rsid w:val="008D7F6D"/>
    <w:rsid w:val="008E05D4"/>
    <w:rsid w:val="008E089A"/>
    <w:rsid w:val="008E0AAB"/>
    <w:rsid w:val="008E0F7E"/>
    <w:rsid w:val="008E11B5"/>
    <w:rsid w:val="008E1BA6"/>
    <w:rsid w:val="008E1EC9"/>
    <w:rsid w:val="008E1EF9"/>
    <w:rsid w:val="008E314E"/>
    <w:rsid w:val="008E31E2"/>
    <w:rsid w:val="008E39C6"/>
    <w:rsid w:val="008E3F62"/>
    <w:rsid w:val="008E4291"/>
    <w:rsid w:val="008E4882"/>
    <w:rsid w:val="008E4C2D"/>
    <w:rsid w:val="008E5094"/>
    <w:rsid w:val="008E555D"/>
    <w:rsid w:val="008E609A"/>
    <w:rsid w:val="008E60B8"/>
    <w:rsid w:val="008E6154"/>
    <w:rsid w:val="008E6563"/>
    <w:rsid w:val="008E7142"/>
    <w:rsid w:val="008F0062"/>
    <w:rsid w:val="008F037B"/>
    <w:rsid w:val="008F079B"/>
    <w:rsid w:val="008F0A1C"/>
    <w:rsid w:val="008F133D"/>
    <w:rsid w:val="008F1380"/>
    <w:rsid w:val="008F1CC8"/>
    <w:rsid w:val="008F1CD9"/>
    <w:rsid w:val="008F2AA5"/>
    <w:rsid w:val="008F2B2C"/>
    <w:rsid w:val="008F2D53"/>
    <w:rsid w:val="008F3872"/>
    <w:rsid w:val="008F3DD0"/>
    <w:rsid w:val="008F477B"/>
    <w:rsid w:val="008F4A7F"/>
    <w:rsid w:val="008F4BE4"/>
    <w:rsid w:val="008F52E0"/>
    <w:rsid w:val="008F536F"/>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930"/>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888"/>
    <w:rsid w:val="0090798C"/>
    <w:rsid w:val="00910FAD"/>
    <w:rsid w:val="00911AAD"/>
    <w:rsid w:val="00911CF3"/>
    <w:rsid w:val="00911DE7"/>
    <w:rsid w:val="00912143"/>
    <w:rsid w:val="009123A2"/>
    <w:rsid w:val="00912AE9"/>
    <w:rsid w:val="0091372E"/>
    <w:rsid w:val="009142AB"/>
    <w:rsid w:val="009144FC"/>
    <w:rsid w:val="00915198"/>
    <w:rsid w:val="00915853"/>
    <w:rsid w:val="00916011"/>
    <w:rsid w:val="00916019"/>
    <w:rsid w:val="00916754"/>
    <w:rsid w:val="00916B56"/>
    <w:rsid w:val="00916F1A"/>
    <w:rsid w:val="00917AAA"/>
    <w:rsid w:val="00917CD5"/>
    <w:rsid w:val="00920E9E"/>
    <w:rsid w:val="00920EF4"/>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6EC1"/>
    <w:rsid w:val="0093705D"/>
    <w:rsid w:val="0093712F"/>
    <w:rsid w:val="009371B5"/>
    <w:rsid w:val="009373D8"/>
    <w:rsid w:val="0093785B"/>
    <w:rsid w:val="00937A5D"/>
    <w:rsid w:val="00940484"/>
    <w:rsid w:val="00940A41"/>
    <w:rsid w:val="0094102E"/>
    <w:rsid w:val="00941D7B"/>
    <w:rsid w:val="00942313"/>
    <w:rsid w:val="00942376"/>
    <w:rsid w:val="009426B2"/>
    <w:rsid w:val="009426CB"/>
    <w:rsid w:val="009428D1"/>
    <w:rsid w:val="00943096"/>
    <w:rsid w:val="00943241"/>
    <w:rsid w:val="009436C1"/>
    <w:rsid w:val="009438D3"/>
    <w:rsid w:val="009438E0"/>
    <w:rsid w:val="00943BFA"/>
    <w:rsid w:val="00944720"/>
    <w:rsid w:val="0094472E"/>
    <w:rsid w:val="009447B2"/>
    <w:rsid w:val="00945C52"/>
    <w:rsid w:val="00946239"/>
    <w:rsid w:val="0094654A"/>
    <w:rsid w:val="009467A4"/>
    <w:rsid w:val="00947599"/>
    <w:rsid w:val="009479B6"/>
    <w:rsid w:val="009506F6"/>
    <w:rsid w:val="009507DE"/>
    <w:rsid w:val="009507EF"/>
    <w:rsid w:val="00951198"/>
    <w:rsid w:val="00951796"/>
    <w:rsid w:val="00951CF6"/>
    <w:rsid w:val="00951D0A"/>
    <w:rsid w:val="00951EAA"/>
    <w:rsid w:val="0095235B"/>
    <w:rsid w:val="00952668"/>
    <w:rsid w:val="00952EC0"/>
    <w:rsid w:val="009530D0"/>
    <w:rsid w:val="009539FC"/>
    <w:rsid w:val="0095429D"/>
    <w:rsid w:val="00954456"/>
    <w:rsid w:val="009547B7"/>
    <w:rsid w:val="00954AEC"/>
    <w:rsid w:val="00954B2E"/>
    <w:rsid w:val="0095525E"/>
    <w:rsid w:val="00955274"/>
    <w:rsid w:val="009558E1"/>
    <w:rsid w:val="00955ED2"/>
    <w:rsid w:val="00955F3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4A9"/>
    <w:rsid w:val="00965617"/>
    <w:rsid w:val="009658AD"/>
    <w:rsid w:val="00965AEA"/>
    <w:rsid w:val="00965D40"/>
    <w:rsid w:val="00965E6D"/>
    <w:rsid w:val="00965F6E"/>
    <w:rsid w:val="009671E6"/>
    <w:rsid w:val="0096730B"/>
    <w:rsid w:val="00967F1A"/>
    <w:rsid w:val="00970035"/>
    <w:rsid w:val="00970403"/>
    <w:rsid w:val="00970565"/>
    <w:rsid w:val="0097126C"/>
    <w:rsid w:val="00971565"/>
    <w:rsid w:val="009719FB"/>
    <w:rsid w:val="00971AC7"/>
    <w:rsid w:val="00971ADE"/>
    <w:rsid w:val="00971E2F"/>
    <w:rsid w:val="00971EB1"/>
    <w:rsid w:val="009724F3"/>
    <w:rsid w:val="00972F60"/>
    <w:rsid w:val="009733FA"/>
    <w:rsid w:val="00973F47"/>
    <w:rsid w:val="00973FB1"/>
    <w:rsid w:val="00974871"/>
    <w:rsid w:val="009754E0"/>
    <w:rsid w:val="009771BE"/>
    <w:rsid w:val="009773DF"/>
    <w:rsid w:val="009778F0"/>
    <w:rsid w:val="0098062D"/>
    <w:rsid w:val="00980A41"/>
    <w:rsid w:val="00980C2D"/>
    <w:rsid w:val="009814A1"/>
    <w:rsid w:val="009815DA"/>
    <w:rsid w:val="00981C56"/>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177"/>
    <w:rsid w:val="009933F4"/>
    <w:rsid w:val="009937DC"/>
    <w:rsid w:val="00993A46"/>
    <w:rsid w:val="00993BE6"/>
    <w:rsid w:val="00993C32"/>
    <w:rsid w:val="00994CBB"/>
    <w:rsid w:val="0099577D"/>
    <w:rsid w:val="00995888"/>
    <w:rsid w:val="00995DEF"/>
    <w:rsid w:val="00996136"/>
    <w:rsid w:val="00996222"/>
    <w:rsid w:val="009963AC"/>
    <w:rsid w:val="00996EB4"/>
    <w:rsid w:val="009971D2"/>
    <w:rsid w:val="00997AC6"/>
    <w:rsid w:val="00997B49"/>
    <w:rsid w:val="009A0058"/>
    <w:rsid w:val="009A0199"/>
    <w:rsid w:val="009A0ADD"/>
    <w:rsid w:val="009A0F4A"/>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1596"/>
    <w:rsid w:val="009C18F0"/>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784"/>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80D"/>
    <w:rsid w:val="009D3924"/>
    <w:rsid w:val="009D3CDF"/>
    <w:rsid w:val="009D40C9"/>
    <w:rsid w:val="009D4584"/>
    <w:rsid w:val="009D46C4"/>
    <w:rsid w:val="009D4773"/>
    <w:rsid w:val="009D4C24"/>
    <w:rsid w:val="009D4EE9"/>
    <w:rsid w:val="009D4F76"/>
    <w:rsid w:val="009D504D"/>
    <w:rsid w:val="009D522C"/>
    <w:rsid w:val="009D5B80"/>
    <w:rsid w:val="009D66A5"/>
    <w:rsid w:val="009D6D43"/>
    <w:rsid w:val="009D7336"/>
    <w:rsid w:val="009D7390"/>
    <w:rsid w:val="009D7546"/>
    <w:rsid w:val="009D7C40"/>
    <w:rsid w:val="009D7CFA"/>
    <w:rsid w:val="009E0C36"/>
    <w:rsid w:val="009E0C9C"/>
    <w:rsid w:val="009E0DD1"/>
    <w:rsid w:val="009E1AE9"/>
    <w:rsid w:val="009E1B30"/>
    <w:rsid w:val="009E1CCA"/>
    <w:rsid w:val="009E2611"/>
    <w:rsid w:val="009E2878"/>
    <w:rsid w:val="009E3498"/>
    <w:rsid w:val="009E3504"/>
    <w:rsid w:val="009E3527"/>
    <w:rsid w:val="009E35BC"/>
    <w:rsid w:val="009E376F"/>
    <w:rsid w:val="009E3F27"/>
    <w:rsid w:val="009E41C9"/>
    <w:rsid w:val="009E425E"/>
    <w:rsid w:val="009E4521"/>
    <w:rsid w:val="009E4641"/>
    <w:rsid w:val="009E4B89"/>
    <w:rsid w:val="009E5372"/>
    <w:rsid w:val="009E5670"/>
    <w:rsid w:val="009E5D3B"/>
    <w:rsid w:val="009E65FF"/>
    <w:rsid w:val="009E77BE"/>
    <w:rsid w:val="009F0209"/>
    <w:rsid w:val="009F0466"/>
    <w:rsid w:val="009F0D0A"/>
    <w:rsid w:val="009F13FD"/>
    <w:rsid w:val="009F14CC"/>
    <w:rsid w:val="009F14F5"/>
    <w:rsid w:val="009F1797"/>
    <w:rsid w:val="009F203D"/>
    <w:rsid w:val="009F2AC2"/>
    <w:rsid w:val="009F2AD7"/>
    <w:rsid w:val="009F32C3"/>
    <w:rsid w:val="009F374C"/>
    <w:rsid w:val="009F3B01"/>
    <w:rsid w:val="009F457B"/>
    <w:rsid w:val="009F4A20"/>
    <w:rsid w:val="009F4EA3"/>
    <w:rsid w:val="009F4FDF"/>
    <w:rsid w:val="009F5662"/>
    <w:rsid w:val="009F6233"/>
    <w:rsid w:val="009F6768"/>
    <w:rsid w:val="009F6A38"/>
    <w:rsid w:val="009F6F26"/>
    <w:rsid w:val="009F733E"/>
    <w:rsid w:val="009F73EB"/>
    <w:rsid w:val="009F7E4C"/>
    <w:rsid w:val="00A00E7F"/>
    <w:rsid w:val="00A00F86"/>
    <w:rsid w:val="00A0123F"/>
    <w:rsid w:val="00A016E0"/>
    <w:rsid w:val="00A021DB"/>
    <w:rsid w:val="00A024DE"/>
    <w:rsid w:val="00A02DED"/>
    <w:rsid w:val="00A02E44"/>
    <w:rsid w:val="00A032C7"/>
    <w:rsid w:val="00A03B02"/>
    <w:rsid w:val="00A03BCC"/>
    <w:rsid w:val="00A03D23"/>
    <w:rsid w:val="00A03D98"/>
    <w:rsid w:val="00A03DB2"/>
    <w:rsid w:val="00A03E0D"/>
    <w:rsid w:val="00A04184"/>
    <w:rsid w:val="00A04A4C"/>
    <w:rsid w:val="00A04E89"/>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3F68"/>
    <w:rsid w:val="00A1414C"/>
    <w:rsid w:val="00A147BF"/>
    <w:rsid w:val="00A153E9"/>
    <w:rsid w:val="00A155B2"/>
    <w:rsid w:val="00A1595D"/>
    <w:rsid w:val="00A159FD"/>
    <w:rsid w:val="00A15A09"/>
    <w:rsid w:val="00A1633B"/>
    <w:rsid w:val="00A17709"/>
    <w:rsid w:val="00A17938"/>
    <w:rsid w:val="00A206EF"/>
    <w:rsid w:val="00A208A9"/>
    <w:rsid w:val="00A215ED"/>
    <w:rsid w:val="00A21F6D"/>
    <w:rsid w:val="00A22643"/>
    <w:rsid w:val="00A226B0"/>
    <w:rsid w:val="00A22856"/>
    <w:rsid w:val="00A228F2"/>
    <w:rsid w:val="00A22B6C"/>
    <w:rsid w:val="00A22FB4"/>
    <w:rsid w:val="00A2370C"/>
    <w:rsid w:val="00A23BBA"/>
    <w:rsid w:val="00A24936"/>
    <w:rsid w:val="00A250D2"/>
    <w:rsid w:val="00A2623F"/>
    <w:rsid w:val="00A267F2"/>
    <w:rsid w:val="00A2686D"/>
    <w:rsid w:val="00A2699C"/>
    <w:rsid w:val="00A26E00"/>
    <w:rsid w:val="00A304AA"/>
    <w:rsid w:val="00A3063E"/>
    <w:rsid w:val="00A30858"/>
    <w:rsid w:val="00A309BE"/>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1F91"/>
    <w:rsid w:val="00A42168"/>
    <w:rsid w:val="00A426BA"/>
    <w:rsid w:val="00A42754"/>
    <w:rsid w:val="00A43171"/>
    <w:rsid w:val="00A43225"/>
    <w:rsid w:val="00A4366B"/>
    <w:rsid w:val="00A43865"/>
    <w:rsid w:val="00A43DAF"/>
    <w:rsid w:val="00A44098"/>
    <w:rsid w:val="00A442EE"/>
    <w:rsid w:val="00A444C7"/>
    <w:rsid w:val="00A447A2"/>
    <w:rsid w:val="00A4501C"/>
    <w:rsid w:val="00A45420"/>
    <w:rsid w:val="00A4646A"/>
    <w:rsid w:val="00A46869"/>
    <w:rsid w:val="00A4718C"/>
    <w:rsid w:val="00A4733B"/>
    <w:rsid w:val="00A473A3"/>
    <w:rsid w:val="00A47713"/>
    <w:rsid w:val="00A479B7"/>
    <w:rsid w:val="00A47C35"/>
    <w:rsid w:val="00A50BF5"/>
    <w:rsid w:val="00A518EF"/>
    <w:rsid w:val="00A51B53"/>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E27"/>
    <w:rsid w:val="00A56F70"/>
    <w:rsid w:val="00A57F28"/>
    <w:rsid w:val="00A600E5"/>
    <w:rsid w:val="00A6013E"/>
    <w:rsid w:val="00A606A5"/>
    <w:rsid w:val="00A60936"/>
    <w:rsid w:val="00A60B07"/>
    <w:rsid w:val="00A60FDD"/>
    <w:rsid w:val="00A613DC"/>
    <w:rsid w:val="00A61A47"/>
    <w:rsid w:val="00A61AEC"/>
    <w:rsid w:val="00A61EF5"/>
    <w:rsid w:val="00A6233B"/>
    <w:rsid w:val="00A6352C"/>
    <w:rsid w:val="00A63531"/>
    <w:rsid w:val="00A6361E"/>
    <w:rsid w:val="00A63B1F"/>
    <w:rsid w:val="00A63BDA"/>
    <w:rsid w:val="00A64046"/>
    <w:rsid w:val="00A64100"/>
    <w:rsid w:val="00A641B2"/>
    <w:rsid w:val="00A64565"/>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4E8"/>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590"/>
    <w:rsid w:val="00A809E0"/>
    <w:rsid w:val="00A80FDA"/>
    <w:rsid w:val="00A81570"/>
    <w:rsid w:val="00A8178A"/>
    <w:rsid w:val="00A81BA1"/>
    <w:rsid w:val="00A820A4"/>
    <w:rsid w:val="00A8277C"/>
    <w:rsid w:val="00A828CA"/>
    <w:rsid w:val="00A82931"/>
    <w:rsid w:val="00A829D9"/>
    <w:rsid w:val="00A82E18"/>
    <w:rsid w:val="00A839DB"/>
    <w:rsid w:val="00A83CB3"/>
    <w:rsid w:val="00A84074"/>
    <w:rsid w:val="00A84168"/>
    <w:rsid w:val="00A84412"/>
    <w:rsid w:val="00A850BE"/>
    <w:rsid w:val="00A8513A"/>
    <w:rsid w:val="00A861CC"/>
    <w:rsid w:val="00A861F0"/>
    <w:rsid w:val="00A86620"/>
    <w:rsid w:val="00A86728"/>
    <w:rsid w:val="00A867BD"/>
    <w:rsid w:val="00A86CCC"/>
    <w:rsid w:val="00A87330"/>
    <w:rsid w:val="00A87A61"/>
    <w:rsid w:val="00A901DA"/>
    <w:rsid w:val="00A904A6"/>
    <w:rsid w:val="00A905CA"/>
    <w:rsid w:val="00A906C1"/>
    <w:rsid w:val="00A90F20"/>
    <w:rsid w:val="00A912F0"/>
    <w:rsid w:val="00A91AFE"/>
    <w:rsid w:val="00A92C6B"/>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59C"/>
    <w:rsid w:val="00AA26D4"/>
    <w:rsid w:val="00AA2AAD"/>
    <w:rsid w:val="00AA3202"/>
    <w:rsid w:val="00AA3974"/>
    <w:rsid w:val="00AA3EE9"/>
    <w:rsid w:val="00AA4C06"/>
    <w:rsid w:val="00AA5000"/>
    <w:rsid w:val="00AA5262"/>
    <w:rsid w:val="00AA5390"/>
    <w:rsid w:val="00AA5A4C"/>
    <w:rsid w:val="00AA5B8D"/>
    <w:rsid w:val="00AA6020"/>
    <w:rsid w:val="00AA6278"/>
    <w:rsid w:val="00AA68ED"/>
    <w:rsid w:val="00AA74E9"/>
    <w:rsid w:val="00AA7543"/>
    <w:rsid w:val="00AA7AA8"/>
    <w:rsid w:val="00AB02D9"/>
    <w:rsid w:val="00AB0F88"/>
    <w:rsid w:val="00AB17AF"/>
    <w:rsid w:val="00AB1C73"/>
    <w:rsid w:val="00AB1CC3"/>
    <w:rsid w:val="00AB21AC"/>
    <w:rsid w:val="00AB25DD"/>
    <w:rsid w:val="00AB294E"/>
    <w:rsid w:val="00AB2B16"/>
    <w:rsid w:val="00AB3B30"/>
    <w:rsid w:val="00AB4CAD"/>
    <w:rsid w:val="00AB51BD"/>
    <w:rsid w:val="00AB52EE"/>
    <w:rsid w:val="00AB54A1"/>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C6E6A"/>
    <w:rsid w:val="00AD025B"/>
    <w:rsid w:val="00AD07C2"/>
    <w:rsid w:val="00AD090E"/>
    <w:rsid w:val="00AD0A70"/>
    <w:rsid w:val="00AD0D2B"/>
    <w:rsid w:val="00AD0EAE"/>
    <w:rsid w:val="00AD17E4"/>
    <w:rsid w:val="00AD19DC"/>
    <w:rsid w:val="00AD1AAF"/>
    <w:rsid w:val="00AD1F62"/>
    <w:rsid w:val="00AD1FEA"/>
    <w:rsid w:val="00AD25E2"/>
    <w:rsid w:val="00AD2D87"/>
    <w:rsid w:val="00AD312C"/>
    <w:rsid w:val="00AD31BB"/>
    <w:rsid w:val="00AD3579"/>
    <w:rsid w:val="00AD361B"/>
    <w:rsid w:val="00AD3782"/>
    <w:rsid w:val="00AD3FB4"/>
    <w:rsid w:val="00AD45D1"/>
    <w:rsid w:val="00AD4718"/>
    <w:rsid w:val="00AD4F08"/>
    <w:rsid w:val="00AD522E"/>
    <w:rsid w:val="00AD5366"/>
    <w:rsid w:val="00AD56DD"/>
    <w:rsid w:val="00AD5760"/>
    <w:rsid w:val="00AD5888"/>
    <w:rsid w:val="00AD5A13"/>
    <w:rsid w:val="00AD5D51"/>
    <w:rsid w:val="00AD60BD"/>
    <w:rsid w:val="00AD6B9E"/>
    <w:rsid w:val="00AE0043"/>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5F7"/>
    <w:rsid w:val="00AF0C21"/>
    <w:rsid w:val="00AF0E34"/>
    <w:rsid w:val="00AF11E3"/>
    <w:rsid w:val="00AF1CA5"/>
    <w:rsid w:val="00AF2026"/>
    <w:rsid w:val="00AF2070"/>
    <w:rsid w:val="00AF21AF"/>
    <w:rsid w:val="00AF224C"/>
    <w:rsid w:val="00AF225B"/>
    <w:rsid w:val="00AF24C7"/>
    <w:rsid w:val="00AF24E5"/>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5E6"/>
    <w:rsid w:val="00AF6827"/>
    <w:rsid w:val="00AF68A2"/>
    <w:rsid w:val="00AF7499"/>
    <w:rsid w:val="00AF74EA"/>
    <w:rsid w:val="00AF787E"/>
    <w:rsid w:val="00AF7BB3"/>
    <w:rsid w:val="00AF7D06"/>
    <w:rsid w:val="00B00B83"/>
    <w:rsid w:val="00B01205"/>
    <w:rsid w:val="00B01675"/>
    <w:rsid w:val="00B0177F"/>
    <w:rsid w:val="00B02D99"/>
    <w:rsid w:val="00B02E08"/>
    <w:rsid w:val="00B02FEA"/>
    <w:rsid w:val="00B04E48"/>
    <w:rsid w:val="00B0559F"/>
    <w:rsid w:val="00B05828"/>
    <w:rsid w:val="00B05ABC"/>
    <w:rsid w:val="00B05BB9"/>
    <w:rsid w:val="00B05FAA"/>
    <w:rsid w:val="00B061E5"/>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AD7"/>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17"/>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12"/>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B95"/>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3FF"/>
    <w:rsid w:val="00B80525"/>
    <w:rsid w:val="00B8084E"/>
    <w:rsid w:val="00B812EE"/>
    <w:rsid w:val="00B816D1"/>
    <w:rsid w:val="00B81C46"/>
    <w:rsid w:val="00B81E4F"/>
    <w:rsid w:val="00B822EE"/>
    <w:rsid w:val="00B831CD"/>
    <w:rsid w:val="00B8338D"/>
    <w:rsid w:val="00B833E1"/>
    <w:rsid w:val="00B834F5"/>
    <w:rsid w:val="00B83C5B"/>
    <w:rsid w:val="00B83CB0"/>
    <w:rsid w:val="00B83D81"/>
    <w:rsid w:val="00B843E3"/>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037B"/>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B53"/>
    <w:rsid w:val="00B97C6D"/>
    <w:rsid w:val="00BA00F5"/>
    <w:rsid w:val="00BA01C7"/>
    <w:rsid w:val="00BA0524"/>
    <w:rsid w:val="00BA0648"/>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C5"/>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E4D"/>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AF"/>
    <w:rsid w:val="00BC3EB1"/>
    <w:rsid w:val="00BC413E"/>
    <w:rsid w:val="00BC4872"/>
    <w:rsid w:val="00BC4C79"/>
    <w:rsid w:val="00BC504C"/>
    <w:rsid w:val="00BC5267"/>
    <w:rsid w:val="00BC561F"/>
    <w:rsid w:val="00BC58CD"/>
    <w:rsid w:val="00BC6AC4"/>
    <w:rsid w:val="00BC6B76"/>
    <w:rsid w:val="00BC6F06"/>
    <w:rsid w:val="00BC71CF"/>
    <w:rsid w:val="00BC7494"/>
    <w:rsid w:val="00BC7778"/>
    <w:rsid w:val="00BC7972"/>
    <w:rsid w:val="00BD06CA"/>
    <w:rsid w:val="00BD06DC"/>
    <w:rsid w:val="00BD16CE"/>
    <w:rsid w:val="00BD21D4"/>
    <w:rsid w:val="00BD35AB"/>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0E1B"/>
    <w:rsid w:val="00BE131A"/>
    <w:rsid w:val="00BE15EF"/>
    <w:rsid w:val="00BE19CD"/>
    <w:rsid w:val="00BE1BB5"/>
    <w:rsid w:val="00BE1FC8"/>
    <w:rsid w:val="00BE2316"/>
    <w:rsid w:val="00BE26E0"/>
    <w:rsid w:val="00BE313F"/>
    <w:rsid w:val="00BE3264"/>
    <w:rsid w:val="00BE32DE"/>
    <w:rsid w:val="00BE36B8"/>
    <w:rsid w:val="00BE3744"/>
    <w:rsid w:val="00BE46D2"/>
    <w:rsid w:val="00BE50D8"/>
    <w:rsid w:val="00BE5420"/>
    <w:rsid w:val="00BE5A88"/>
    <w:rsid w:val="00BE6295"/>
    <w:rsid w:val="00BE65E3"/>
    <w:rsid w:val="00BE6E29"/>
    <w:rsid w:val="00BE700A"/>
    <w:rsid w:val="00BE7028"/>
    <w:rsid w:val="00BE7BDF"/>
    <w:rsid w:val="00BF0357"/>
    <w:rsid w:val="00BF04F5"/>
    <w:rsid w:val="00BF09D6"/>
    <w:rsid w:val="00BF120E"/>
    <w:rsid w:val="00BF141E"/>
    <w:rsid w:val="00BF2649"/>
    <w:rsid w:val="00BF27EB"/>
    <w:rsid w:val="00BF2C02"/>
    <w:rsid w:val="00BF2C08"/>
    <w:rsid w:val="00BF303F"/>
    <w:rsid w:val="00BF3105"/>
    <w:rsid w:val="00BF3236"/>
    <w:rsid w:val="00BF3E39"/>
    <w:rsid w:val="00BF3F76"/>
    <w:rsid w:val="00BF3FC0"/>
    <w:rsid w:val="00BF4157"/>
    <w:rsid w:val="00BF46B9"/>
    <w:rsid w:val="00BF54A3"/>
    <w:rsid w:val="00BF5683"/>
    <w:rsid w:val="00BF6631"/>
    <w:rsid w:val="00BF6D60"/>
    <w:rsid w:val="00BF784E"/>
    <w:rsid w:val="00BF7CDB"/>
    <w:rsid w:val="00C0022F"/>
    <w:rsid w:val="00C009B9"/>
    <w:rsid w:val="00C015E0"/>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5BD"/>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59D"/>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43D"/>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5775"/>
    <w:rsid w:val="00C36198"/>
    <w:rsid w:val="00C361ED"/>
    <w:rsid w:val="00C361EE"/>
    <w:rsid w:val="00C36529"/>
    <w:rsid w:val="00C36AE9"/>
    <w:rsid w:val="00C3703B"/>
    <w:rsid w:val="00C37655"/>
    <w:rsid w:val="00C376E5"/>
    <w:rsid w:val="00C379CC"/>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7C6"/>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483"/>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6F6"/>
    <w:rsid w:val="00C7679E"/>
    <w:rsid w:val="00C7713F"/>
    <w:rsid w:val="00C77AC9"/>
    <w:rsid w:val="00C800B8"/>
    <w:rsid w:val="00C819F3"/>
    <w:rsid w:val="00C81A8E"/>
    <w:rsid w:val="00C8209E"/>
    <w:rsid w:val="00C8254A"/>
    <w:rsid w:val="00C827EC"/>
    <w:rsid w:val="00C82A36"/>
    <w:rsid w:val="00C82EAB"/>
    <w:rsid w:val="00C831D4"/>
    <w:rsid w:val="00C83DD6"/>
    <w:rsid w:val="00C83EA1"/>
    <w:rsid w:val="00C83F57"/>
    <w:rsid w:val="00C841C3"/>
    <w:rsid w:val="00C8447B"/>
    <w:rsid w:val="00C84874"/>
    <w:rsid w:val="00C84CAF"/>
    <w:rsid w:val="00C85334"/>
    <w:rsid w:val="00C865C5"/>
    <w:rsid w:val="00C86730"/>
    <w:rsid w:val="00C86887"/>
    <w:rsid w:val="00C86E3F"/>
    <w:rsid w:val="00C87897"/>
    <w:rsid w:val="00C87C61"/>
    <w:rsid w:val="00C87EF6"/>
    <w:rsid w:val="00C87FEF"/>
    <w:rsid w:val="00C9030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5C0"/>
    <w:rsid w:val="00C96752"/>
    <w:rsid w:val="00C971F8"/>
    <w:rsid w:val="00C97841"/>
    <w:rsid w:val="00C97B06"/>
    <w:rsid w:val="00C97DD7"/>
    <w:rsid w:val="00CA003B"/>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5C"/>
    <w:rsid w:val="00CA4F9C"/>
    <w:rsid w:val="00CA4FA5"/>
    <w:rsid w:val="00CA537D"/>
    <w:rsid w:val="00CA53F7"/>
    <w:rsid w:val="00CA5526"/>
    <w:rsid w:val="00CA56A3"/>
    <w:rsid w:val="00CA5A12"/>
    <w:rsid w:val="00CA5DAD"/>
    <w:rsid w:val="00CA6026"/>
    <w:rsid w:val="00CA6641"/>
    <w:rsid w:val="00CA669E"/>
    <w:rsid w:val="00CA69F0"/>
    <w:rsid w:val="00CA6A9F"/>
    <w:rsid w:val="00CA6CC1"/>
    <w:rsid w:val="00CA6F13"/>
    <w:rsid w:val="00CA73C4"/>
    <w:rsid w:val="00CA78A8"/>
    <w:rsid w:val="00CB0F83"/>
    <w:rsid w:val="00CB1191"/>
    <w:rsid w:val="00CB1918"/>
    <w:rsid w:val="00CB2966"/>
    <w:rsid w:val="00CB2F3D"/>
    <w:rsid w:val="00CB3447"/>
    <w:rsid w:val="00CB366F"/>
    <w:rsid w:val="00CB3A89"/>
    <w:rsid w:val="00CB4A91"/>
    <w:rsid w:val="00CB5202"/>
    <w:rsid w:val="00CB5467"/>
    <w:rsid w:val="00CB5744"/>
    <w:rsid w:val="00CB5D1A"/>
    <w:rsid w:val="00CB68E5"/>
    <w:rsid w:val="00CB6C53"/>
    <w:rsid w:val="00CB6F1D"/>
    <w:rsid w:val="00CB73DE"/>
    <w:rsid w:val="00CB78A9"/>
    <w:rsid w:val="00CB7DC4"/>
    <w:rsid w:val="00CB7FCC"/>
    <w:rsid w:val="00CC0385"/>
    <w:rsid w:val="00CC1055"/>
    <w:rsid w:val="00CC114B"/>
    <w:rsid w:val="00CC1156"/>
    <w:rsid w:val="00CC1348"/>
    <w:rsid w:val="00CC162B"/>
    <w:rsid w:val="00CC16BD"/>
    <w:rsid w:val="00CC1711"/>
    <w:rsid w:val="00CC23FD"/>
    <w:rsid w:val="00CC2A21"/>
    <w:rsid w:val="00CC2B61"/>
    <w:rsid w:val="00CC2CC3"/>
    <w:rsid w:val="00CC2E3E"/>
    <w:rsid w:val="00CC3020"/>
    <w:rsid w:val="00CC30DF"/>
    <w:rsid w:val="00CC3156"/>
    <w:rsid w:val="00CC3BC7"/>
    <w:rsid w:val="00CC4271"/>
    <w:rsid w:val="00CC4708"/>
    <w:rsid w:val="00CC48C5"/>
    <w:rsid w:val="00CC48DC"/>
    <w:rsid w:val="00CC4FD0"/>
    <w:rsid w:val="00CC5099"/>
    <w:rsid w:val="00CC533D"/>
    <w:rsid w:val="00CC594D"/>
    <w:rsid w:val="00CC6018"/>
    <w:rsid w:val="00CC6A98"/>
    <w:rsid w:val="00CC743A"/>
    <w:rsid w:val="00CC7E5A"/>
    <w:rsid w:val="00CD00B6"/>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323"/>
    <w:rsid w:val="00CD6756"/>
    <w:rsid w:val="00CD6813"/>
    <w:rsid w:val="00CD6F2E"/>
    <w:rsid w:val="00CD77C2"/>
    <w:rsid w:val="00CD7E7C"/>
    <w:rsid w:val="00CE0247"/>
    <w:rsid w:val="00CE037A"/>
    <w:rsid w:val="00CE0387"/>
    <w:rsid w:val="00CE0686"/>
    <w:rsid w:val="00CE0EEB"/>
    <w:rsid w:val="00CE0F2F"/>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7AA"/>
    <w:rsid w:val="00CE5D1B"/>
    <w:rsid w:val="00CE6102"/>
    <w:rsid w:val="00CE6380"/>
    <w:rsid w:val="00CE65CF"/>
    <w:rsid w:val="00CE6D92"/>
    <w:rsid w:val="00CE76A3"/>
    <w:rsid w:val="00CE7768"/>
    <w:rsid w:val="00CE7E77"/>
    <w:rsid w:val="00CF0531"/>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CF7D0D"/>
    <w:rsid w:val="00D001DD"/>
    <w:rsid w:val="00D007DF"/>
    <w:rsid w:val="00D009ED"/>
    <w:rsid w:val="00D00A46"/>
    <w:rsid w:val="00D0101A"/>
    <w:rsid w:val="00D02011"/>
    <w:rsid w:val="00D0217F"/>
    <w:rsid w:val="00D02240"/>
    <w:rsid w:val="00D0271F"/>
    <w:rsid w:val="00D027FD"/>
    <w:rsid w:val="00D02823"/>
    <w:rsid w:val="00D0304E"/>
    <w:rsid w:val="00D0305C"/>
    <w:rsid w:val="00D03615"/>
    <w:rsid w:val="00D037FF"/>
    <w:rsid w:val="00D03897"/>
    <w:rsid w:val="00D03AAE"/>
    <w:rsid w:val="00D0462C"/>
    <w:rsid w:val="00D04870"/>
    <w:rsid w:val="00D0510C"/>
    <w:rsid w:val="00D0576D"/>
    <w:rsid w:val="00D0592C"/>
    <w:rsid w:val="00D05FF0"/>
    <w:rsid w:val="00D06EB8"/>
    <w:rsid w:val="00D071C1"/>
    <w:rsid w:val="00D074AC"/>
    <w:rsid w:val="00D075BC"/>
    <w:rsid w:val="00D078BF"/>
    <w:rsid w:val="00D10400"/>
    <w:rsid w:val="00D1093B"/>
    <w:rsid w:val="00D112F2"/>
    <w:rsid w:val="00D11963"/>
    <w:rsid w:val="00D1368E"/>
    <w:rsid w:val="00D13874"/>
    <w:rsid w:val="00D13DAC"/>
    <w:rsid w:val="00D13F9C"/>
    <w:rsid w:val="00D14B2A"/>
    <w:rsid w:val="00D151C7"/>
    <w:rsid w:val="00D1522F"/>
    <w:rsid w:val="00D157CA"/>
    <w:rsid w:val="00D1657F"/>
    <w:rsid w:val="00D16741"/>
    <w:rsid w:val="00D1686B"/>
    <w:rsid w:val="00D169A4"/>
    <w:rsid w:val="00D16B2B"/>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37487"/>
    <w:rsid w:val="00D40368"/>
    <w:rsid w:val="00D406C2"/>
    <w:rsid w:val="00D40C3A"/>
    <w:rsid w:val="00D40FDE"/>
    <w:rsid w:val="00D4109B"/>
    <w:rsid w:val="00D4167A"/>
    <w:rsid w:val="00D417B2"/>
    <w:rsid w:val="00D41CB6"/>
    <w:rsid w:val="00D43CDC"/>
    <w:rsid w:val="00D443C7"/>
    <w:rsid w:val="00D44705"/>
    <w:rsid w:val="00D452A6"/>
    <w:rsid w:val="00D455A4"/>
    <w:rsid w:val="00D47600"/>
    <w:rsid w:val="00D479A3"/>
    <w:rsid w:val="00D47D4D"/>
    <w:rsid w:val="00D47EC5"/>
    <w:rsid w:val="00D50027"/>
    <w:rsid w:val="00D50233"/>
    <w:rsid w:val="00D502D6"/>
    <w:rsid w:val="00D50519"/>
    <w:rsid w:val="00D505B2"/>
    <w:rsid w:val="00D50EC5"/>
    <w:rsid w:val="00D50F64"/>
    <w:rsid w:val="00D5155C"/>
    <w:rsid w:val="00D5166C"/>
    <w:rsid w:val="00D519DF"/>
    <w:rsid w:val="00D524C8"/>
    <w:rsid w:val="00D526AF"/>
    <w:rsid w:val="00D528A5"/>
    <w:rsid w:val="00D53914"/>
    <w:rsid w:val="00D53E34"/>
    <w:rsid w:val="00D546F2"/>
    <w:rsid w:val="00D548EF"/>
    <w:rsid w:val="00D54C31"/>
    <w:rsid w:val="00D54DBE"/>
    <w:rsid w:val="00D55059"/>
    <w:rsid w:val="00D55EE2"/>
    <w:rsid w:val="00D56D51"/>
    <w:rsid w:val="00D570EB"/>
    <w:rsid w:val="00D5738B"/>
    <w:rsid w:val="00D57E11"/>
    <w:rsid w:val="00D60B4D"/>
    <w:rsid w:val="00D60D56"/>
    <w:rsid w:val="00D6109C"/>
    <w:rsid w:val="00D6174D"/>
    <w:rsid w:val="00D6185A"/>
    <w:rsid w:val="00D6187F"/>
    <w:rsid w:val="00D61D89"/>
    <w:rsid w:val="00D6290A"/>
    <w:rsid w:val="00D62948"/>
    <w:rsid w:val="00D6296E"/>
    <w:rsid w:val="00D62B3B"/>
    <w:rsid w:val="00D63534"/>
    <w:rsid w:val="00D637BC"/>
    <w:rsid w:val="00D63A2C"/>
    <w:rsid w:val="00D6401A"/>
    <w:rsid w:val="00D64A4B"/>
    <w:rsid w:val="00D6508D"/>
    <w:rsid w:val="00D6514B"/>
    <w:rsid w:val="00D651A5"/>
    <w:rsid w:val="00D65A89"/>
    <w:rsid w:val="00D65D62"/>
    <w:rsid w:val="00D65E6D"/>
    <w:rsid w:val="00D66A9D"/>
    <w:rsid w:val="00D66D2C"/>
    <w:rsid w:val="00D67CB1"/>
    <w:rsid w:val="00D67F21"/>
    <w:rsid w:val="00D70026"/>
    <w:rsid w:val="00D704D9"/>
    <w:rsid w:val="00D704EE"/>
    <w:rsid w:val="00D70A43"/>
    <w:rsid w:val="00D71152"/>
    <w:rsid w:val="00D711A1"/>
    <w:rsid w:val="00D71780"/>
    <w:rsid w:val="00D71EB4"/>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3F61"/>
    <w:rsid w:val="00D85866"/>
    <w:rsid w:val="00D85A97"/>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6C7"/>
    <w:rsid w:val="00D96736"/>
    <w:rsid w:val="00D96BEF"/>
    <w:rsid w:val="00D96CCF"/>
    <w:rsid w:val="00D96CDC"/>
    <w:rsid w:val="00D972F2"/>
    <w:rsid w:val="00D97B08"/>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1808"/>
    <w:rsid w:val="00DB1C65"/>
    <w:rsid w:val="00DB25F0"/>
    <w:rsid w:val="00DB2E61"/>
    <w:rsid w:val="00DB2F57"/>
    <w:rsid w:val="00DB304F"/>
    <w:rsid w:val="00DB3504"/>
    <w:rsid w:val="00DB35F7"/>
    <w:rsid w:val="00DB3AEE"/>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2FC"/>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0EAE"/>
    <w:rsid w:val="00DD0FA1"/>
    <w:rsid w:val="00DD1420"/>
    <w:rsid w:val="00DD18D3"/>
    <w:rsid w:val="00DD1E50"/>
    <w:rsid w:val="00DD2104"/>
    <w:rsid w:val="00DD22AE"/>
    <w:rsid w:val="00DD2743"/>
    <w:rsid w:val="00DD310B"/>
    <w:rsid w:val="00DD33E6"/>
    <w:rsid w:val="00DD4A38"/>
    <w:rsid w:val="00DD52E8"/>
    <w:rsid w:val="00DD5540"/>
    <w:rsid w:val="00DD5814"/>
    <w:rsid w:val="00DD5852"/>
    <w:rsid w:val="00DD5A85"/>
    <w:rsid w:val="00DD5E7D"/>
    <w:rsid w:val="00DD626E"/>
    <w:rsid w:val="00DD6835"/>
    <w:rsid w:val="00DD6EBC"/>
    <w:rsid w:val="00DD77D6"/>
    <w:rsid w:val="00DD7D8D"/>
    <w:rsid w:val="00DE02B9"/>
    <w:rsid w:val="00DE0A26"/>
    <w:rsid w:val="00DE0C69"/>
    <w:rsid w:val="00DE11A3"/>
    <w:rsid w:val="00DE11DC"/>
    <w:rsid w:val="00DE15E5"/>
    <w:rsid w:val="00DE1F2F"/>
    <w:rsid w:val="00DE2D17"/>
    <w:rsid w:val="00DE2FD4"/>
    <w:rsid w:val="00DE3035"/>
    <w:rsid w:val="00DE36E9"/>
    <w:rsid w:val="00DE3DA2"/>
    <w:rsid w:val="00DE4380"/>
    <w:rsid w:val="00DE4643"/>
    <w:rsid w:val="00DE5350"/>
    <w:rsid w:val="00DE5979"/>
    <w:rsid w:val="00DE6212"/>
    <w:rsid w:val="00DE645E"/>
    <w:rsid w:val="00DE71E8"/>
    <w:rsid w:val="00DE73D7"/>
    <w:rsid w:val="00DE74A0"/>
    <w:rsid w:val="00DE765F"/>
    <w:rsid w:val="00DE7864"/>
    <w:rsid w:val="00DE7C2A"/>
    <w:rsid w:val="00DF0391"/>
    <w:rsid w:val="00DF0B2B"/>
    <w:rsid w:val="00DF1A98"/>
    <w:rsid w:val="00DF261D"/>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DB6"/>
    <w:rsid w:val="00DF7F8C"/>
    <w:rsid w:val="00E0003C"/>
    <w:rsid w:val="00E00419"/>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22"/>
    <w:rsid w:val="00E05CA9"/>
    <w:rsid w:val="00E05CD7"/>
    <w:rsid w:val="00E06E1A"/>
    <w:rsid w:val="00E07038"/>
    <w:rsid w:val="00E0757E"/>
    <w:rsid w:val="00E0778B"/>
    <w:rsid w:val="00E07EDB"/>
    <w:rsid w:val="00E10643"/>
    <w:rsid w:val="00E10923"/>
    <w:rsid w:val="00E118C4"/>
    <w:rsid w:val="00E118D7"/>
    <w:rsid w:val="00E12109"/>
    <w:rsid w:val="00E123EB"/>
    <w:rsid w:val="00E12A68"/>
    <w:rsid w:val="00E12B7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B8C"/>
    <w:rsid w:val="00E20C51"/>
    <w:rsid w:val="00E20F16"/>
    <w:rsid w:val="00E2167A"/>
    <w:rsid w:val="00E218F7"/>
    <w:rsid w:val="00E21D15"/>
    <w:rsid w:val="00E21F30"/>
    <w:rsid w:val="00E2211E"/>
    <w:rsid w:val="00E227CE"/>
    <w:rsid w:val="00E229F9"/>
    <w:rsid w:val="00E22CFD"/>
    <w:rsid w:val="00E2300C"/>
    <w:rsid w:val="00E236B5"/>
    <w:rsid w:val="00E236EF"/>
    <w:rsid w:val="00E238EC"/>
    <w:rsid w:val="00E23978"/>
    <w:rsid w:val="00E23EEA"/>
    <w:rsid w:val="00E23F24"/>
    <w:rsid w:val="00E2408E"/>
    <w:rsid w:val="00E240BD"/>
    <w:rsid w:val="00E243C4"/>
    <w:rsid w:val="00E25216"/>
    <w:rsid w:val="00E257A3"/>
    <w:rsid w:val="00E25D83"/>
    <w:rsid w:val="00E260A1"/>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67D"/>
    <w:rsid w:val="00E30C83"/>
    <w:rsid w:val="00E30D93"/>
    <w:rsid w:val="00E31FA4"/>
    <w:rsid w:val="00E326C7"/>
    <w:rsid w:val="00E33022"/>
    <w:rsid w:val="00E33466"/>
    <w:rsid w:val="00E33701"/>
    <w:rsid w:val="00E3419B"/>
    <w:rsid w:val="00E343AD"/>
    <w:rsid w:val="00E34726"/>
    <w:rsid w:val="00E347F2"/>
    <w:rsid w:val="00E34E83"/>
    <w:rsid w:val="00E34F19"/>
    <w:rsid w:val="00E359DE"/>
    <w:rsid w:val="00E3635B"/>
    <w:rsid w:val="00E36781"/>
    <w:rsid w:val="00E369E2"/>
    <w:rsid w:val="00E36E14"/>
    <w:rsid w:val="00E37214"/>
    <w:rsid w:val="00E374DB"/>
    <w:rsid w:val="00E40208"/>
    <w:rsid w:val="00E405EE"/>
    <w:rsid w:val="00E40D25"/>
    <w:rsid w:val="00E41367"/>
    <w:rsid w:val="00E414B9"/>
    <w:rsid w:val="00E41666"/>
    <w:rsid w:val="00E41B2F"/>
    <w:rsid w:val="00E41D1B"/>
    <w:rsid w:val="00E422FA"/>
    <w:rsid w:val="00E42B54"/>
    <w:rsid w:val="00E42C42"/>
    <w:rsid w:val="00E42E47"/>
    <w:rsid w:val="00E4338F"/>
    <w:rsid w:val="00E4340C"/>
    <w:rsid w:val="00E43548"/>
    <w:rsid w:val="00E43BEC"/>
    <w:rsid w:val="00E43E73"/>
    <w:rsid w:val="00E44108"/>
    <w:rsid w:val="00E4498E"/>
    <w:rsid w:val="00E44C0B"/>
    <w:rsid w:val="00E451B8"/>
    <w:rsid w:val="00E451CA"/>
    <w:rsid w:val="00E4534B"/>
    <w:rsid w:val="00E456F3"/>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9A"/>
    <w:rsid w:val="00E54CDF"/>
    <w:rsid w:val="00E54F7F"/>
    <w:rsid w:val="00E55165"/>
    <w:rsid w:val="00E55C35"/>
    <w:rsid w:val="00E56F86"/>
    <w:rsid w:val="00E57633"/>
    <w:rsid w:val="00E57B44"/>
    <w:rsid w:val="00E57BE8"/>
    <w:rsid w:val="00E60E95"/>
    <w:rsid w:val="00E6194F"/>
    <w:rsid w:val="00E621B0"/>
    <w:rsid w:val="00E627CE"/>
    <w:rsid w:val="00E63312"/>
    <w:rsid w:val="00E6382E"/>
    <w:rsid w:val="00E640D5"/>
    <w:rsid w:val="00E64B6B"/>
    <w:rsid w:val="00E65152"/>
    <w:rsid w:val="00E65260"/>
    <w:rsid w:val="00E65460"/>
    <w:rsid w:val="00E6724C"/>
    <w:rsid w:val="00E674E5"/>
    <w:rsid w:val="00E678AF"/>
    <w:rsid w:val="00E67DD5"/>
    <w:rsid w:val="00E67EA2"/>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565"/>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49D2"/>
    <w:rsid w:val="00E85D56"/>
    <w:rsid w:val="00E8613A"/>
    <w:rsid w:val="00E8749B"/>
    <w:rsid w:val="00E875BC"/>
    <w:rsid w:val="00E8767F"/>
    <w:rsid w:val="00E87AED"/>
    <w:rsid w:val="00E9021E"/>
    <w:rsid w:val="00E90696"/>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6FE"/>
    <w:rsid w:val="00E9599B"/>
    <w:rsid w:val="00E96726"/>
    <w:rsid w:val="00E96BE4"/>
    <w:rsid w:val="00E97030"/>
    <w:rsid w:val="00E97094"/>
    <w:rsid w:val="00E974C7"/>
    <w:rsid w:val="00E976C9"/>
    <w:rsid w:val="00E9772B"/>
    <w:rsid w:val="00E97E2E"/>
    <w:rsid w:val="00EA05E8"/>
    <w:rsid w:val="00EA06DB"/>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4C87"/>
    <w:rsid w:val="00EA5997"/>
    <w:rsid w:val="00EA5BD7"/>
    <w:rsid w:val="00EA5BF6"/>
    <w:rsid w:val="00EA5EE8"/>
    <w:rsid w:val="00EA6243"/>
    <w:rsid w:val="00EA69AA"/>
    <w:rsid w:val="00EA6FDB"/>
    <w:rsid w:val="00EB0CB0"/>
    <w:rsid w:val="00EB0F52"/>
    <w:rsid w:val="00EB1069"/>
    <w:rsid w:val="00EB1165"/>
    <w:rsid w:val="00EB1402"/>
    <w:rsid w:val="00EB1783"/>
    <w:rsid w:val="00EB1AEB"/>
    <w:rsid w:val="00EB1D3A"/>
    <w:rsid w:val="00EB239A"/>
    <w:rsid w:val="00EB2695"/>
    <w:rsid w:val="00EB277B"/>
    <w:rsid w:val="00EB2A82"/>
    <w:rsid w:val="00EB30CC"/>
    <w:rsid w:val="00EB3188"/>
    <w:rsid w:val="00EB320D"/>
    <w:rsid w:val="00EB476B"/>
    <w:rsid w:val="00EB49B7"/>
    <w:rsid w:val="00EB5726"/>
    <w:rsid w:val="00EB5836"/>
    <w:rsid w:val="00EB58C3"/>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6EA9"/>
    <w:rsid w:val="00EC713F"/>
    <w:rsid w:val="00EC7565"/>
    <w:rsid w:val="00EC7DB4"/>
    <w:rsid w:val="00EC7F81"/>
    <w:rsid w:val="00ED0B81"/>
    <w:rsid w:val="00ED1183"/>
    <w:rsid w:val="00ED1694"/>
    <w:rsid w:val="00ED188E"/>
    <w:rsid w:val="00ED18D1"/>
    <w:rsid w:val="00ED1AD5"/>
    <w:rsid w:val="00ED1E91"/>
    <w:rsid w:val="00ED22C7"/>
    <w:rsid w:val="00ED2B14"/>
    <w:rsid w:val="00ED3805"/>
    <w:rsid w:val="00ED3895"/>
    <w:rsid w:val="00ED39C2"/>
    <w:rsid w:val="00ED3D82"/>
    <w:rsid w:val="00ED3F2C"/>
    <w:rsid w:val="00ED474C"/>
    <w:rsid w:val="00ED4B99"/>
    <w:rsid w:val="00ED511F"/>
    <w:rsid w:val="00ED5E21"/>
    <w:rsid w:val="00ED668E"/>
    <w:rsid w:val="00ED7111"/>
    <w:rsid w:val="00ED73C1"/>
    <w:rsid w:val="00ED73F3"/>
    <w:rsid w:val="00ED7494"/>
    <w:rsid w:val="00ED760F"/>
    <w:rsid w:val="00EE01C6"/>
    <w:rsid w:val="00EE091C"/>
    <w:rsid w:val="00EE16D5"/>
    <w:rsid w:val="00EE188C"/>
    <w:rsid w:val="00EE21F6"/>
    <w:rsid w:val="00EE2C1D"/>
    <w:rsid w:val="00EE3025"/>
    <w:rsid w:val="00EE345A"/>
    <w:rsid w:val="00EE3677"/>
    <w:rsid w:val="00EE37BE"/>
    <w:rsid w:val="00EE3A81"/>
    <w:rsid w:val="00EE3AE8"/>
    <w:rsid w:val="00EE4102"/>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0888"/>
    <w:rsid w:val="00EF11B3"/>
    <w:rsid w:val="00EF1654"/>
    <w:rsid w:val="00EF1C0A"/>
    <w:rsid w:val="00EF253D"/>
    <w:rsid w:val="00EF27D9"/>
    <w:rsid w:val="00EF3673"/>
    <w:rsid w:val="00EF379F"/>
    <w:rsid w:val="00EF4475"/>
    <w:rsid w:val="00EF4573"/>
    <w:rsid w:val="00EF46A7"/>
    <w:rsid w:val="00EF47C3"/>
    <w:rsid w:val="00EF49E3"/>
    <w:rsid w:val="00EF4ACC"/>
    <w:rsid w:val="00EF4B6E"/>
    <w:rsid w:val="00EF4D0C"/>
    <w:rsid w:val="00EF4FC1"/>
    <w:rsid w:val="00EF5466"/>
    <w:rsid w:val="00EF56E8"/>
    <w:rsid w:val="00EF65F0"/>
    <w:rsid w:val="00EF65FB"/>
    <w:rsid w:val="00EF6714"/>
    <w:rsid w:val="00EF697B"/>
    <w:rsid w:val="00F006BA"/>
    <w:rsid w:val="00F0137F"/>
    <w:rsid w:val="00F01867"/>
    <w:rsid w:val="00F01A5D"/>
    <w:rsid w:val="00F01E6F"/>
    <w:rsid w:val="00F02494"/>
    <w:rsid w:val="00F026D9"/>
    <w:rsid w:val="00F02939"/>
    <w:rsid w:val="00F02EF4"/>
    <w:rsid w:val="00F03706"/>
    <w:rsid w:val="00F03853"/>
    <w:rsid w:val="00F03D11"/>
    <w:rsid w:val="00F03D6F"/>
    <w:rsid w:val="00F0421C"/>
    <w:rsid w:val="00F048D0"/>
    <w:rsid w:val="00F04EC7"/>
    <w:rsid w:val="00F04FCE"/>
    <w:rsid w:val="00F05032"/>
    <w:rsid w:val="00F05323"/>
    <w:rsid w:val="00F054CD"/>
    <w:rsid w:val="00F0580C"/>
    <w:rsid w:val="00F05ACA"/>
    <w:rsid w:val="00F05DEB"/>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A40"/>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96F"/>
    <w:rsid w:val="00F20A99"/>
    <w:rsid w:val="00F20F67"/>
    <w:rsid w:val="00F210C3"/>
    <w:rsid w:val="00F21635"/>
    <w:rsid w:val="00F224E6"/>
    <w:rsid w:val="00F22542"/>
    <w:rsid w:val="00F22D7A"/>
    <w:rsid w:val="00F2338A"/>
    <w:rsid w:val="00F23A68"/>
    <w:rsid w:val="00F23AE2"/>
    <w:rsid w:val="00F23E1F"/>
    <w:rsid w:val="00F242D5"/>
    <w:rsid w:val="00F246AE"/>
    <w:rsid w:val="00F247E1"/>
    <w:rsid w:val="00F24DE6"/>
    <w:rsid w:val="00F24FF2"/>
    <w:rsid w:val="00F254B2"/>
    <w:rsid w:val="00F255C7"/>
    <w:rsid w:val="00F25923"/>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17E"/>
    <w:rsid w:val="00F4220E"/>
    <w:rsid w:val="00F4274A"/>
    <w:rsid w:val="00F42795"/>
    <w:rsid w:val="00F427D0"/>
    <w:rsid w:val="00F42FB1"/>
    <w:rsid w:val="00F43347"/>
    <w:rsid w:val="00F4345C"/>
    <w:rsid w:val="00F438AB"/>
    <w:rsid w:val="00F43EE1"/>
    <w:rsid w:val="00F445B2"/>
    <w:rsid w:val="00F44AB7"/>
    <w:rsid w:val="00F44D40"/>
    <w:rsid w:val="00F45475"/>
    <w:rsid w:val="00F45771"/>
    <w:rsid w:val="00F459C1"/>
    <w:rsid w:val="00F467D5"/>
    <w:rsid w:val="00F46B14"/>
    <w:rsid w:val="00F46CDA"/>
    <w:rsid w:val="00F475FE"/>
    <w:rsid w:val="00F47982"/>
    <w:rsid w:val="00F47E6F"/>
    <w:rsid w:val="00F5021E"/>
    <w:rsid w:val="00F50A2A"/>
    <w:rsid w:val="00F50A60"/>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4E"/>
    <w:rsid w:val="00F631BC"/>
    <w:rsid w:val="00F63265"/>
    <w:rsid w:val="00F633E6"/>
    <w:rsid w:val="00F63A58"/>
    <w:rsid w:val="00F63ADE"/>
    <w:rsid w:val="00F63F97"/>
    <w:rsid w:val="00F643DA"/>
    <w:rsid w:val="00F643FB"/>
    <w:rsid w:val="00F6487A"/>
    <w:rsid w:val="00F64AE8"/>
    <w:rsid w:val="00F64BD1"/>
    <w:rsid w:val="00F6541D"/>
    <w:rsid w:val="00F658BB"/>
    <w:rsid w:val="00F67112"/>
    <w:rsid w:val="00F67347"/>
    <w:rsid w:val="00F674CF"/>
    <w:rsid w:val="00F674E4"/>
    <w:rsid w:val="00F6767A"/>
    <w:rsid w:val="00F67955"/>
    <w:rsid w:val="00F67A08"/>
    <w:rsid w:val="00F704FD"/>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975"/>
    <w:rsid w:val="00F81D48"/>
    <w:rsid w:val="00F821BC"/>
    <w:rsid w:val="00F830A6"/>
    <w:rsid w:val="00F831E7"/>
    <w:rsid w:val="00F835AB"/>
    <w:rsid w:val="00F836D2"/>
    <w:rsid w:val="00F83A0B"/>
    <w:rsid w:val="00F8434E"/>
    <w:rsid w:val="00F84755"/>
    <w:rsid w:val="00F85098"/>
    <w:rsid w:val="00F859EA"/>
    <w:rsid w:val="00F8611A"/>
    <w:rsid w:val="00F861BD"/>
    <w:rsid w:val="00F86239"/>
    <w:rsid w:val="00F8630B"/>
    <w:rsid w:val="00F864D0"/>
    <w:rsid w:val="00F868C4"/>
    <w:rsid w:val="00F86BA9"/>
    <w:rsid w:val="00F86CDF"/>
    <w:rsid w:val="00F86D43"/>
    <w:rsid w:val="00F875ED"/>
    <w:rsid w:val="00F87899"/>
    <w:rsid w:val="00F87A41"/>
    <w:rsid w:val="00F87D30"/>
    <w:rsid w:val="00F87DB7"/>
    <w:rsid w:val="00F87E16"/>
    <w:rsid w:val="00F903D6"/>
    <w:rsid w:val="00F90739"/>
    <w:rsid w:val="00F91528"/>
    <w:rsid w:val="00F91795"/>
    <w:rsid w:val="00F91EC4"/>
    <w:rsid w:val="00F9251C"/>
    <w:rsid w:val="00F925A0"/>
    <w:rsid w:val="00F9307F"/>
    <w:rsid w:val="00F930EB"/>
    <w:rsid w:val="00F939FB"/>
    <w:rsid w:val="00F93A2D"/>
    <w:rsid w:val="00F93D69"/>
    <w:rsid w:val="00F9401D"/>
    <w:rsid w:val="00F949DA"/>
    <w:rsid w:val="00F95137"/>
    <w:rsid w:val="00F95179"/>
    <w:rsid w:val="00F9563A"/>
    <w:rsid w:val="00F9602C"/>
    <w:rsid w:val="00F967C1"/>
    <w:rsid w:val="00F96B15"/>
    <w:rsid w:val="00F97376"/>
    <w:rsid w:val="00F9790F"/>
    <w:rsid w:val="00F97BBD"/>
    <w:rsid w:val="00F97C64"/>
    <w:rsid w:val="00FA0112"/>
    <w:rsid w:val="00FA0F2B"/>
    <w:rsid w:val="00FA10B7"/>
    <w:rsid w:val="00FA1F6F"/>
    <w:rsid w:val="00FA1FAD"/>
    <w:rsid w:val="00FA208D"/>
    <w:rsid w:val="00FA25A2"/>
    <w:rsid w:val="00FA2777"/>
    <w:rsid w:val="00FA2A7C"/>
    <w:rsid w:val="00FA2EBC"/>
    <w:rsid w:val="00FA33CB"/>
    <w:rsid w:val="00FA3401"/>
    <w:rsid w:val="00FA3A51"/>
    <w:rsid w:val="00FA3B64"/>
    <w:rsid w:val="00FA3BF7"/>
    <w:rsid w:val="00FA400B"/>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1A34"/>
    <w:rsid w:val="00FB20CA"/>
    <w:rsid w:val="00FB3418"/>
    <w:rsid w:val="00FB38FB"/>
    <w:rsid w:val="00FB39EC"/>
    <w:rsid w:val="00FB4359"/>
    <w:rsid w:val="00FB44D6"/>
    <w:rsid w:val="00FB46D1"/>
    <w:rsid w:val="00FB46D7"/>
    <w:rsid w:val="00FB4799"/>
    <w:rsid w:val="00FB4F4F"/>
    <w:rsid w:val="00FB5391"/>
    <w:rsid w:val="00FB5917"/>
    <w:rsid w:val="00FB6012"/>
    <w:rsid w:val="00FB60D6"/>
    <w:rsid w:val="00FB688D"/>
    <w:rsid w:val="00FB708B"/>
    <w:rsid w:val="00FB70F3"/>
    <w:rsid w:val="00FB75B5"/>
    <w:rsid w:val="00FB7DF5"/>
    <w:rsid w:val="00FC0170"/>
    <w:rsid w:val="00FC0593"/>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49DE"/>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4C8"/>
    <w:rsid w:val="00FD0629"/>
    <w:rsid w:val="00FD07F0"/>
    <w:rsid w:val="00FD0985"/>
    <w:rsid w:val="00FD1714"/>
    <w:rsid w:val="00FD19F0"/>
    <w:rsid w:val="00FD1E13"/>
    <w:rsid w:val="00FD2A64"/>
    <w:rsid w:val="00FD3E02"/>
    <w:rsid w:val="00FD434E"/>
    <w:rsid w:val="00FD4588"/>
    <w:rsid w:val="00FD476D"/>
    <w:rsid w:val="00FD4ED6"/>
    <w:rsid w:val="00FD5097"/>
    <w:rsid w:val="00FD595A"/>
    <w:rsid w:val="00FD5C73"/>
    <w:rsid w:val="00FD5F0D"/>
    <w:rsid w:val="00FD5F7D"/>
    <w:rsid w:val="00FD6AD7"/>
    <w:rsid w:val="00FD6F8E"/>
    <w:rsid w:val="00FD7028"/>
    <w:rsid w:val="00FD705F"/>
    <w:rsid w:val="00FD708D"/>
    <w:rsid w:val="00FD70DE"/>
    <w:rsid w:val="00FD70F1"/>
    <w:rsid w:val="00FD7C6A"/>
    <w:rsid w:val="00FD7CB3"/>
    <w:rsid w:val="00FD7CEB"/>
    <w:rsid w:val="00FE05FC"/>
    <w:rsid w:val="00FE06E5"/>
    <w:rsid w:val="00FE097D"/>
    <w:rsid w:val="00FE13C3"/>
    <w:rsid w:val="00FE1ADB"/>
    <w:rsid w:val="00FE1C38"/>
    <w:rsid w:val="00FE2137"/>
    <w:rsid w:val="00FE22DF"/>
    <w:rsid w:val="00FE28B6"/>
    <w:rsid w:val="00FE28DA"/>
    <w:rsid w:val="00FE2E17"/>
    <w:rsid w:val="00FE2FF1"/>
    <w:rsid w:val="00FE35ED"/>
    <w:rsid w:val="00FE3ACA"/>
    <w:rsid w:val="00FE452E"/>
    <w:rsid w:val="00FE4F31"/>
    <w:rsid w:val="00FE54B0"/>
    <w:rsid w:val="00FE562A"/>
    <w:rsid w:val="00FE5746"/>
    <w:rsid w:val="00FE5976"/>
    <w:rsid w:val="00FE5EFC"/>
    <w:rsid w:val="00FE62A6"/>
    <w:rsid w:val="00FE6322"/>
    <w:rsid w:val="00FE67A2"/>
    <w:rsid w:val="00FE68A7"/>
    <w:rsid w:val="00FE6961"/>
    <w:rsid w:val="00FE6A0D"/>
    <w:rsid w:val="00FE6E95"/>
    <w:rsid w:val="00FE6F93"/>
    <w:rsid w:val="00FE714C"/>
    <w:rsid w:val="00FE7685"/>
    <w:rsid w:val="00FE76C8"/>
    <w:rsid w:val="00FF01C6"/>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1E1"/>
    <w:rsid w:val="00FF53B0"/>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08942489">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630743486">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27995427">
      <w:bodyDiv w:val="1"/>
      <w:marLeft w:val="0"/>
      <w:marRight w:val="0"/>
      <w:marTop w:val="0"/>
      <w:marBottom w:val="0"/>
      <w:divBdr>
        <w:top w:val="none" w:sz="0" w:space="0" w:color="auto"/>
        <w:left w:val="none" w:sz="0" w:space="0" w:color="auto"/>
        <w:bottom w:val="none" w:sz="0" w:space="0" w:color="auto"/>
        <w:right w:val="none" w:sz="0" w:space="0" w:color="auto"/>
      </w:divBdr>
    </w:div>
    <w:div w:id="74109748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26290006">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48728421">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06204043">
      <w:bodyDiv w:val="1"/>
      <w:marLeft w:val="0"/>
      <w:marRight w:val="0"/>
      <w:marTop w:val="0"/>
      <w:marBottom w:val="0"/>
      <w:divBdr>
        <w:top w:val="none" w:sz="0" w:space="0" w:color="auto"/>
        <w:left w:val="none" w:sz="0" w:space="0" w:color="auto"/>
        <w:bottom w:val="none" w:sz="0" w:space="0" w:color="auto"/>
        <w:right w:val="none" w:sz="0" w:space="0" w:color="auto"/>
      </w:divBdr>
    </w:div>
    <w:div w:id="1312249377">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45308771">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06204451">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yperlink" Target="http://sacred.readthedocs.io/" TargetMode="Externa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header" Target="header3.xml"/><Relationship Id="rId36"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oter" Target="footer4.xml"/><Relationship Id="rId35"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20002A87" w:usb1="00000000"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F8C"/>
    <w:rsid w:val="00316F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16F8C"/>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16F8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DBC05B40-5562-4E24-9FBD-F3387D03A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4770</Words>
  <Characters>156056</Characters>
  <Application>Microsoft Office Word</Application>
  <DocSecurity>0</DocSecurity>
  <Lines>1300</Lines>
  <Paragraphs>36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80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677</cp:revision>
  <cp:lastPrinted>2017-01-04T11:45:00Z</cp:lastPrinted>
  <dcterms:created xsi:type="dcterms:W3CDTF">2017-01-03T23:13:00Z</dcterms:created>
  <dcterms:modified xsi:type="dcterms:W3CDTF">2017-02-23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